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859399" w14:textId="7DB2B7FD" w:rsidR="00B42DB8" w:rsidRPr="00091AFE" w:rsidRDefault="00B42DB8" w:rsidP="00091AFE">
      <w:pPr>
        <w:rPr>
          <w:rFonts w:ascii="Times New Roman" w:hAnsi="Times New Roman" w:cs="Times New Roman"/>
        </w:rPr>
      </w:pPr>
      <w:r w:rsidRPr="00091AFE">
        <w:rPr>
          <w:rFonts w:ascii="Times New Roman" w:hAnsi="Times New Roman" w:cs="Times New Roman"/>
          <w:b/>
          <w:bCs/>
          <w:noProof/>
          <w:sz w:val="32"/>
          <w:szCs w:val="32"/>
        </w:rPr>
        <w:drawing>
          <wp:anchor distT="0" distB="0" distL="114300" distR="114300" simplePos="0" relativeHeight="251656192" behindDoc="1" locked="0" layoutInCell="1" allowOverlap="1" wp14:anchorId="48698952" wp14:editId="7DA7C850">
            <wp:simplePos x="0" y="0"/>
            <wp:positionH relativeFrom="column">
              <wp:posOffset>-218984</wp:posOffset>
            </wp:positionH>
            <wp:positionV relativeFrom="page">
              <wp:posOffset>709386</wp:posOffset>
            </wp:positionV>
            <wp:extent cx="2325600" cy="1800000"/>
            <wp:effectExtent l="0" t="0" r="0" b="3810"/>
            <wp:wrapNone/>
            <wp:docPr id="10883027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25600" cy="1800000"/>
                    </a:xfrm>
                    <a:prstGeom prst="rect">
                      <a:avLst/>
                    </a:prstGeom>
                    <a:noFill/>
                  </pic:spPr>
                </pic:pic>
              </a:graphicData>
            </a:graphic>
            <wp14:sizeRelH relativeFrom="page">
              <wp14:pctWidth>0</wp14:pctWidth>
            </wp14:sizeRelH>
            <wp14:sizeRelV relativeFrom="page">
              <wp14:pctHeight>0</wp14:pctHeight>
            </wp14:sizeRelV>
          </wp:anchor>
        </w:drawing>
      </w:r>
    </w:p>
    <w:p w14:paraId="6FA5E48A" w14:textId="77777777" w:rsidR="00B42DB8" w:rsidRPr="00091AFE" w:rsidRDefault="00B42DB8" w:rsidP="00091AFE">
      <w:pPr>
        <w:rPr>
          <w:rFonts w:ascii="Times New Roman" w:hAnsi="Times New Roman" w:cs="Times New Roman"/>
        </w:rPr>
      </w:pPr>
    </w:p>
    <w:p w14:paraId="33370094" w14:textId="77777777" w:rsidR="00B42DB8" w:rsidRPr="00091AFE" w:rsidRDefault="00B42DB8" w:rsidP="00091AFE">
      <w:pPr>
        <w:rPr>
          <w:rFonts w:ascii="Times New Roman" w:hAnsi="Times New Roman" w:cs="Times New Roman"/>
        </w:rPr>
      </w:pPr>
    </w:p>
    <w:p w14:paraId="0BB2DB22" w14:textId="77777777" w:rsidR="00B42DB8" w:rsidRPr="00091AFE" w:rsidRDefault="00B42DB8" w:rsidP="00091AFE">
      <w:pPr>
        <w:kinsoku w:val="0"/>
        <w:rPr>
          <w:rFonts w:ascii="Times New Roman" w:hAnsi="Times New Roman" w:cs="Times New Roman"/>
          <w:b/>
          <w:bCs/>
          <w:sz w:val="32"/>
          <w:szCs w:val="32"/>
        </w:rPr>
      </w:pPr>
    </w:p>
    <w:p w14:paraId="384C2160" w14:textId="77777777" w:rsidR="00B42DB8" w:rsidRPr="00091AFE" w:rsidRDefault="00B42DB8" w:rsidP="00091AFE">
      <w:pPr>
        <w:kinsoku w:val="0"/>
        <w:rPr>
          <w:rFonts w:ascii="Times New Roman" w:hAnsi="Times New Roman" w:cs="Times New Roman"/>
          <w:b/>
          <w:bCs/>
          <w:sz w:val="32"/>
          <w:szCs w:val="32"/>
        </w:rPr>
      </w:pPr>
    </w:p>
    <w:p w14:paraId="2DAA2F80" w14:textId="77777777" w:rsidR="00982E3C" w:rsidRPr="00091AFE" w:rsidRDefault="00982E3C" w:rsidP="00091AFE">
      <w:pPr>
        <w:kinsoku w:val="0"/>
        <w:rPr>
          <w:rFonts w:ascii="Times New Roman" w:hAnsi="Times New Roman" w:cs="Times New Roman"/>
          <w:b/>
          <w:bCs/>
          <w:sz w:val="32"/>
          <w:szCs w:val="32"/>
        </w:rPr>
      </w:pPr>
    </w:p>
    <w:p w14:paraId="257F3C4E" w14:textId="77777777" w:rsidR="00A36DA0" w:rsidRPr="00091AFE" w:rsidRDefault="00A36DA0" w:rsidP="00091AFE">
      <w:pPr>
        <w:kinsoku w:val="0"/>
        <w:jc w:val="center"/>
        <w:rPr>
          <w:rFonts w:ascii="Times New Roman" w:hAnsi="Times New Roman" w:cs="Times New Roman"/>
          <w:b/>
          <w:bCs/>
          <w:sz w:val="36"/>
          <w:szCs w:val="36"/>
        </w:rPr>
      </w:pPr>
    </w:p>
    <w:p w14:paraId="39F4B598" w14:textId="04E8B05E" w:rsidR="00281D71" w:rsidRPr="00091AFE" w:rsidRDefault="00800E43" w:rsidP="00091AFE">
      <w:pPr>
        <w:kinsoku w:val="0"/>
        <w:jc w:val="center"/>
        <w:rPr>
          <w:rFonts w:ascii="Times New Roman" w:hAnsi="Times New Roman" w:cs="Times New Roman"/>
          <w:b/>
          <w:bCs/>
          <w:sz w:val="36"/>
          <w:szCs w:val="36"/>
        </w:rPr>
      </w:pPr>
      <w:r w:rsidRPr="00091AFE">
        <w:rPr>
          <w:rFonts w:ascii="Times New Roman" w:hAnsi="Times New Roman" w:cs="Times New Roman"/>
          <w:b/>
          <w:bCs/>
          <w:sz w:val="36"/>
          <w:szCs w:val="36"/>
        </w:rPr>
        <w:t>DATA420</w:t>
      </w:r>
    </w:p>
    <w:p w14:paraId="14917B09" w14:textId="77777777" w:rsidR="00E042F7" w:rsidRPr="00091AFE" w:rsidRDefault="00E042F7" w:rsidP="00091AFE">
      <w:pPr>
        <w:kinsoku w:val="0"/>
        <w:jc w:val="center"/>
        <w:rPr>
          <w:rFonts w:ascii="Times New Roman" w:hAnsi="Times New Roman" w:cs="Times New Roman"/>
          <w:b/>
          <w:bCs/>
          <w:sz w:val="36"/>
          <w:szCs w:val="36"/>
        </w:rPr>
      </w:pPr>
      <w:r w:rsidRPr="00091AFE">
        <w:rPr>
          <w:rFonts w:ascii="Times New Roman" w:hAnsi="Times New Roman" w:cs="Times New Roman"/>
          <w:b/>
          <w:bCs/>
          <w:sz w:val="36"/>
          <w:szCs w:val="36"/>
        </w:rPr>
        <w:t>Scalable Data Science</w:t>
      </w:r>
    </w:p>
    <w:p w14:paraId="2F668AB3" w14:textId="7F323EFB" w:rsidR="0040270A" w:rsidRPr="00091AFE" w:rsidRDefault="00E042F7" w:rsidP="00091AFE">
      <w:pPr>
        <w:kinsoku w:val="0"/>
        <w:jc w:val="center"/>
        <w:rPr>
          <w:rFonts w:ascii="Times New Roman" w:hAnsi="Times New Roman" w:cs="Times New Roman"/>
          <w:b/>
          <w:bCs/>
          <w:sz w:val="36"/>
          <w:szCs w:val="36"/>
        </w:rPr>
      </w:pPr>
      <w:r w:rsidRPr="00091AFE">
        <w:rPr>
          <w:rFonts w:ascii="Times New Roman" w:hAnsi="Times New Roman" w:cs="Times New Roman"/>
          <w:b/>
          <w:bCs/>
          <w:sz w:val="36"/>
          <w:szCs w:val="36"/>
        </w:rPr>
        <w:t>Ass</w:t>
      </w:r>
      <w:r w:rsidR="00315451" w:rsidRPr="00091AFE">
        <w:rPr>
          <w:rFonts w:ascii="Times New Roman" w:hAnsi="Times New Roman" w:cs="Times New Roman"/>
          <w:b/>
          <w:bCs/>
          <w:sz w:val="36"/>
          <w:szCs w:val="36"/>
        </w:rPr>
        <w:t>ignment 1</w:t>
      </w:r>
    </w:p>
    <w:p w14:paraId="4C2C8EFD" w14:textId="77777777" w:rsidR="002200A8" w:rsidRPr="00091AFE" w:rsidRDefault="002200A8" w:rsidP="00091AFE">
      <w:pPr>
        <w:kinsoku w:val="0"/>
        <w:jc w:val="center"/>
        <w:rPr>
          <w:rFonts w:ascii="Times New Roman" w:hAnsi="Times New Roman" w:cs="Times New Roman"/>
          <w:b/>
          <w:bCs/>
          <w:sz w:val="36"/>
          <w:szCs w:val="36"/>
        </w:rPr>
      </w:pPr>
      <w:r w:rsidRPr="00091AFE">
        <w:rPr>
          <w:rFonts w:ascii="Times New Roman" w:hAnsi="Times New Roman" w:cs="Times New Roman"/>
          <w:b/>
          <w:bCs/>
          <w:sz w:val="36"/>
          <w:szCs w:val="36"/>
        </w:rPr>
        <w:t>GHCN Data Analysis using Spark</w:t>
      </w:r>
    </w:p>
    <w:p w14:paraId="38391C62" w14:textId="77777777" w:rsidR="00315451" w:rsidRPr="00091AFE" w:rsidRDefault="00315451" w:rsidP="00091AFE">
      <w:pPr>
        <w:kinsoku w:val="0"/>
        <w:jc w:val="center"/>
        <w:rPr>
          <w:rFonts w:ascii="Times New Roman" w:hAnsi="Times New Roman" w:cs="Times New Roman"/>
          <w:b/>
          <w:bCs/>
          <w:sz w:val="36"/>
          <w:szCs w:val="36"/>
        </w:rPr>
      </w:pPr>
    </w:p>
    <w:p w14:paraId="0A9F55BC" w14:textId="77777777" w:rsidR="00811CEA" w:rsidRPr="00091AFE" w:rsidRDefault="00811CEA" w:rsidP="00091AFE">
      <w:pPr>
        <w:kinsoku w:val="0"/>
        <w:jc w:val="center"/>
        <w:rPr>
          <w:rFonts w:ascii="Times New Roman" w:hAnsi="Times New Roman" w:cs="Times New Roman"/>
          <w:b/>
          <w:bCs/>
          <w:sz w:val="36"/>
          <w:szCs w:val="36"/>
        </w:rPr>
      </w:pPr>
    </w:p>
    <w:p w14:paraId="7701E3B6" w14:textId="77777777" w:rsidR="00B67163" w:rsidRPr="00091AFE" w:rsidRDefault="00B67163" w:rsidP="00091AFE">
      <w:pPr>
        <w:kinsoku w:val="0"/>
        <w:jc w:val="center"/>
        <w:rPr>
          <w:rFonts w:ascii="Times New Roman" w:hAnsi="Times New Roman" w:cs="Times New Roman"/>
          <w:b/>
          <w:bCs/>
          <w:sz w:val="36"/>
          <w:szCs w:val="36"/>
        </w:rPr>
      </w:pPr>
    </w:p>
    <w:p w14:paraId="0494E8F8" w14:textId="77777777" w:rsidR="00B67163" w:rsidRPr="00091AFE" w:rsidRDefault="00B67163" w:rsidP="00091AFE">
      <w:pPr>
        <w:kinsoku w:val="0"/>
        <w:jc w:val="center"/>
        <w:rPr>
          <w:rFonts w:ascii="Times New Roman" w:hAnsi="Times New Roman" w:cs="Times New Roman"/>
          <w:b/>
          <w:bCs/>
          <w:sz w:val="32"/>
          <w:szCs w:val="32"/>
        </w:rPr>
      </w:pPr>
      <w:r w:rsidRPr="00091AFE">
        <w:rPr>
          <w:rFonts w:ascii="Times New Roman" w:hAnsi="Times New Roman" w:cs="Times New Roman"/>
          <w:b/>
          <w:bCs/>
          <w:sz w:val="32"/>
          <w:szCs w:val="32"/>
        </w:rPr>
        <w:t>Yu Xia 62380486</w:t>
      </w:r>
    </w:p>
    <w:p w14:paraId="23761874" w14:textId="503F37B5" w:rsidR="00B67163" w:rsidRPr="00091AFE" w:rsidRDefault="0012181F" w:rsidP="00091AFE">
      <w:pPr>
        <w:kinsoku w:val="0"/>
        <w:jc w:val="center"/>
        <w:rPr>
          <w:rFonts w:ascii="Times New Roman" w:hAnsi="Times New Roman" w:cs="Times New Roman"/>
          <w:b/>
          <w:bCs/>
          <w:sz w:val="32"/>
          <w:szCs w:val="32"/>
        </w:rPr>
      </w:pPr>
      <w:r w:rsidRPr="00091AFE">
        <w:rPr>
          <w:rFonts w:ascii="Times New Roman" w:hAnsi="Times New Roman" w:cs="Times New Roman"/>
          <w:b/>
          <w:bCs/>
          <w:sz w:val="32"/>
          <w:szCs w:val="32"/>
        </w:rPr>
        <w:t>Septem</w:t>
      </w:r>
      <w:r w:rsidR="00EA618B" w:rsidRPr="00091AFE">
        <w:rPr>
          <w:rFonts w:ascii="Times New Roman" w:hAnsi="Times New Roman" w:cs="Times New Roman"/>
          <w:b/>
          <w:bCs/>
          <w:sz w:val="32"/>
          <w:szCs w:val="32"/>
        </w:rPr>
        <w:t>ber 14, 2025</w:t>
      </w:r>
    </w:p>
    <w:p w14:paraId="3C684543" w14:textId="77777777" w:rsidR="00781CEF" w:rsidRPr="00091AFE" w:rsidRDefault="00781CEF" w:rsidP="00091AFE">
      <w:pPr>
        <w:rPr>
          <w:rFonts w:ascii="Times New Roman" w:hAnsi="Times New Roman" w:cs="Times New Roman"/>
        </w:rPr>
      </w:pPr>
    </w:p>
    <w:p w14:paraId="00E9B88F" w14:textId="77777777" w:rsidR="00781CEF" w:rsidRPr="00091AFE" w:rsidRDefault="00781CEF" w:rsidP="00091AFE">
      <w:pPr>
        <w:rPr>
          <w:rFonts w:ascii="Times New Roman" w:hAnsi="Times New Roman" w:cs="Times New Roman"/>
        </w:rPr>
        <w:sectPr w:rsidR="00781CEF" w:rsidRPr="00091AFE" w:rsidSect="00151C7F">
          <w:footerReference w:type="even" r:id="rId9"/>
          <w:footerReference w:type="default" r:id="rId10"/>
          <w:pgSz w:w="11906" w:h="16838"/>
          <w:pgMar w:top="1440" w:right="1800" w:bottom="1440" w:left="1800" w:header="851" w:footer="992" w:gutter="0"/>
          <w:pgNumType w:start="1"/>
          <w:cols w:space="425"/>
          <w:titlePg/>
          <w:docGrid w:type="lines" w:linePitch="326"/>
        </w:sectPr>
      </w:pPr>
    </w:p>
    <w:p w14:paraId="07555BA6" w14:textId="6D454202" w:rsidR="00C77893" w:rsidRPr="00A945ED" w:rsidRDefault="00C77893" w:rsidP="00300B28">
      <w:pPr>
        <w:pStyle w:val="2"/>
        <w:numPr>
          <w:ilvl w:val="0"/>
          <w:numId w:val="12"/>
        </w:numPr>
        <w:rPr>
          <w:rFonts w:ascii="Times New Roman" w:hAnsi="Times New Roman" w:cs="Times New Roman"/>
          <w:b/>
          <w:bCs/>
          <w:color w:val="000000" w:themeColor="text1"/>
          <w:sz w:val="24"/>
          <w:szCs w:val="24"/>
        </w:rPr>
      </w:pPr>
      <w:bookmarkStart w:id="0" w:name="OLE_LINK18"/>
      <w:r w:rsidRPr="00A945ED">
        <w:rPr>
          <w:rFonts w:ascii="Times New Roman" w:hAnsi="Times New Roman" w:cs="Times New Roman"/>
          <w:b/>
          <w:bCs/>
          <w:color w:val="000000" w:themeColor="text1"/>
          <w:sz w:val="24"/>
          <w:szCs w:val="24"/>
        </w:rPr>
        <w:lastRenderedPageBreak/>
        <w:t>Background</w:t>
      </w:r>
    </w:p>
    <w:p w14:paraId="70A9A2C7" w14:textId="77777777" w:rsidR="00C77893" w:rsidRPr="0084623D" w:rsidRDefault="00C77893" w:rsidP="00300B28">
      <w:pPr>
        <w:pStyle w:val="p1"/>
        <w:numPr>
          <w:ilvl w:val="0"/>
          <w:numId w:val="1"/>
        </w:numPr>
        <w:rPr>
          <w:rFonts w:ascii="Times New Roman" w:hAnsi="Times New Roman" w:cs="Times New Roman"/>
          <w:sz w:val="22"/>
          <w:szCs w:val="22"/>
        </w:rPr>
      </w:pPr>
      <w:r w:rsidRPr="0084623D">
        <w:rPr>
          <w:rFonts w:ascii="Times New Roman" w:hAnsi="Times New Roman" w:cs="Times New Roman"/>
          <w:sz w:val="22"/>
          <w:szCs w:val="22"/>
        </w:rPr>
        <w:t>Purpose of the assignment</w:t>
      </w:r>
    </w:p>
    <w:p w14:paraId="36D6A454" w14:textId="77777777" w:rsidR="00C77893" w:rsidRPr="0084623D" w:rsidRDefault="00C77893" w:rsidP="00300B28">
      <w:pPr>
        <w:pStyle w:val="p1"/>
        <w:numPr>
          <w:ilvl w:val="0"/>
          <w:numId w:val="1"/>
        </w:numPr>
        <w:rPr>
          <w:rFonts w:ascii="Times New Roman" w:hAnsi="Times New Roman" w:cs="Times New Roman"/>
          <w:sz w:val="22"/>
          <w:szCs w:val="22"/>
        </w:rPr>
      </w:pPr>
      <w:r w:rsidRPr="0084623D">
        <w:rPr>
          <w:rFonts w:ascii="Times New Roman" w:hAnsi="Times New Roman" w:cs="Times New Roman"/>
          <w:sz w:val="22"/>
          <w:szCs w:val="22"/>
        </w:rPr>
        <w:t>Overview of what was achieved (processing, analysis, visualization)</w:t>
      </w:r>
    </w:p>
    <w:p w14:paraId="636B03E7" w14:textId="77777777" w:rsidR="00C77893" w:rsidRPr="0084623D" w:rsidRDefault="00C77893" w:rsidP="00300B28">
      <w:pPr>
        <w:pStyle w:val="p1"/>
        <w:numPr>
          <w:ilvl w:val="0"/>
          <w:numId w:val="1"/>
        </w:numPr>
        <w:rPr>
          <w:rFonts w:ascii="Times New Roman" w:hAnsi="Times New Roman" w:cs="Times New Roman"/>
          <w:sz w:val="22"/>
          <w:szCs w:val="22"/>
        </w:rPr>
      </w:pPr>
      <w:r w:rsidRPr="0084623D">
        <w:rPr>
          <w:rFonts w:ascii="Times New Roman" w:hAnsi="Times New Roman" w:cs="Times New Roman"/>
          <w:sz w:val="22"/>
          <w:szCs w:val="22"/>
        </w:rPr>
        <w:t xml:space="preserve">High-level introduction of </w:t>
      </w:r>
      <w:r w:rsidRPr="0084623D">
        <w:rPr>
          <w:rStyle w:val="s1"/>
          <w:rFonts w:ascii="Times New Roman" w:hAnsi="Times New Roman" w:cs="Times New Roman"/>
          <w:b/>
          <w:bCs/>
          <w:sz w:val="22"/>
          <w:szCs w:val="22"/>
        </w:rPr>
        <w:t>GHCN Daily</w:t>
      </w:r>
      <w:r w:rsidRPr="0084623D">
        <w:rPr>
          <w:rFonts w:ascii="Times New Roman" w:hAnsi="Times New Roman" w:cs="Times New Roman"/>
          <w:sz w:val="22"/>
          <w:szCs w:val="22"/>
        </w:rPr>
        <w:t xml:space="preserve">: scope, scale, variables, metadata </w:t>
      </w:r>
    </w:p>
    <w:p w14:paraId="1B81A982" w14:textId="77777777" w:rsidR="00C77893" w:rsidRPr="0084623D" w:rsidRDefault="00C77893" w:rsidP="00300B28">
      <w:pPr>
        <w:pStyle w:val="p1"/>
        <w:numPr>
          <w:ilvl w:val="0"/>
          <w:numId w:val="1"/>
        </w:numPr>
        <w:rPr>
          <w:rFonts w:ascii="Times New Roman" w:hAnsi="Times New Roman" w:cs="Times New Roman"/>
          <w:sz w:val="22"/>
          <w:szCs w:val="22"/>
        </w:rPr>
      </w:pPr>
      <w:r w:rsidRPr="0084623D">
        <w:rPr>
          <w:rFonts w:ascii="Times New Roman" w:hAnsi="Times New Roman" w:cs="Times New Roman"/>
          <w:sz w:val="22"/>
          <w:szCs w:val="22"/>
        </w:rPr>
        <w:t>Context for why Spark was used (scale, distributed computing)</w:t>
      </w:r>
    </w:p>
    <w:p w14:paraId="5850ABFA" w14:textId="77777777" w:rsidR="00C77893" w:rsidRPr="0084623D" w:rsidRDefault="00C77893" w:rsidP="00091AFE">
      <w:pPr>
        <w:rPr>
          <w:rStyle w:val="s4"/>
          <w:rFonts w:ascii="Times New Roman" w:hAnsi="Times New Roman" w:cs="Times New Roman"/>
          <w:sz w:val="22"/>
          <w:szCs w:val="22"/>
        </w:rPr>
      </w:pPr>
      <w:r w:rsidRPr="0084623D">
        <w:rPr>
          <w:rStyle w:val="s4"/>
          <w:rFonts w:ascii="Times New Roman" w:hAnsi="Times New Roman" w:cs="Times New Roman"/>
          <w:noProof/>
          <w:sz w:val="22"/>
          <w:szCs w:val="22"/>
        </w:rPr>
      </w:r>
      <w:r w:rsidR="00C77893" w:rsidRPr="0084623D">
        <w:rPr>
          <w:rStyle w:val="s4"/>
          <w:rFonts w:ascii="Times New Roman" w:hAnsi="Times New Roman" w:cs="Times New Roman"/>
          <w:noProof/>
          <w:sz w:val="22"/>
          <w:szCs w:val="22"/>
        </w:rPr>
        <w:pict w14:anchorId="2062B015">
          <v:rect id="_x0000_i1027" alt="" style="width:415.3pt;height:.05pt;mso-width-percent:0;mso-height-percent:0;mso-width-percent:0;mso-height-percent:0" o:hralign="center" o:hrstd="t" o:hr="t" fillcolor="#a0a0a0" stroked="f"/>
        </w:pict>
      </w:r>
    </w:p>
    <w:p w14:paraId="29E2882A" w14:textId="77777777" w:rsidR="00C77893" w:rsidRPr="00EF2B73" w:rsidRDefault="00C77893" w:rsidP="00091AFE">
      <w:pPr>
        <w:pStyle w:val="2"/>
        <w:rPr>
          <w:rFonts w:ascii="Times New Roman" w:hAnsi="Times New Roman" w:cs="Times New Roman"/>
          <w:b/>
          <w:bCs/>
          <w:color w:val="000000" w:themeColor="text1"/>
          <w:sz w:val="24"/>
          <w:szCs w:val="24"/>
        </w:rPr>
      </w:pPr>
      <w:r w:rsidRPr="00EF2B73">
        <w:rPr>
          <w:rFonts w:ascii="Times New Roman" w:hAnsi="Times New Roman" w:cs="Times New Roman"/>
          <w:b/>
          <w:bCs/>
          <w:color w:val="000000" w:themeColor="text1"/>
          <w:sz w:val="24"/>
          <w:szCs w:val="24"/>
        </w:rPr>
        <w:t>2. Processing</w:t>
      </w:r>
    </w:p>
    <w:p w14:paraId="06478D6B" w14:textId="77777777" w:rsidR="00E43813" w:rsidRPr="0084623D" w:rsidRDefault="00E43813" w:rsidP="00091AFE">
      <w:pPr>
        <w:pStyle w:val="3"/>
        <w:rPr>
          <w:rFonts w:ascii="Times New Roman" w:hAnsi="Times New Roman" w:cs="Times New Roman"/>
          <w:b/>
          <w:bCs/>
          <w:color w:val="000000" w:themeColor="text1"/>
          <w:sz w:val="22"/>
          <w:szCs w:val="22"/>
        </w:rPr>
      </w:pPr>
      <w:r w:rsidRPr="0084623D">
        <w:rPr>
          <w:rFonts w:ascii="Times New Roman" w:hAnsi="Times New Roman" w:cs="Times New Roman"/>
          <w:b/>
          <w:bCs/>
          <w:color w:val="000000" w:themeColor="text1"/>
          <w:sz w:val="22"/>
          <w:szCs w:val="22"/>
        </w:rPr>
        <w:t>Description of Datasets</w:t>
      </w:r>
    </w:p>
    <w:p w14:paraId="2DB05DE2" w14:textId="1A49C9D9" w:rsidR="00E43813" w:rsidRPr="0084623D" w:rsidRDefault="0069116B" w:rsidP="00091AFE">
      <w:pPr>
        <w:pStyle w:val="p1"/>
        <w:rPr>
          <w:rFonts w:ascii="Times New Roman" w:hAnsi="Times New Roman" w:cs="Times New Roman"/>
          <w:sz w:val="22"/>
          <w:szCs w:val="22"/>
        </w:rPr>
      </w:pPr>
      <w:r w:rsidRPr="0084623D">
        <w:rPr>
          <w:rFonts w:ascii="Times New Roman" w:hAnsi="Times New Roman" w:cs="Times New Roman"/>
          <w:sz w:val="22"/>
          <w:szCs w:val="22"/>
        </w:rPr>
        <w:t>F</w:t>
      </w:r>
      <w:r w:rsidR="00DF736E" w:rsidRPr="0084623D">
        <w:rPr>
          <w:rFonts w:ascii="Times New Roman" w:hAnsi="Times New Roman" w:cs="Times New Roman"/>
          <w:sz w:val="22"/>
          <w:szCs w:val="22"/>
        </w:rPr>
        <w:t>ive datasets from the GHCN-Daily archive stored in Azure Blob Storage</w:t>
      </w:r>
      <w:r w:rsidRPr="0084623D">
        <w:rPr>
          <w:rFonts w:ascii="Times New Roman" w:hAnsi="Times New Roman" w:cs="Times New Roman"/>
          <w:sz w:val="22"/>
          <w:szCs w:val="22"/>
        </w:rPr>
        <w:t xml:space="preserve"> were </w:t>
      </w:r>
      <w:r w:rsidR="00312C4F" w:rsidRPr="0084623D">
        <w:rPr>
          <w:rFonts w:ascii="Times New Roman" w:hAnsi="Times New Roman" w:cs="Times New Roman"/>
          <w:sz w:val="22"/>
          <w:szCs w:val="22"/>
        </w:rPr>
        <w:t>analysed using a s</w:t>
      </w:r>
      <w:r w:rsidR="0071476F" w:rsidRPr="0084623D">
        <w:rPr>
          <w:rFonts w:ascii="Times New Roman" w:hAnsi="Times New Roman" w:cs="Times New Roman"/>
          <w:sz w:val="22"/>
          <w:szCs w:val="22"/>
        </w:rPr>
        <w:t>imple EDA (Exploratory</w:t>
      </w:r>
      <w:r w:rsidR="00312C4F" w:rsidRPr="0084623D">
        <w:rPr>
          <w:rFonts w:ascii="Times New Roman" w:hAnsi="Times New Roman" w:cs="Times New Roman"/>
          <w:sz w:val="22"/>
          <w:szCs w:val="22"/>
        </w:rPr>
        <w:t xml:space="preserve"> Data Analysis) procedure</w:t>
      </w:r>
      <w:r w:rsidR="005D0A30" w:rsidRPr="0084623D">
        <w:rPr>
          <w:rFonts w:ascii="Times New Roman" w:hAnsi="Times New Roman" w:cs="Times New Roman"/>
          <w:sz w:val="22"/>
          <w:szCs w:val="22"/>
        </w:rPr>
        <w:t xml:space="preserve">, </w:t>
      </w:r>
      <w:r w:rsidR="0071476F" w:rsidRPr="0084623D">
        <w:rPr>
          <w:rFonts w:ascii="Times New Roman" w:hAnsi="Times New Roman" w:cs="Times New Roman"/>
          <w:sz w:val="22"/>
          <w:szCs w:val="22"/>
        </w:rPr>
        <w:t>resulting in the following</w:t>
      </w:r>
      <w:r w:rsidR="006806FC" w:rsidRPr="0084623D">
        <w:rPr>
          <w:rFonts w:ascii="Times New Roman" w:hAnsi="Times New Roman" w:cs="Times New Roman"/>
          <w:sz w:val="22"/>
          <w:szCs w:val="22"/>
        </w:rPr>
        <w:t xml:space="preserve"> dataset meta</w:t>
      </w:r>
      <w:r w:rsidR="00922640" w:rsidRPr="0084623D">
        <w:rPr>
          <w:rFonts w:ascii="Times New Roman" w:hAnsi="Times New Roman" w:cs="Times New Roman"/>
          <w:sz w:val="22"/>
          <w:szCs w:val="22"/>
        </w:rPr>
        <w:t>data</w:t>
      </w:r>
      <w:r w:rsidR="004E2750" w:rsidRPr="0084623D">
        <w:rPr>
          <w:rFonts w:ascii="Times New Roman" w:hAnsi="Times New Roman" w:cs="Times New Roman"/>
          <w:sz w:val="22"/>
          <w:szCs w:val="22"/>
        </w:rPr>
        <w:t xml:space="preserve"> summary.</w:t>
      </w:r>
    </w:p>
    <w:p w14:paraId="620E775A" w14:textId="1AAA4C0E" w:rsidR="00E43813" w:rsidRPr="0084623D" w:rsidRDefault="00E43813" w:rsidP="00300B28">
      <w:pPr>
        <w:pStyle w:val="p1"/>
        <w:numPr>
          <w:ilvl w:val="0"/>
          <w:numId w:val="7"/>
        </w:numPr>
        <w:rPr>
          <w:rFonts w:ascii="Times New Roman" w:hAnsi="Times New Roman" w:cs="Times New Roman"/>
          <w:sz w:val="22"/>
          <w:szCs w:val="22"/>
        </w:rPr>
      </w:pPr>
      <w:r w:rsidRPr="0084623D">
        <w:rPr>
          <w:rStyle w:val="s1"/>
          <w:rFonts w:ascii="Times New Roman" w:hAnsi="Times New Roman" w:cs="Times New Roman"/>
          <w:b/>
          <w:bCs/>
          <w:sz w:val="22"/>
          <w:szCs w:val="22"/>
        </w:rPr>
        <w:t>daily</w:t>
      </w:r>
      <w:r w:rsidRPr="0084623D">
        <w:rPr>
          <w:rFonts w:ascii="Times New Roman" w:hAnsi="Times New Roman" w:cs="Times New Roman"/>
          <w:sz w:val="22"/>
          <w:szCs w:val="22"/>
        </w:rPr>
        <w:t xml:space="preserve">: contains weather observations in </w:t>
      </w:r>
      <w:r w:rsidR="00CB49FD" w:rsidRPr="0084623D">
        <w:rPr>
          <w:rFonts w:ascii="Times New Roman" w:hAnsi="Times New Roman" w:cs="Times New Roman"/>
          <w:sz w:val="22"/>
          <w:szCs w:val="22"/>
        </w:rPr>
        <w:t>.csv.gz</w:t>
      </w:r>
      <w:r w:rsidRPr="0084623D">
        <w:rPr>
          <w:rFonts w:ascii="Times New Roman" w:hAnsi="Times New Roman" w:cs="Times New Roman"/>
          <w:sz w:val="22"/>
          <w:szCs w:val="22"/>
        </w:rPr>
        <w:t xml:space="preserve"> format, one record per station-day-element. Files are compressed </w:t>
      </w:r>
      <w:r w:rsidR="00345D5B" w:rsidRPr="0084623D">
        <w:rPr>
          <w:rFonts w:ascii="Times New Roman" w:hAnsi="Times New Roman" w:cs="Times New Roman"/>
          <w:sz w:val="22"/>
          <w:szCs w:val="22"/>
        </w:rPr>
        <w:t xml:space="preserve">as </w:t>
      </w:r>
      <w:r w:rsidRPr="0084623D">
        <w:rPr>
          <w:rFonts w:ascii="Times New Roman" w:hAnsi="Times New Roman" w:cs="Times New Roman"/>
          <w:sz w:val="22"/>
          <w:szCs w:val="22"/>
        </w:rPr>
        <w:t>(</w:t>
      </w:r>
      <w:r w:rsidRPr="0084623D">
        <w:rPr>
          <w:rStyle w:val="s2"/>
          <w:rFonts w:ascii="Times New Roman" w:hAnsi="Times New Roman" w:cs="Times New Roman"/>
          <w:sz w:val="22"/>
          <w:szCs w:val="22"/>
        </w:rPr>
        <w:t>.csv.gz</w:t>
      </w:r>
      <w:r w:rsidRPr="0084623D">
        <w:rPr>
          <w:rFonts w:ascii="Times New Roman" w:hAnsi="Times New Roman" w:cs="Times New Roman"/>
          <w:sz w:val="22"/>
          <w:szCs w:val="22"/>
        </w:rPr>
        <w:t>) by year. Data spans 1750–2025, with 264 files found (12 years missing between 1751–1762).</w:t>
      </w:r>
    </w:p>
    <w:p w14:paraId="600596C7" w14:textId="77777777" w:rsidR="00E43813" w:rsidRPr="0084623D" w:rsidRDefault="00E43813" w:rsidP="00300B28">
      <w:pPr>
        <w:pStyle w:val="p1"/>
        <w:numPr>
          <w:ilvl w:val="0"/>
          <w:numId w:val="7"/>
        </w:numPr>
        <w:rPr>
          <w:rFonts w:ascii="Times New Roman" w:hAnsi="Times New Roman" w:cs="Times New Roman"/>
          <w:sz w:val="22"/>
          <w:szCs w:val="22"/>
        </w:rPr>
      </w:pPr>
      <w:r w:rsidRPr="0084623D">
        <w:rPr>
          <w:rStyle w:val="s1"/>
          <w:rFonts w:ascii="Times New Roman" w:hAnsi="Times New Roman" w:cs="Times New Roman"/>
          <w:b/>
          <w:bCs/>
          <w:sz w:val="22"/>
          <w:szCs w:val="22"/>
        </w:rPr>
        <w:t>stations</w:t>
      </w:r>
      <w:r w:rsidRPr="0084623D">
        <w:rPr>
          <w:rFonts w:ascii="Times New Roman" w:hAnsi="Times New Roman" w:cs="Times New Roman"/>
          <w:sz w:val="22"/>
          <w:szCs w:val="22"/>
        </w:rPr>
        <w:t>: fixed-width text, containing station ID, coordinates, elevation, country/state codes, station name, and network flags (GSN, HCN/CRN, WMO ID).</w:t>
      </w:r>
    </w:p>
    <w:p w14:paraId="51763D63" w14:textId="47B84AF4" w:rsidR="00E43813" w:rsidRPr="0084623D" w:rsidRDefault="00E43813" w:rsidP="00300B28">
      <w:pPr>
        <w:pStyle w:val="p1"/>
        <w:numPr>
          <w:ilvl w:val="0"/>
          <w:numId w:val="7"/>
        </w:numPr>
        <w:rPr>
          <w:rFonts w:ascii="Times New Roman" w:hAnsi="Times New Roman" w:cs="Times New Roman"/>
          <w:sz w:val="22"/>
          <w:szCs w:val="22"/>
        </w:rPr>
      </w:pPr>
      <w:r w:rsidRPr="0084623D">
        <w:rPr>
          <w:rStyle w:val="s1"/>
          <w:rFonts w:ascii="Times New Roman" w:hAnsi="Times New Roman" w:cs="Times New Roman"/>
          <w:b/>
          <w:bCs/>
          <w:sz w:val="22"/>
          <w:szCs w:val="22"/>
        </w:rPr>
        <w:t>countries</w:t>
      </w:r>
      <w:r w:rsidRPr="0084623D">
        <w:rPr>
          <w:rFonts w:ascii="Times New Roman" w:hAnsi="Times New Roman" w:cs="Times New Roman"/>
          <w:sz w:val="22"/>
          <w:szCs w:val="22"/>
        </w:rPr>
        <w:t xml:space="preserve">: fixed-width text, mapping 2-character </w:t>
      </w:r>
      <w:hyperlink r:id="rId11" w:history="1">
        <w:r w:rsidRPr="0084623D">
          <w:rPr>
            <w:rStyle w:val="af6"/>
            <w:rFonts w:ascii="Times New Roman" w:hAnsi="Times New Roman" w:cs="Times New Roman"/>
            <w:sz w:val="22"/>
            <w:szCs w:val="22"/>
          </w:rPr>
          <w:t>FIP</w:t>
        </w:r>
        <w:r w:rsidRPr="0084623D">
          <w:rPr>
            <w:rStyle w:val="af6"/>
            <w:rFonts w:ascii="Times New Roman" w:hAnsi="Times New Roman" w:cs="Times New Roman"/>
            <w:sz w:val="22"/>
            <w:szCs w:val="22"/>
          </w:rPr>
          <w:t>S</w:t>
        </w:r>
        <w:r w:rsidR="000E4249" w:rsidRPr="0084623D">
          <w:rPr>
            <w:rStyle w:val="af6"/>
            <w:rFonts w:ascii="Times New Roman" w:hAnsi="Times New Roman" w:cs="Times New Roman"/>
            <w:sz w:val="22"/>
            <w:szCs w:val="22"/>
          </w:rPr>
          <w:t xml:space="preserve"> 10-4</w:t>
        </w:r>
      </w:hyperlink>
      <w:r w:rsidRPr="0084623D">
        <w:rPr>
          <w:rFonts w:ascii="Times New Roman" w:hAnsi="Times New Roman" w:cs="Times New Roman"/>
          <w:sz w:val="22"/>
          <w:szCs w:val="22"/>
        </w:rPr>
        <w:t xml:space="preserve"> country codes to full country names.</w:t>
      </w:r>
    </w:p>
    <w:p w14:paraId="401DEAC9" w14:textId="77777777" w:rsidR="00E43813" w:rsidRPr="0084623D" w:rsidRDefault="00E43813" w:rsidP="00300B28">
      <w:pPr>
        <w:pStyle w:val="p1"/>
        <w:numPr>
          <w:ilvl w:val="0"/>
          <w:numId w:val="7"/>
        </w:numPr>
        <w:rPr>
          <w:rFonts w:ascii="Times New Roman" w:hAnsi="Times New Roman" w:cs="Times New Roman"/>
          <w:sz w:val="22"/>
          <w:szCs w:val="22"/>
        </w:rPr>
      </w:pPr>
      <w:r w:rsidRPr="0084623D">
        <w:rPr>
          <w:rStyle w:val="s1"/>
          <w:rFonts w:ascii="Times New Roman" w:hAnsi="Times New Roman" w:cs="Times New Roman"/>
          <w:b/>
          <w:bCs/>
          <w:sz w:val="22"/>
          <w:szCs w:val="22"/>
        </w:rPr>
        <w:t>states</w:t>
      </w:r>
      <w:r w:rsidRPr="0084623D">
        <w:rPr>
          <w:rFonts w:ascii="Times New Roman" w:hAnsi="Times New Roman" w:cs="Times New Roman"/>
          <w:sz w:val="22"/>
          <w:szCs w:val="22"/>
        </w:rPr>
        <w:t>: fixed-width text, listing US states/territories and Canadian provinces.</w:t>
      </w:r>
    </w:p>
    <w:p w14:paraId="56C50978" w14:textId="77777777" w:rsidR="00E43813" w:rsidRPr="0084623D" w:rsidRDefault="00E43813" w:rsidP="00300B28">
      <w:pPr>
        <w:pStyle w:val="p1"/>
        <w:numPr>
          <w:ilvl w:val="0"/>
          <w:numId w:val="7"/>
        </w:numPr>
        <w:rPr>
          <w:rFonts w:ascii="Times New Roman" w:hAnsi="Times New Roman" w:cs="Times New Roman"/>
          <w:sz w:val="22"/>
          <w:szCs w:val="22"/>
        </w:rPr>
      </w:pPr>
      <w:r w:rsidRPr="0084623D">
        <w:rPr>
          <w:rStyle w:val="s1"/>
          <w:rFonts w:ascii="Times New Roman" w:hAnsi="Times New Roman" w:cs="Times New Roman"/>
          <w:b/>
          <w:bCs/>
          <w:sz w:val="22"/>
          <w:szCs w:val="22"/>
        </w:rPr>
        <w:t>inventory</w:t>
      </w:r>
      <w:r w:rsidRPr="0084623D">
        <w:rPr>
          <w:rFonts w:ascii="Times New Roman" w:hAnsi="Times New Roman" w:cs="Times New Roman"/>
          <w:sz w:val="22"/>
          <w:szCs w:val="22"/>
        </w:rPr>
        <w:t>: fixed-width text, listing each station-element pair with start and end years of available data, along with coordinates.</w:t>
      </w:r>
    </w:p>
    <w:p w14:paraId="59789849" w14:textId="77777777" w:rsidR="00E43813" w:rsidRPr="0084623D" w:rsidRDefault="00E43813" w:rsidP="00091AFE">
      <w:pPr>
        <w:pStyle w:val="p1"/>
        <w:rPr>
          <w:rFonts w:ascii="Times New Roman" w:hAnsi="Times New Roman" w:cs="Times New Roman"/>
          <w:sz w:val="22"/>
          <w:szCs w:val="22"/>
        </w:rPr>
      </w:pPr>
      <w:r w:rsidRPr="0084623D">
        <w:rPr>
          <w:rFonts w:ascii="Times New Roman" w:hAnsi="Times New Roman" w:cs="Times New Roman"/>
          <w:sz w:val="22"/>
          <w:szCs w:val="22"/>
        </w:rPr>
        <w:t xml:space="preserve">Schema definitions were implemented in PySpark using </w:t>
      </w:r>
      <w:r w:rsidRPr="0084623D">
        <w:rPr>
          <w:rStyle w:val="s4"/>
          <w:rFonts w:ascii="Times New Roman" w:hAnsi="Times New Roman" w:cs="Times New Roman"/>
          <w:sz w:val="22"/>
          <w:szCs w:val="22"/>
        </w:rPr>
        <w:t>StructType</w:t>
      </w:r>
      <w:r w:rsidRPr="0084623D">
        <w:rPr>
          <w:rFonts w:ascii="Times New Roman" w:hAnsi="Times New Roman" w:cs="Times New Roman"/>
          <w:sz w:val="22"/>
          <w:szCs w:val="22"/>
        </w:rPr>
        <w:t xml:space="preserve"> for </w:t>
      </w:r>
      <w:r w:rsidRPr="0084623D">
        <w:rPr>
          <w:rStyle w:val="s4"/>
          <w:rFonts w:ascii="Times New Roman" w:hAnsi="Times New Roman" w:cs="Times New Roman"/>
          <w:sz w:val="22"/>
          <w:szCs w:val="22"/>
        </w:rPr>
        <w:t>daily</w:t>
      </w:r>
      <w:r w:rsidRPr="0084623D">
        <w:rPr>
          <w:rFonts w:ascii="Times New Roman" w:hAnsi="Times New Roman" w:cs="Times New Roman"/>
          <w:sz w:val="22"/>
          <w:szCs w:val="22"/>
        </w:rPr>
        <w:t xml:space="preserve">, and column parsing via </w:t>
      </w:r>
      <w:r w:rsidRPr="0084623D">
        <w:rPr>
          <w:rStyle w:val="s4"/>
          <w:rFonts w:ascii="Times New Roman" w:hAnsi="Times New Roman" w:cs="Times New Roman"/>
          <w:sz w:val="22"/>
          <w:szCs w:val="22"/>
        </w:rPr>
        <w:t>substring</w:t>
      </w:r>
      <w:r w:rsidRPr="0084623D">
        <w:rPr>
          <w:rFonts w:ascii="Times New Roman" w:hAnsi="Times New Roman" w:cs="Times New Roman"/>
          <w:sz w:val="22"/>
          <w:szCs w:val="22"/>
        </w:rPr>
        <w:t xml:space="preserve"> for the fixed-width metadata files .</w:t>
      </w:r>
    </w:p>
    <w:p w14:paraId="2E17AD43" w14:textId="77777777" w:rsidR="00E43813" w:rsidRPr="0084623D" w:rsidRDefault="00E43813" w:rsidP="00091AFE">
      <w:pPr>
        <w:pStyle w:val="3"/>
        <w:rPr>
          <w:rFonts w:ascii="Times New Roman" w:hAnsi="Times New Roman" w:cs="Times New Roman"/>
          <w:b/>
          <w:bCs/>
          <w:color w:val="000000" w:themeColor="text1"/>
          <w:sz w:val="22"/>
          <w:szCs w:val="22"/>
        </w:rPr>
      </w:pPr>
      <w:r w:rsidRPr="0084623D">
        <w:rPr>
          <w:rFonts w:ascii="Times New Roman" w:hAnsi="Times New Roman" w:cs="Times New Roman"/>
          <w:b/>
          <w:bCs/>
          <w:color w:val="000000" w:themeColor="text1"/>
          <w:sz w:val="22"/>
          <w:szCs w:val="22"/>
        </w:rPr>
        <w:t>Steps Performed</w:t>
      </w:r>
    </w:p>
    <w:p w14:paraId="5D5EB96F" w14:textId="77777777" w:rsidR="00E43813" w:rsidRPr="00942251" w:rsidRDefault="00E43813" w:rsidP="00300B28">
      <w:pPr>
        <w:pStyle w:val="p1"/>
        <w:numPr>
          <w:ilvl w:val="0"/>
          <w:numId w:val="8"/>
        </w:numPr>
        <w:rPr>
          <w:rFonts w:ascii="Times New Roman" w:hAnsi="Times New Roman" w:cs="Times New Roman"/>
          <w:sz w:val="22"/>
          <w:szCs w:val="22"/>
        </w:rPr>
      </w:pPr>
      <w:r w:rsidRPr="0084623D">
        <w:rPr>
          <w:rFonts w:ascii="Times New Roman" w:hAnsi="Times New Roman" w:cs="Times New Roman"/>
          <w:b/>
          <w:bCs/>
          <w:sz w:val="22"/>
          <w:szCs w:val="22"/>
        </w:rPr>
        <w:t>Loading datasets into Spark</w:t>
      </w:r>
    </w:p>
    <w:p w14:paraId="5339CC73" w14:textId="7A682005" w:rsidR="00942251" w:rsidRDefault="00942251" w:rsidP="00300B28">
      <w:pPr>
        <w:pStyle w:val="p1"/>
        <w:numPr>
          <w:ilvl w:val="0"/>
          <w:numId w:val="7"/>
        </w:numPr>
        <w:ind w:left="714" w:hanging="357"/>
        <w:jc w:val="both"/>
        <w:rPr>
          <w:rFonts w:ascii="Times New Roman" w:hAnsi="Times New Roman" w:cs="Times New Roman"/>
          <w:sz w:val="22"/>
          <w:szCs w:val="22"/>
        </w:rPr>
      </w:pPr>
      <w:r w:rsidRPr="0084623D">
        <w:rPr>
          <w:rStyle w:val="s1"/>
          <w:rFonts w:ascii="Times New Roman" w:hAnsi="Times New Roman" w:cs="Times New Roman"/>
          <w:b/>
          <w:bCs/>
          <w:sz w:val="22"/>
          <w:szCs w:val="22"/>
        </w:rPr>
        <w:t>daily</w:t>
      </w:r>
      <w:r w:rsidRPr="0084623D">
        <w:rPr>
          <w:rFonts w:ascii="Times New Roman" w:hAnsi="Times New Roman" w:cs="Times New Roman"/>
          <w:sz w:val="22"/>
          <w:szCs w:val="22"/>
        </w:rPr>
        <w:t xml:space="preserve">: </w:t>
      </w:r>
      <w:r w:rsidRPr="00942251">
        <w:rPr>
          <w:rFonts w:ascii="Times New Roman" w:hAnsi="Times New Roman" w:cs="Times New Roman"/>
          <w:sz w:val="22"/>
          <w:szCs w:val="22"/>
        </w:rPr>
        <w:t>loaded with explicit schema (ID, DATE, ELEMENT, VALUE, MEASUREMENT FLAG, QUALITY FLAG, SOURCE FLAG, TIME). DATE was cast to DateType, TIME cleaned and padded to 4-digit strings, then converted to TimestampType for observation times.</w:t>
      </w:r>
    </w:p>
    <w:p w14:paraId="1BE5D5C2" w14:textId="548DE221" w:rsidR="00E43813" w:rsidRPr="00C42B9A" w:rsidRDefault="00BF108E" w:rsidP="00300B28">
      <w:pPr>
        <w:pStyle w:val="p1"/>
        <w:numPr>
          <w:ilvl w:val="0"/>
          <w:numId w:val="7"/>
        </w:numPr>
        <w:ind w:left="714" w:hanging="357"/>
        <w:jc w:val="both"/>
        <w:rPr>
          <w:rFonts w:ascii="Times New Roman" w:hAnsi="Times New Roman" w:cs="Times New Roman"/>
          <w:sz w:val="22"/>
          <w:szCs w:val="22"/>
        </w:rPr>
      </w:pPr>
      <w:r>
        <w:rPr>
          <w:rFonts w:ascii="Times New Roman" w:hAnsi="Times New Roman" w:cs="Times New Roman"/>
          <w:b/>
          <w:bCs/>
          <w:noProof/>
          <w:sz w:val="22"/>
          <w:szCs w:val="22"/>
        </w:rPr>
        <w:lastRenderedPageBreak/>
        <mc:AlternateContent>
          <mc:Choice Requires="wpg">
            <w:drawing>
              <wp:anchor distT="0" distB="0" distL="114300" distR="114300" simplePos="0" relativeHeight="251661312" behindDoc="0" locked="0" layoutInCell="1" allowOverlap="1" wp14:anchorId="3A92BFAF" wp14:editId="28BCB0A8">
                <wp:simplePos x="0" y="0"/>
                <wp:positionH relativeFrom="column">
                  <wp:posOffset>3282950</wp:posOffset>
                </wp:positionH>
                <wp:positionV relativeFrom="paragraph">
                  <wp:posOffset>429260</wp:posOffset>
                </wp:positionV>
                <wp:extent cx="3239770" cy="2859405"/>
                <wp:effectExtent l="0" t="0" r="0" b="0"/>
                <wp:wrapSquare wrapText="bothSides"/>
                <wp:docPr id="1167816838" name="组合 3"/>
                <wp:cNvGraphicFramePr/>
                <a:graphic xmlns:a="http://schemas.openxmlformats.org/drawingml/2006/main">
                  <a:graphicData uri="http://schemas.microsoft.com/office/word/2010/wordprocessingGroup">
                    <wpg:wgp>
                      <wpg:cNvGrpSpPr/>
                      <wpg:grpSpPr>
                        <a:xfrm>
                          <a:off x="0" y="0"/>
                          <a:ext cx="3239770" cy="2859405"/>
                          <a:chOff x="0" y="0"/>
                          <a:chExt cx="3239770" cy="2859405"/>
                        </a:xfrm>
                      </wpg:grpSpPr>
                      <pic:pic xmlns:pic="http://schemas.openxmlformats.org/drawingml/2006/picture">
                        <pic:nvPicPr>
                          <pic:cNvPr id="1068025690" name="图片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39770" cy="2699385"/>
                          </a:xfrm>
                          <a:prstGeom prst="rect">
                            <a:avLst/>
                          </a:prstGeom>
                        </pic:spPr>
                      </pic:pic>
                      <wps:wsp>
                        <wps:cNvPr id="1348875272" name="文本框 1"/>
                        <wps:cNvSpPr txBox="1"/>
                        <wps:spPr>
                          <a:xfrm>
                            <a:off x="596900" y="2590800"/>
                            <a:ext cx="2214245" cy="268605"/>
                          </a:xfrm>
                          <a:prstGeom prst="rect">
                            <a:avLst/>
                          </a:prstGeom>
                          <a:solidFill>
                            <a:prstClr val="white"/>
                          </a:solidFill>
                          <a:ln>
                            <a:noFill/>
                          </a:ln>
                        </wps:spPr>
                        <wps:txbx>
                          <w:txbxContent>
                            <w:p w14:paraId="27B31AEE" w14:textId="6B6DECA8" w:rsidR="00894EA2" w:rsidRPr="00BF2433" w:rsidRDefault="00894EA2" w:rsidP="00894EA2">
                              <w:pPr>
                                <w:pStyle w:val="afc"/>
                                <w:rPr>
                                  <w:rFonts w:ascii="Times New Roman" w:eastAsia="宋体" w:hAnsi="Times New Roman" w:cs="Times New Roman"/>
                                  <w:noProof/>
                                  <w:szCs w:val="22"/>
                                </w:rPr>
                              </w:pPr>
                              <w:r>
                                <w:t xml:space="preserve">Figure </w:t>
                              </w:r>
                              <w:r>
                                <w:fldChar w:fldCharType="begin"/>
                              </w:r>
                              <w:r>
                                <w:instrText xml:space="preserve"> SEQ Figure \* ARABIC </w:instrText>
                              </w:r>
                              <w:r>
                                <w:fldChar w:fldCharType="separate"/>
                              </w:r>
                              <w:r w:rsidR="00EE0BA0">
                                <w:rPr>
                                  <w:noProof/>
                                </w:rPr>
                                <w:t>1</w:t>
                              </w:r>
                              <w:r>
                                <w:fldChar w:fldCharType="end"/>
                              </w:r>
                              <w:r>
                                <w:rPr>
                                  <w:rFonts w:hint="eastAsia"/>
                                </w:rPr>
                                <w:t xml:space="preserve">: </w:t>
                              </w:r>
                              <w:r w:rsidRPr="005D3513">
                                <w:t>GHCN Daily File Size by Ye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A92BFAF" id="组合 3" o:spid="_x0000_s1026" style="position:absolute;left:0;text-align:left;margin-left:258.5pt;margin-top:33.8pt;width:255.1pt;height:225.15pt;z-index:251661312" coordsize="32397,2859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7" type="#_x0000_t75" style="position:absolute;width:32397;height:269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">
                  <v:imagedata r:id="rId13" o:title=""/>
                </v:shape>
                <v:shapetype id="_x0000_t202" coordsize="21600,21600" o:spt="202" path="m,l,21600r21600,l21600,xe">
                  <v:stroke joinstyle="miter"/>
                  <v:path gradientshapeok="t" o:connecttype="rect"/>
                </v:shapetype>
                <v:shape id="文本框 1" o:spid="_x0000_s1028" type="#_x0000_t202" style="position:absolute;left:5969;top:25908;width:22142;height:26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" stroked="f">
                  <v:textbox inset="0,0,0,0">
                    <w:txbxContent>
                      <w:p w14:paraId="27B31AEE" w14:textId="6B6DECA8" w:rsidR="00894EA2" w:rsidRPr="00BF2433" w:rsidRDefault="00894EA2" w:rsidP="00894EA2">
                        <w:pPr>
                          <w:pStyle w:val="afc"/>
                          <w:rPr>
                            <w:rFonts w:ascii="Times New Roman" w:eastAsia="宋体" w:hAnsi="Times New Roman" w:cs="Times New Roman"/>
                            <w:noProof/>
                            <w:szCs w:val="22"/>
                          </w:rPr>
                        </w:pPr>
                        <w:r>
                          <w:t xml:space="preserve">Figure </w:t>
                        </w:r>
                        <w:r>
                          <w:fldChar w:fldCharType="begin"/>
                        </w:r>
                        <w:r>
                          <w:instrText xml:space="preserve"> SEQ Figure \* ARABIC </w:instrText>
                        </w:r>
                        <w:r>
                          <w:fldChar w:fldCharType="separate"/>
                        </w:r>
                        <w:r w:rsidR="00EE0BA0">
                          <w:rPr>
                            <w:noProof/>
                          </w:rPr>
                          <w:t>1</w:t>
                        </w:r>
                        <w:r>
                          <w:fldChar w:fldCharType="end"/>
                        </w:r>
                        <w:r>
                          <w:rPr>
                            <w:rFonts w:hint="eastAsia"/>
                          </w:rPr>
                          <w:t xml:space="preserve">: </w:t>
                        </w:r>
                        <w:r w:rsidRPr="005D3513">
                          <w:t>GHCN Daily File Size by Year</w:t>
                        </w:r>
                      </w:p>
                    </w:txbxContent>
                  </v:textbox>
                </v:shape>
                <w10:wrap type="square"/>
              </v:group>
            </w:pict>
          </mc:Fallback>
        </mc:AlternateContent>
      </w:r>
      <w:r w:rsidR="00E43813" w:rsidRPr="00C42B9A">
        <w:rPr>
          <w:rFonts w:ascii="Times New Roman" w:hAnsi="Times New Roman" w:cs="Times New Roman"/>
          <w:sz w:val="22"/>
          <w:szCs w:val="22"/>
        </w:rPr>
        <w:t>Metadata files (</w:t>
      </w:r>
      <w:r w:rsidR="00E43813" w:rsidRPr="00C42B9A">
        <w:rPr>
          <w:rStyle w:val="s1"/>
          <w:rFonts w:ascii="Times New Roman" w:hAnsi="Times New Roman" w:cs="Times New Roman"/>
          <w:sz w:val="22"/>
          <w:szCs w:val="22"/>
        </w:rPr>
        <w:t>stations</w:t>
      </w:r>
      <w:r w:rsidR="00E43813" w:rsidRPr="00C42B9A">
        <w:rPr>
          <w:rFonts w:ascii="Times New Roman" w:hAnsi="Times New Roman" w:cs="Times New Roman"/>
          <w:sz w:val="22"/>
          <w:szCs w:val="22"/>
        </w:rPr>
        <w:t xml:space="preserve">, </w:t>
      </w:r>
      <w:r w:rsidR="00E43813" w:rsidRPr="00C42B9A">
        <w:rPr>
          <w:rStyle w:val="s1"/>
          <w:rFonts w:ascii="Times New Roman" w:hAnsi="Times New Roman" w:cs="Times New Roman"/>
          <w:sz w:val="22"/>
          <w:szCs w:val="22"/>
        </w:rPr>
        <w:t>countries</w:t>
      </w:r>
      <w:r w:rsidR="00E43813" w:rsidRPr="00C42B9A">
        <w:rPr>
          <w:rFonts w:ascii="Times New Roman" w:hAnsi="Times New Roman" w:cs="Times New Roman"/>
          <w:sz w:val="22"/>
          <w:szCs w:val="22"/>
        </w:rPr>
        <w:t xml:space="preserve">, </w:t>
      </w:r>
      <w:r w:rsidR="00E43813" w:rsidRPr="00C42B9A">
        <w:rPr>
          <w:rStyle w:val="s1"/>
          <w:rFonts w:ascii="Times New Roman" w:hAnsi="Times New Roman" w:cs="Times New Roman"/>
          <w:sz w:val="22"/>
          <w:szCs w:val="22"/>
        </w:rPr>
        <w:t>states</w:t>
      </w:r>
      <w:r w:rsidR="00E43813" w:rsidRPr="00C42B9A">
        <w:rPr>
          <w:rFonts w:ascii="Times New Roman" w:hAnsi="Times New Roman" w:cs="Times New Roman"/>
          <w:sz w:val="22"/>
          <w:szCs w:val="22"/>
        </w:rPr>
        <w:t xml:space="preserve">, </w:t>
      </w:r>
      <w:r w:rsidR="00E43813" w:rsidRPr="00C42B9A">
        <w:rPr>
          <w:rStyle w:val="s1"/>
          <w:rFonts w:ascii="Times New Roman" w:hAnsi="Times New Roman" w:cs="Times New Roman"/>
          <w:sz w:val="22"/>
          <w:szCs w:val="22"/>
        </w:rPr>
        <w:t>inventory</w:t>
      </w:r>
      <w:r w:rsidR="00E43813" w:rsidRPr="00C42B9A">
        <w:rPr>
          <w:rFonts w:ascii="Times New Roman" w:hAnsi="Times New Roman" w:cs="Times New Roman"/>
          <w:sz w:val="22"/>
          <w:szCs w:val="22"/>
        </w:rPr>
        <w:t xml:space="preserve">) </w:t>
      </w:r>
      <w:r w:rsidR="00127045" w:rsidRPr="00C42B9A">
        <w:rPr>
          <w:rFonts w:ascii="Times New Roman" w:hAnsi="Times New Roman" w:cs="Times New Roman"/>
          <w:sz w:val="22"/>
          <w:szCs w:val="22"/>
        </w:rPr>
        <w:t>are parsed using substrings and cast to the proper types (e.g., LAT/LON as double, FIRSTYEAR/LAS</w:t>
      </w:r>
      <w:r w:rsidR="00E43813" w:rsidRPr="00C42B9A">
        <w:rPr>
          <w:rFonts w:ascii="Times New Roman" w:hAnsi="Times New Roman" w:cs="Times New Roman"/>
          <w:sz w:val="22"/>
          <w:szCs w:val="22"/>
        </w:rPr>
        <w:t>).</w:t>
      </w:r>
    </w:p>
    <w:p w14:paraId="5B462FCB" w14:textId="5EFABF68" w:rsidR="00E43813" w:rsidRPr="0084623D" w:rsidRDefault="00E43813" w:rsidP="00300B28">
      <w:pPr>
        <w:pStyle w:val="p1"/>
        <w:numPr>
          <w:ilvl w:val="0"/>
          <w:numId w:val="8"/>
        </w:numPr>
        <w:rPr>
          <w:rFonts w:ascii="Times New Roman" w:hAnsi="Times New Roman" w:cs="Times New Roman"/>
          <w:sz w:val="22"/>
          <w:szCs w:val="22"/>
        </w:rPr>
      </w:pPr>
      <w:r w:rsidRPr="0084623D">
        <w:rPr>
          <w:rFonts w:ascii="Times New Roman" w:hAnsi="Times New Roman" w:cs="Times New Roman"/>
          <w:b/>
          <w:bCs/>
          <w:sz w:val="22"/>
          <w:szCs w:val="22"/>
        </w:rPr>
        <w:t>Exploration</w:t>
      </w:r>
    </w:p>
    <w:p w14:paraId="2EA4610E" w14:textId="2AB46B10" w:rsidR="00E43813" w:rsidRPr="0084623D" w:rsidRDefault="00E43813" w:rsidP="00300B28">
      <w:pPr>
        <w:pStyle w:val="p1"/>
        <w:numPr>
          <w:ilvl w:val="1"/>
          <w:numId w:val="8"/>
        </w:numPr>
        <w:ind w:left="851" w:hanging="284"/>
        <w:jc w:val="both"/>
        <w:rPr>
          <w:rFonts w:ascii="Times New Roman" w:hAnsi="Times New Roman" w:cs="Times New Roman"/>
          <w:sz w:val="22"/>
          <w:szCs w:val="22"/>
        </w:rPr>
      </w:pPr>
      <w:r w:rsidRPr="0084623D">
        <w:rPr>
          <w:rFonts w:ascii="Times New Roman" w:hAnsi="Times New Roman" w:cs="Times New Roman"/>
          <w:sz w:val="22"/>
          <w:szCs w:val="22"/>
        </w:rPr>
        <w:t xml:space="preserve">Verified presence of 264 compressed </w:t>
      </w:r>
      <w:r w:rsidRPr="0084623D">
        <w:rPr>
          <w:rStyle w:val="s1"/>
          <w:rFonts w:ascii="Times New Roman" w:hAnsi="Times New Roman" w:cs="Times New Roman"/>
          <w:sz w:val="22"/>
          <w:szCs w:val="22"/>
        </w:rPr>
        <w:t>.csv.gz</w:t>
      </w:r>
      <w:r w:rsidRPr="0084623D">
        <w:rPr>
          <w:rFonts w:ascii="Times New Roman" w:hAnsi="Times New Roman" w:cs="Times New Roman"/>
          <w:sz w:val="22"/>
          <w:szCs w:val="22"/>
        </w:rPr>
        <w:t xml:space="preserve"> files for years 1750–2025, with 12 years missing (1751–1762).</w:t>
      </w:r>
    </w:p>
    <w:p w14:paraId="732C158C" w14:textId="7DFD2A4E" w:rsidR="00E43813" w:rsidRPr="0084623D" w:rsidRDefault="00E43813" w:rsidP="00300B28">
      <w:pPr>
        <w:pStyle w:val="p1"/>
        <w:numPr>
          <w:ilvl w:val="1"/>
          <w:numId w:val="8"/>
        </w:numPr>
        <w:ind w:left="851" w:hanging="284"/>
        <w:jc w:val="both"/>
        <w:rPr>
          <w:rFonts w:ascii="Times New Roman" w:hAnsi="Times New Roman" w:cs="Times New Roman"/>
          <w:sz w:val="22"/>
          <w:szCs w:val="22"/>
        </w:rPr>
      </w:pPr>
      <w:r w:rsidRPr="0084623D">
        <w:rPr>
          <w:rFonts w:ascii="Times New Roman" w:hAnsi="Times New Roman" w:cs="Times New Roman"/>
          <w:sz w:val="22"/>
          <w:szCs w:val="22"/>
        </w:rPr>
        <w:t xml:space="preserve">File size trend analysis </w:t>
      </w:r>
      <w:r w:rsidR="000D2E65">
        <w:rPr>
          <w:rFonts w:ascii="Times New Roman" w:hAnsi="Times New Roman" w:cs="Times New Roman" w:hint="eastAsia"/>
          <w:sz w:val="22"/>
          <w:szCs w:val="22"/>
        </w:rPr>
        <w:t>revealed growth from approximately 10</w:t>
      </w:r>
      <w:r w:rsidR="000D2E65">
        <w:rPr>
          <w:rFonts w:ascii="Times New Roman" w:hAnsi="Times New Roman" w:cs="Times New Roman" w:hint="eastAsia"/>
          <w:sz w:val="22"/>
          <w:szCs w:val="22"/>
        </w:rPr>
        <w:t>⁻⁶</w:t>
      </w:r>
      <w:r w:rsidR="000D2E65">
        <w:rPr>
          <w:rFonts w:ascii="Times New Roman" w:hAnsi="Times New Roman" w:cs="Times New Roman" w:hint="eastAsia"/>
          <w:sz w:val="22"/>
          <w:szCs w:val="22"/>
        </w:rPr>
        <w:t xml:space="preserve"> MB in the early years to about 10</w:t>
      </w:r>
      <w:r w:rsidR="000D2E65">
        <w:rPr>
          <w:rFonts w:ascii="Times New Roman" w:hAnsi="Times New Roman" w:cs="Times New Roman" w:hint="eastAsia"/>
          <w:sz w:val="22"/>
          <w:szCs w:val="22"/>
        </w:rPr>
        <w:t>⁵</w:t>
      </w:r>
      <w:r w:rsidR="000D2E65">
        <w:rPr>
          <w:rFonts w:ascii="Times New Roman" w:hAnsi="Times New Roman" w:cs="Times New Roman" w:hint="eastAsia"/>
          <w:sz w:val="22"/>
          <w:szCs w:val="22"/>
        </w:rPr>
        <w:t xml:space="preserve"> MB by 2024. As demonstrated</w:t>
      </w:r>
      <w:r w:rsidR="007A5577">
        <w:rPr>
          <w:rFonts w:ascii="Times New Roman" w:hAnsi="Times New Roman" w:cs="Times New Roman" w:hint="eastAsia"/>
          <w:sz w:val="22"/>
          <w:szCs w:val="22"/>
        </w:rPr>
        <w:t xml:space="preserve"> in Figure 1: </w:t>
      </w:r>
      <w:r w:rsidR="007A5577" w:rsidRPr="007A5577">
        <w:rPr>
          <w:rFonts w:ascii="Times New Roman" w:hAnsi="Times New Roman" w:cs="Times New Roman"/>
          <w:sz w:val="22"/>
          <w:szCs w:val="22"/>
        </w:rPr>
        <w:t>GHCN Daily File Size by Year</w:t>
      </w:r>
      <w:r w:rsidR="00EF089D">
        <w:rPr>
          <w:rFonts w:ascii="Times New Roman" w:hAnsi="Times New Roman" w:cs="Times New Roman" w:hint="eastAsia"/>
          <w:sz w:val="22"/>
          <w:szCs w:val="22"/>
        </w:rPr>
        <w:t>.</w:t>
      </w:r>
    </w:p>
    <w:p w14:paraId="5382C2A1" w14:textId="206166E7" w:rsidR="000B3D8B" w:rsidRPr="00894EA2" w:rsidRDefault="00E43813" w:rsidP="00300B28">
      <w:pPr>
        <w:pStyle w:val="p1"/>
        <w:numPr>
          <w:ilvl w:val="1"/>
          <w:numId w:val="8"/>
        </w:numPr>
        <w:ind w:left="851" w:hanging="284"/>
        <w:jc w:val="both"/>
        <w:rPr>
          <w:rFonts w:ascii="Times New Roman" w:hAnsi="Times New Roman" w:cs="Times New Roman" w:hint="eastAsia"/>
          <w:sz w:val="22"/>
          <w:szCs w:val="22"/>
        </w:rPr>
      </w:pPr>
      <w:r w:rsidRPr="0084623D">
        <w:rPr>
          <w:rFonts w:ascii="Times New Roman" w:hAnsi="Times New Roman" w:cs="Times New Roman"/>
          <w:sz w:val="22"/>
          <w:szCs w:val="22"/>
        </w:rPr>
        <w:t xml:space="preserve">Total size: ~13.1 GB, with </w:t>
      </w:r>
      <w:r w:rsidRPr="0084623D">
        <w:rPr>
          <w:rStyle w:val="s1"/>
          <w:rFonts w:ascii="Times New Roman" w:hAnsi="Times New Roman" w:cs="Times New Roman"/>
          <w:sz w:val="22"/>
          <w:szCs w:val="22"/>
        </w:rPr>
        <w:t>daily</w:t>
      </w:r>
      <w:r w:rsidRPr="0084623D">
        <w:rPr>
          <w:rFonts w:ascii="Times New Roman" w:hAnsi="Times New Roman" w:cs="Times New Roman"/>
          <w:sz w:val="22"/>
          <w:szCs w:val="22"/>
        </w:rPr>
        <w:t xml:space="preserve"> contributi</w:t>
      </w:r>
      <w:r w:rsidR="00966545">
        <w:rPr>
          <w:rFonts w:ascii="Times New Roman" w:hAnsi="Times New Roman" w:cs="Times New Roman" w:hint="eastAsia"/>
          <w:sz w:val="22"/>
          <w:szCs w:val="22"/>
        </w:rPr>
        <w:t>ons</w:t>
      </w:r>
      <w:r w:rsidRPr="0084623D">
        <w:rPr>
          <w:rFonts w:ascii="Times New Roman" w:hAnsi="Times New Roman" w:cs="Times New Roman"/>
          <w:sz w:val="22"/>
          <w:szCs w:val="22"/>
        </w:rPr>
        <w:t xml:space="preserve"> ~13.0 GB.</w:t>
      </w:r>
      <w:r w:rsidR="00EB7478">
        <w:rPr>
          <w:rFonts w:ascii="Times New Roman" w:hAnsi="Times New Roman" w:cs="Times New Roman" w:hint="eastAsia"/>
          <w:sz w:val="22"/>
          <w:szCs w:val="22"/>
        </w:rPr>
        <w:t xml:space="preserve"> The </w:t>
      </w:r>
      <w:r w:rsidR="00EB7478" w:rsidRPr="00EB7478">
        <w:rPr>
          <w:rFonts w:ascii="Times New Roman" w:hAnsi="Times New Roman" w:cs="Times New Roman"/>
          <w:i/>
          <w:iCs/>
          <w:sz w:val="22"/>
          <w:szCs w:val="22"/>
        </w:rPr>
        <w:t>daily</w:t>
      </w:r>
      <w:r w:rsidR="00EB7478" w:rsidRPr="00EB7478">
        <w:rPr>
          <w:rFonts w:ascii="Times New Roman" w:hAnsi="Times New Roman" w:cs="Times New Roman"/>
          <w:sz w:val="22"/>
          <w:szCs w:val="22"/>
        </w:rPr>
        <w:t xml:space="preserve"> </w:t>
      </w:r>
      <w:r w:rsidR="00EB7478">
        <w:rPr>
          <w:rFonts w:ascii="Times New Roman" w:hAnsi="Times New Roman" w:cs="Times New Roman" w:hint="eastAsia"/>
          <w:sz w:val="22"/>
          <w:szCs w:val="22"/>
        </w:rPr>
        <w:t xml:space="preserve">data </w:t>
      </w:r>
      <w:r w:rsidR="00EB7478" w:rsidRPr="00EB7478">
        <w:rPr>
          <w:rFonts w:ascii="Times New Roman" w:hAnsi="Times New Roman" w:cs="Times New Roman"/>
          <w:sz w:val="22"/>
          <w:szCs w:val="22"/>
        </w:rPr>
        <w:t>dominates storage</w:t>
      </w:r>
      <w:r w:rsidR="00EB7478">
        <w:rPr>
          <w:rFonts w:ascii="Times New Roman" w:hAnsi="Times New Roman" w:cs="Times New Roman" w:hint="eastAsia"/>
          <w:sz w:val="22"/>
          <w:szCs w:val="22"/>
        </w:rPr>
        <w:t xml:space="preserve"> in </w:t>
      </w:r>
      <w:r w:rsidR="00991A12">
        <w:rPr>
          <w:rFonts w:ascii="Times New Roman" w:hAnsi="Times New Roman" w:cs="Times New Roman" w:hint="eastAsia"/>
          <w:sz w:val="22"/>
          <w:szCs w:val="22"/>
        </w:rPr>
        <w:t xml:space="preserve">the </w:t>
      </w:r>
      <w:r w:rsidR="00223C62">
        <w:rPr>
          <w:rFonts w:ascii="Times New Roman" w:hAnsi="Times New Roman" w:cs="Times New Roman" w:hint="eastAsia"/>
          <w:sz w:val="22"/>
          <w:szCs w:val="22"/>
        </w:rPr>
        <w:t>folder.</w:t>
      </w:r>
    </w:p>
    <w:p w14:paraId="24E98D72" w14:textId="26D98DB2" w:rsidR="00E43813" w:rsidRPr="0084623D" w:rsidRDefault="00E43813" w:rsidP="00300B28">
      <w:pPr>
        <w:pStyle w:val="p1"/>
        <w:numPr>
          <w:ilvl w:val="0"/>
          <w:numId w:val="8"/>
        </w:numPr>
        <w:rPr>
          <w:rFonts w:ascii="Times New Roman" w:hAnsi="Times New Roman" w:cs="Times New Roman"/>
          <w:sz w:val="22"/>
          <w:szCs w:val="22"/>
        </w:rPr>
      </w:pPr>
      <w:r w:rsidRPr="0084623D">
        <w:rPr>
          <w:rFonts w:ascii="Times New Roman" w:hAnsi="Times New Roman" w:cs="Times New Roman"/>
          <w:b/>
          <w:bCs/>
          <w:sz w:val="22"/>
          <w:szCs w:val="22"/>
        </w:rPr>
        <w:t>Building the enriched stations table</w:t>
      </w:r>
    </w:p>
    <w:p w14:paraId="2EE40BEE" w14:textId="7DC3A8A6" w:rsidR="00E43813" w:rsidRPr="0084623D" w:rsidRDefault="002B4175" w:rsidP="00300B28">
      <w:pPr>
        <w:pStyle w:val="p1"/>
        <w:numPr>
          <w:ilvl w:val="1"/>
          <w:numId w:val="8"/>
        </w:numPr>
        <w:ind w:left="851" w:hanging="284"/>
        <w:jc w:val="both"/>
        <w:rPr>
          <w:rFonts w:ascii="Times New Roman" w:hAnsi="Times New Roman" w:cs="Times New Roman"/>
          <w:sz w:val="22"/>
          <w:szCs w:val="22"/>
        </w:rPr>
      </w:pPr>
      <w:r w:rsidRPr="002B4175">
        <w:rPr>
          <w:rFonts w:ascii="Times New Roman" w:hAnsi="Times New Roman" w:cs="Times New Roman"/>
          <w:sz w:val="22"/>
          <w:szCs w:val="22"/>
        </w:rPr>
        <w:t xml:space="preserve">Extracted 2-character FIPS country code from station </w:t>
      </w:r>
      <w:r w:rsidR="00E43813" w:rsidRPr="0084623D">
        <w:rPr>
          <w:rFonts w:ascii="Times New Roman" w:hAnsi="Times New Roman" w:cs="Times New Roman"/>
          <w:sz w:val="22"/>
          <w:szCs w:val="22"/>
        </w:rPr>
        <w:t>IDs.</w:t>
      </w:r>
    </w:p>
    <w:p w14:paraId="7DAA882B" w14:textId="161543F7" w:rsidR="00E43813" w:rsidRPr="0084623D" w:rsidRDefault="00E43813" w:rsidP="00300B28">
      <w:pPr>
        <w:pStyle w:val="p1"/>
        <w:numPr>
          <w:ilvl w:val="1"/>
          <w:numId w:val="8"/>
        </w:numPr>
        <w:ind w:left="851" w:hanging="284"/>
        <w:jc w:val="both"/>
        <w:rPr>
          <w:rFonts w:ascii="Times New Roman" w:hAnsi="Times New Roman" w:cs="Times New Roman"/>
          <w:sz w:val="22"/>
          <w:szCs w:val="22"/>
        </w:rPr>
      </w:pPr>
      <w:r w:rsidRPr="0084623D">
        <w:rPr>
          <w:rFonts w:ascii="Times New Roman" w:hAnsi="Times New Roman" w:cs="Times New Roman"/>
          <w:sz w:val="22"/>
          <w:szCs w:val="22"/>
        </w:rPr>
        <w:t>Joined stations with countries (LEFT JOIN) to append country names.</w:t>
      </w:r>
    </w:p>
    <w:p w14:paraId="1236CA3E" w14:textId="77777777" w:rsidR="00E43813" w:rsidRPr="0084623D" w:rsidRDefault="00E43813" w:rsidP="00300B28">
      <w:pPr>
        <w:pStyle w:val="p1"/>
        <w:numPr>
          <w:ilvl w:val="1"/>
          <w:numId w:val="8"/>
        </w:numPr>
        <w:ind w:left="851" w:hanging="284"/>
        <w:jc w:val="both"/>
        <w:rPr>
          <w:rFonts w:ascii="Times New Roman" w:hAnsi="Times New Roman" w:cs="Times New Roman"/>
          <w:sz w:val="22"/>
          <w:szCs w:val="22"/>
        </w:rPr>
      </w:pPr>
      <w:r w:rsidRPr="0084623D">
        <w:rPr>
          <w:rFonts w:ascii="Times New Roman" w:hAnsi="Times New Roman" w:cs="Times New Roman"/>
          <w:sz w:val="22"/>
          <w:szCs w:val="22"/>
        </w:rPr>
        <w:t>Joined with states (for US stations only).</w:t>
      </w:r>
    </w:p>
    <w:p w14:paraId="5AF9604C" w14:textId="77777777" w:rsidR="00E43813" w:rsidRPr="0084623D" w:rsidRDefault="00E43813" w:rsidP="00300B28">
      <w:pPr>
        <w:pStyle w:val="p1"/>
        <w:numPr>
          <w:ilvl w:val="1"/>
          <w:numId w:val="8"/>
        </w:numPr>
        <w:ind w:left="851" w:hanging="284"/>
        <w:jc w:val="both"/>
        <w:rPr>
          <w:rFonts w:ascii="Times New Roman" w:hAnsi="Times New Roman" w:cs="Times New Roman"/>
          <w:sz w:val="22"/>
          <w:szCs w:val="22"/>
        </w:rPr>
      </w:pPr>
      <w:r w:rsidRPr="0084623D">
        <w:rPr>
          <w:rFonts w:ascii="Times New Roman" w:hAnsi="Times New Roman" w:cs="Times New Roman"/>
          <w:sz w:val="22"/>
          <w:szCs w:val="22"/>
        </w:rPr>
        <w:t>Derived activity range (FIRSTYEAR/LASTYEAR) and number of elements per station from inventory.</w:t>
      </w:r>
    </w:p>
    <w:p w14:paraId="0E0FD060" w14:textId="5BE1DEFA" w:rsidR="005A53F1" w:rsidRDefault="005A53F1" w:rsidP="00300B28">
      <w:pPr>
        <w:pStyle w:val="p1"/>
        <w:numPr>
          <w:ilvl w:val="1"/>
          <w:numId w:val="8"/>
        </w:numPr>
        <w:ind w:left="851" w:hanging="284"/>
        <w:jc w:val="both"/>
        <w:rPr>
          <w:rFonts w:ascii="Times New Roman" w:hAnsi="Times New Roman" w:cs="Times New Roman"/>
          <w:sz w:val="22"/>
          <w:szCs w:val="22"/>
        </w:rPr>
      </w:pPr>
      <w:r w:rsidRPr="005A53F1">
        <w:rPr>
          <w:rFonts w:ascii="Times New Roman" w:hAnsi="Times New Roman" w:cs="Times New Roman"/>
          <w:sz w:val="22"/>
          <w:szCs w:val="22"/>
        </w:rPr>
        <w:t>Pivoted core elements (TMAX, TMIN, PRCP, SNOW, SNWD) to indicator columns; identified 20</w:t>
      </w:r>
      <w:r w:rsidR="00BA2505">
        <w:rPr>
          <w:rFonts w:ascii="Times New Roman" w:hAnsi="Times New Roman" w:cs="Times New Roman" w:hint="eastAsia"/>
          <w:sz w:val="22"/>
          <w:szCs w:val="22"/>
        </w:rPr>
        <w:t>,</w:t>
      </w:r>
      <w:r w:rsidRPr="005A53F1">
        <w:rPr>
          <w:rFonts w:ascii="Times New Roman" w:hAnsi="Times New Roman" w:cs="Times New Roman"/>
          <w:sz w:val="22"/>
          <w:szCs w:val="22"/>
        </w:rPr>
        <w:t>504 stations collecting all five measurements compared to 16,267 stations that collect only precipitation.</w:t>
      </w:r>
    </w:p>
    <w:p w14:paraId="389A9470" w14:textId="0FB9B38B" w:rsidR="00E43813" w:rsidRPr="0084623D" w:rsidRDefault="00E43813" w:rsidP="00300B28">
      <w:pPr>
        <w:pStyle w:val="p1"/>
        <w:numPr>
          <w:ilvl w:val="1"/>
          <w:numId w:val="8"/>
        </w:numPr>
        <w:ind w:left="851" w:hanging="284"/>
        <w:jc w:val="both"/>
        <w:rPr>
          <w:rFonts w:ascii="Times New Roman" w:hAnsi="Times New Roman" w:cs="Times New Roman"/>
          <w:sz w:val="22"/>
          <w:szCs w:val="22"/>
        </w:rPr>
      </w:pPr>
      <w:r w:rsidRPr="0084623D">
        <w:rPr>
          <w:rFonts w:ascii="Times New Roman" w:hAnsi="Times New Roman" w:cs="Times New Roman"/>
          <w:sz w:val="22"/>
          <w:szCs w:val="22"/>
        </w:rPr>
        <w:t>Final enriched stations table combined metadata + inventory, with 129,657 rows, stored in Parquet format (~4</w:t>
      </w:r>
      <w:r w:rsidR="00CD4542">
        <w:rPr>
          <w:rFonts w:ascii="Times New Roman" w:hAnsi="Times New Roman" w:cs="Times New Roman" w:hint="eastAsia"/>
          <w:sz w:val="22"/>
          <w:szCs w:val="22"/>
        </w:rPr>
        <w:t>3.8</w:t>
      </w:r>
      <w:r w:rsidRPr="0084623D">
        <w:rPr>
          <w:rFonts w:ascii="Times New Roman" w:hAnsi="Times New Roman" w:cs="Times New Roman"/>
          <w:sz w:val="22"/>
          <w:szCs w:val="22"/>
        </w:rPr>
        <w:t xml:space="preserve"> MB) for efficiency.</w:t>
      </w:r>
    </w:p>
    <w:p w14:paraId="1D3D5C6A" w14:textId="77777777" w:rsidR="00E43813" w:rsidRPr="0084623D" w:rsidRDefault="00E43813" w:rsidP="00300B28">
      <w:pPr>
        <w:pStyle w:val="p1"/>
        <w:numPr>
          <w:ilvl w:val="0"/>
          <w:numId w:val="8"/>
        </w:numPr>
        <w:rPr>
          <w:rFonts w:ascii="Times New Roman" w:hAnsi="Times New Roman" w:cs="Times New Roman"/>
          <w:sz w:val="22"/>
          <w:szCs w:val="22"/>
        </w:rPr>
      </w:pPr>
      <w:r w:rsidRPr="0084623D">
        <w:rPr>
          <w:rFonts w:ascii="Times New Roman" w:hAnsi="Times New Roman" w:cs="Times New Roman"/>
          <w:b/>
          <w:bCs/>
          <w:sz w:val="22"/>
          <w:szCs w:val="22"/>
        </w:rPr>
        <w:t>Data quality checks</w:t>
      </w:r>
    </w:p>
    <w:p w14:paraId="1A52E0A2" w14:textId="7DF170B3" w:rsidR="00E43813" w:rsidRPr="0084623D" w:rsidRDefault="00C24A54" w:rsidP="00300B28">
      <w:pPr>
        <w:pStyle w:val="p1"/>
        <w:numPr>
          <w:ilvl w:val="1"/>
          <w:numId w:val="8"/>
        </w:numPr>
        <w:ind w:left="851" w:hanging="284"/>
        <w:jc w:val="both"/>
        <w:rPr>
          <w:rFonts w:ascii="Times New Roman" w:hAnsi="Times New Roman" w:cs="Times New Roman"/>
          <w:sz w:val="22"/>
          <w:szCs w:val="22"/>
        </w:rPr>
      </w:pPr>
      <w:r>
        <w:rPr>
          <w:rStyle w:val="s1"/>
          <w:rFonts w:ascii="Times New Roman" w:hAnsi="Times New Roman" w:cs="Times New Roman" w:hint="eastAsia"/>
          <w:sz w:val="22"/>
          <w:szCs w:val="22"/>
        </w:rPr>
        <w:t>S</w:t>
      </w:r>
      <w:r w:rsidR="00E43813" w:rsidRPr="0084623D">
        <w:rPr>
          <w:rStyle w:val="s1"/>
          <w:rFonts w:ascii="Times New Roman" w:hAnsi="Times New Roman" w:cs="Times New Roman"/>
          <w:sz w:val="22"/>
          <w:szCs w:val="22"/>
        </w:rPr>
        <w:t>tations</w:t>
      </w:r>
      <w:r w:rsidR="00E43813" w:rsidRPr="0084623D">
        <w:rPr>
          <w:rFonts w:ascii="Times New Roman" w:hAnsi="Times New Roman" w:cs="Times New Roman"/>
          <w:sz w:val="22"/>
          <w:szCs w:val="22"/>
        </w:rPr>
        <w:t xml:space="preserve"> </w:t>
      </w:r>
      <w:r>
        <w:rPr>
          <w:rFonts w:ascii="Times New Roman" w:hAnsi="Times New Roman" w:cs="Times New Roman" w:hint="eastAsia"/>
          <w:sz w:val="22"/>
          <w:szCs w:val="22"/>
        </w:rPr>
        <w:t xml:space="preserve">shown in </w:t>
      </w:r>
      <w:r w:rsidRPr="00C24A54">
        <w:rPr>
          <w:rFonts w:ascii="Times New Roman" w:hAnsi="Times New Roman" w:cs="Times New Roman" w:hint="eastAsia"/>
          <w:i/>
          <w:iCs/>
          <w:sz w:val="22"/>
          <w:szCs w:val="22"/>
        </w:rPr>
        <w:t>enri</w:t>
      </w:r>
      <w:r w:rsidR="007545FB">
        <w:rPr>
          <w:rFonts w:ascii="Times New Roman" w:hAnsi="Times New Roman" w:cs="Times New Roman" w:hint="eastAsia"/>
          <w:i/>
          <w:iCs/>
          <w:sz w:val="22"/>
          <w:szCs w:val="22"/>
        </w:rPr>
        <w:t>ch</w:t>
      </w:r>
      <w:r w:rsidRPr="00C24A54">
        <w:rPr>
          <w:rFonts w:ascii="Times New Roman" w:hAnsi="Times New Roman" w:cs="Times New Roman" w:hint="eastAsia"/>
          <w:i/>
          <w:iCs/>
          <w:sz w:val="22"/>
          <w:szCs w:val="22"/>
        </w:rPr>
        <w:t xml:space="preserve">ed station table </w:t>
      </w:r>
      <w:r w:rsidRPr="00C24A54">
        <w:rPr>
          <w:rFonts w:ascii="Times New Roman" w:hAnsi="Times New Roman" w:cs="Times New Roman" w:hint="eastAsia"/>
          <w:sz w:val="22"/>
          <w:szCs w:val="22"/>
        </w:rPr>
        <w:t>but</w:t>
      </w:r>
      <w:r>
        <w:rPr>
          <w:rFonts w:ascii="Times New Roman" w:hAnsi="Times New Roman" w:cs="Times New Roman" w:hint="eastAsia"/>
          <w:sz w:val="22"/>
          <w:szCs w:val="22"/>
        </w:rPr>
        <w:t xml:space="preserve"> missing</w:t>
      </w:r>
      <w:r w:rsidR="00E43813" w:rsidRPr="0084623D">
        <w:rPr>
          <w:rFonts w:ascii="Times New Roman" w:hAnsi="Times New Roman" w:cs="Times New Roman"/>
          <w:sz w:val="22"/>
          <w:szCs w:val="22"/>
        </w:rPr>
        <w:t xml:space="preserve"> </w:t>
      </w:r>
      <w:r>
        <w:rPr>
          <w:rFonts w:ascii="Times New Roman" w:hAnsi="Times New Roman" w:cs="Times New Roman" w:hint="eastAsia"/>
          <w:sz w:val="22"/>
          <w:szCs w:val="22"/>
        </w:rPr>
        <w:t xml:space="preserve">in </w:t>
      </w:r>
      <w:r w:rsidR="00E43813" w:rsidRPr="00C24A54">
        <w:rPr>
          <w:rStyle w:val="s1"/>
          <w:rFonts w:ascii="Times New Roman" w:hAnsi="Times New Roman" w:cs="Times New Roman"/>
          <w:i/>
          <w:iCs/>
          <w:sz w:val="22"/>
          <w:szCs w:val="22"/>
        </w:rPr>
        <w:t>daily</w:t>
      </w:r>
      <w:r>
        <w:rPr>
          <w:rStyle w:val="s1"/>
          <w:rFonts w:ascii="Times New Roman" w:hAnsi="Times New Roman" w:cs="Times New Roman" w:hint="eastAsia"/>
          <w:sz w:val="22"/>
          <w:szCs w:val="22"/>
        </w:rPr>
        <w:t xml:space="preserve"> dataset</w:t>
      </w:r>
      <w:r w:rsidR="00E43813" w:rsidRPr="0084623D">
        <w:rPr>
          <w:rFonts w:ascii="Times New Roman" w:hAnsi="Times New Roman" w:cs="Times New Roman"/>
          <w:sz w:val="22"/>
          <w:szCs w:val="22"/>
        </w:rPr>
        <w:t>: found 89</w:t>
      </w:r>
      <w:r w:rsidR="002619E2">
        <w:rPr>
          <w:rFonts w:ascii="Times New Roman" w:hAnsi="Times New Roman" w:cs="Times New Roman" w:hint="eastAsia"/>
          <w:sz w:val="22"/>
          <w:szCs w:val="22"/>
        </w:rPr>
        <w:t>,</w:t>
      </w:r>
      <w:r w:rsidR="00E43813" w:rsidRPr="0084623D">
        <w:rPr>
          <w:rFonts w:ascii="Times New Roman" w:hAnsi="Times New Roman" w:cs="Times New Roman"/>
          <w:sz w:val="22"/>
          <w:szCs w:val="22"/>
        </w:rPr>
        <w:t>9</w:t>
      </w:r>
      <w:r w:rsidR="008B7932">
        <w:rPr>
          <w:rFonts w:ascii="Times New Roman" w:hAnsi="Times New Roman" w:cs="Times New Roman" w:hint="eastAsia"/>
          <w:sz w:val="22"/>
          <w:szCs w:val="22"/>
        </w:rPr>
        <w:t>41</w:t>
      </w:r>
      <w:r w:rsidR="00E43813" w:rsidRPr="0084623D">
        <w:rPr>
          <w:rFonts w:ascii="Times New Roman" w:hAnsi="Times New Roman" w:cs="Times New Roman"/>
          <w:sz w:val="22"/>
          <w:szCs w:val="22"/>
        </w:rPr>
        <w:t xml:space="preserve"> stations missing in daily-2025, and 38 stations missing across all years.</w:t>
      </w:r>
    </w:p>
    <w:p w14:paraId="788068DC" w14:textId="6C23577A" w:rsidR="00E43813" w:rsidRPr="0084623D" w:rsidRDefault="00E43813" w:rsidP="00300B28">
      <w:pPr>
        <w:pStyle w:val="p1"/>
        <w:numPr>
          <w:ilvl w:val="1"/>
          <w:numId w:val="8"/>
        </w:numPr>
        <w:ind w:left="851" w:hanging="284"/>
        <w:jc w:val="both"/>
        <w:rPr>
          <w:rFonts w:ascii="Times New Roman" w:hAnsi="Times New Roman" w:cs="Times New Roman"/>
          <w:sz w:val="22"/>
          <w:szCs w:val="22"/>
        </w:rPr>
      </w:pPr>
      <w:r w:rsidRPr="0084623D">
        <w:rPr>
          <w:rFonts w:ascii="Times New Roman" w:hAnsi="Times New Roman" w:cs="Times New Roman"/>
          <w:sz w:val="22"/>
          <w:szCs w:val="22"/>
        </w:rPr>
        <w:t xml:space="preserve">Negative or zero precipitation values </w:t>
      </w:r>
      <w:r w:rsidR="007828DE">
        <w:rPr>
          <w:rFonts w:ascii="Times New Roman" w:hAnsi="Times New Roman" w:cs="Times New Roman" w:hint="eastAsia"/>
          <w:sz w:val="22"/>
          <w:szCs w:val="22"/>
        </w:rPr>
        <w:t xml:space="preserve">are </w:t>
      </w:r>
      <w:r w:rsidRPr="0084623D">
        <w:rPr>
          <w:rFonts w:ascii="Times New Roman" w:hAnsi="Times New Roman" w:cs="Times New Roman"/>
          <w:sz w:val="22"/>
          <w:szCs w:val="22"/>
        </w:rPr>
        <w:t>flagged as placeholders, requiring cleaning for later analysis.</w:t>
      </w:r>
    </w:p>
    <w:p w14:paraId="4F53BB9D" w14:textId="08FE005D" w:rsidR="00E43813" w:rsidRPr="0084623D" w:rsidRDefault="00CA3B0E" w:rsidP="006329C9">
      <w:pPr>
        <w:pStyle w:val="3"/>
        <w:ind w:leftChars="-1" w:left="-2" w:rightChars="-14" w:right="-34"/>
        <w:rPr>
          <w:rFonts w:ascii="Times New Roman" w:hAnsi="Times New Roman" w:cs="Times New Roman"/>
          <w:b/>
          <w:bCs/>
          <w:color w:val="000000" w:themeColor="text1"/>
          <w:sz w:val="22"/>
          <w:szCs w:val="22"/>
        </w:rPr>
      </w:pPr>
      <w:r>
        <w:rPr>
          <w:rFonts w:ascii="Times New Roman" w:hAnsi="Times New Roman" w:cs="Times New Roman"/>
          <w:b/>
          <w:bCs/>
          <w:noProof/>
          <w:color w:val="000000" w:themeColor="text1"/>
          <w:sz w:val="22"/>
          <w:szCs w:val="22"/>
        </w:rPr>
        <w:lastRenderedPageBreak/>
        <mc:AlternateContent>
          <mc:Choice Requires="wpg">
            <w:drawing>
              <wp:anchor distT="0" distB="0" distL="114300" distR="114300" simplePos="0" relativeHeight="251664384" behindDoc="0" locked="0" layoutInCell="1" allowOverlap="1" wp14:anchorId="59B8DA9E" wp14:editId="32F631E5">
                <wp:simplePos x="0" y="0"/>
                <wp:positionH relativeFrom="column">
                  <wp:posOffset>3540046</wp:posOffset>
                </wp:positionH>
                <wp:positionV relativeFrom="paragraph">
                  <wp:posOffset>172085</wp:posOffset>
                </wp:positionV>
                <wp:extent cx="2431361" cy="2426335"/>
                <wp:effectExtent l="0" t="0" r="0" b="0"/>
                <wp:wrapSquare wrapText="bothSides"/>
                <wp:docPr id="1867612931" name="组合 4"/>
                <wp:cNvGraphicFramePr/>
                <a:graphic xmlns:a="http://schemas.openxmlformats.org/drawingml/2006/main">
                  <a:graphicData uri="http://schemas.microsoft.com/office/word/2010/wordprocessingGroup">
                    <wpg:wgp>
                      <wpg:cNvGrpSpPr/>
                      <wpg:grpSpPr>
                        <a:xfrm>
                          <a:off x="0" y="0"/>
                          <a:ext cx="2431361" cy="2426335"/>
                          <a:chOff x="0" y="0"/>
                          <a:chExt cx="2431361" cy="2426335"/>
                        </a:xfrm>
                      </wpg:grpSpPr>
                      <pic:pic xmlns:pic="http://schemas.openxmlformats.org/drawingml/2006/picture">
                        <pic:nvPicPr>
                          <pic:cNvPr id="294573235" name="图片 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26005" cy="2159635"/>
                          </a:xfrm>
                          <a:prstGeom prst="rect">
                            <a:avLst/>
                          </a:prstGeom>
                        </pic:spPr>
                      </pic:pic>
                      <wps:wsp>
                        <wps:cNvPr id="1579148839" name="文本框 1"/>
                        <wps:cNvSpPr txBox="1"/>
                        <wps:spPr>
                          <a:xfrm>
                            <a:off x="105991" y="2219325"/>
                            <a:ext cx="2325370" cy="207010"/>
                          </a:xfrm>
                          <a:prstGeom prst="rect">
                            <a:avLst/>
                          </a:prstGeom>
                          <a:solidFill>
                            <a:prstClr val="white"/>
                          </a:solidFill>
                          <a:ln>
                            <a:noFill/>
                          </a:ln>
                        </wps:spPr>
                        <wps:txbx>
                          <w:txbxContent>
                            <w:p w14:paraId="5F551E42" w14:textId="12E3A799" w:rsidR="00C229F2" w:rsidRPr="0081116B" w:rsidRDefault="00C229F2" w:rsidP="00C229F2">
                              <w:pPr>
                                <w:pStyle w:val="afc"/>
                                <w:rPr>
                                  <w:rFonts w:ascii="Times New Roman" w:hAnsi="Times New Roman" w:cs="Times New Roman"/>
                                  <w:noProof/>
                                  <w:sz w:val="22"/>
                                  <w:szCs w:val="22"/>
                                </w:rPr>
                              </w:pPr>
                              <w:r>
                                <w:t xml:space="preserve">Figure </w:t>
                              </w:r>
                              <w:r>
                                <w:fldChar w:fldCharType="begin"/>
                              </w:r>
                              <w:r>
                                <w:instrText xml:space="preserve"> SEQ Figure \* ARABIC </w:instrText>
                              </w:r>
                              <w:r>
                                <w:fldChar w:fldCharType="separate"/>
                              </w:r>
                              <w:r w:rsidR="00EE0BA0">
                                <w:rPr>
                                  <w:noProof/>
                                </w:rPr>
                                <w:t>2</w:t>
                              </w:r>
                              <w:r>
                                <w:fldChar w:fldCharType="end"/>
                              </w:r>
                              <w:r>
                                <w:rPr>
                                  <w:rFonts w:hint="eastAsia"/>
                                </w:rPr>
                                <w:t>: enriched stations table sche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B8DA9E" id="组合 4" o:spid="_x0000_s1029" style="position:absolute;left:0;text-align:left;margin-left:278.75pt;margin-top:13.55pt;width:191.45pt;height:191.05pt;z-index:251664384" coordsize="24313,24263"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">
                <v:shape id="图片 2" o:spid="_x0000_s1030" type="#_x0000_t75" style="position:absolute;width:23260;height:215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">
                  <v:imagedata r:id="rId15" o:title=""/>
                </v:shape>
                <v:shape id="文本框 1" o:spid="_x0000_s1031" type="#_x0000_t202" style="position:absolute;left:1059;top:22193;width:23254;height:20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" stroked="f">
                  <v:textbox style="mso-fit-shape-to-text:t" inset="0,0,0,0">
                    <w:txbxContent>
                      <w:p w14:paraId="5F551E42" w14:textId="12E3A799" w:rsidR="00C229F2" w:rsidRPr="0081116B" w:rsidRDefault="00C229F2" w:rsidP="00C229F2">
                        <w:pPr>
                          <w:pStyle w:val="afc"/>
                          <w:rPr>
                            <w:rFonts w:ascii="Times New Roman" w:hAnsi="Times New Roman" w:cs="Times New Roman"/>
                            <w:noProof/>
                            <w:sz w:val="22"/>
                            <w:szCs w:val="22"/>
                          </w:rPr>
                        </w:pPr>
                        <w:r>
                          <w:t xml:space="preserve">Figure </w:t>
                        </w:r>
                        <w:r>
                          <w:fldChar w:fldCharType="begin"/>
                        </w:r>
                        <w:r>
                          <w:instrText xml:space="preserve"> SEQ Figure \* ARABIC </w:instrText>
                        </w:r>
                        <w:r>
                          <w:fldChar w:fldCharType="separate"/>
                        </w:r>
                        <w:r w:rsidR="00EE0BA0">
                          <w:rPr>
                            <w:noProof/>
                          </w:rPr>
                          <w:t>2</w:t>
                        </w:r>
                        <w:r>
                          <w:fldChar w:fldCharType="end"/>
                        </w:r>
                        <w:r>
                          <w:rPr>
                            <w:rFonts w:hint="eastAsia"/>
                          </w:rPr>
                          <w:t>: enriched stations table schema</w:t>
                        </w:r>
                      </w:p>
                    </w:txbxContent>
                  </v:textbox>
                </v:shape>
                <w10:wrap type="square"/>
              </v:group>
            </w:pict>
          </mc:Fallback>
        </mc:AlternateContent>
      </w:r>
      <w:r w:rsidR="00E43813" w:rsidRPr="0084623D">
        <w:rPr>
          <w:rFonts w:ascii="Times New Roman" w:hAnsi="Times New Roman" w:cs="Times New Roman"/>
          <w:b/>
          <w:bCs/>
          <w:color w:val="000000" w:themeColor="text1"/>
          <w:sz w:val="22"/>
          <w:szCs w:val="22"/>
        </w:rPr>
        <w:t>Results</w:t>
      </w:r>
    </w:p>
    <w:p w14:paraId="5A5166A7" w14:textId="70D726F2" w:rsidR="00E43813" w:rsidRPr="0084623D" w:rsidRDefault="00E43813" w:rsidP="00300B28">
      <w:pPr>
        <w:pStyle w:val="p1"/>
        <w:numPr>
          <w:ilvl w:val="0"/>
          <w:numId w:val="9"/>
        </w:numPr>
        <w:rPr>
          <w:rFonts w:ascii="Times New Roman" w:hAnsi="Times New Roman" w:cs="Times New Roman"/>
          <w:sz w:val="22"/>
          <w:szCs w:val="22"/>
        </w:rPr>
      </w:pPr>
      <w:r w:rsidRPr="0084623D">
        <w:rPr>
          <w:rFonts w:ascii="Times New Roman" w:hAnsi="Times New Roman" w:cs="Times New Roman"/>
          <w:b/>
          <w:bCs/>
          <w:sz w:val="22"/>
          <w:szCs w:val="22"/>
        </w:rPr>
        <w:t>Row counts</w:t>
      </w:r>
      <w:r w:rsidRPr="0084623D">
        <w:rPr>
          <w:rStyle w:val="s1"/>
          <w:rFonts w:ascii="Times New Roman" w:hAnsi="Times New Roman" w:cs="Times New Roman"/>
          <w:sz w:val="22"/>
          <w:szCs w:val="22"/>
        </w:rPr>
        <w:t>:</w:t>
      </w:r>
    </w:p>
    <w:p w14:paraId="7FDBEEBA" w14:textId="020640A8" w:rsidR="00E43813" w:rsidRPr="0084623D" w:rsidRDefault="00E43813" w:rsidP="00300B28">
      <w:pPr>
        <w:pStyle w:val="p1"/>
        <w:numPr>
          <w:ilvl w:val="1"/>
          <w:numId w:val="9"/>
        </w:numPr>
        <w:ind w:left="851" w:hanging="284"/>
        <w:jc w:val="both"/>
        <w:rPr>
          <w:rFonts w:ascii="Times New Roman" w:hAnsi="Times New Roman" w:cs="Times New Roman"/>
          <w:sz w:val="22"/>
          <w:szCs w:val="22"/>
        </w:rPr>
      </w:pPr>
      <w:r w:rsidRPr="0084623D">
        <w:rPr>
          <w:rFonts w:ascii="Times New Roman" w:hAnsi="Times New Roman" w:cs="Times New Roman"/>
          <w:sz w:val="22"/>
          <w:szCs w:val="22"/>
        </w:rPr>
        <w:t>Stations: 129,657</w:t>
      </w:r>
    </w:p>
    <w:p w14:paraId="33626283" w14:textId="0AF2A635" w:rsidR="00E43813" w:rsidRPr="0084623D" w:rsidRDefault="00E43813" w:rsidP="00300B28">
      <w:pPr>
        <w:pStyle w:val="p1"/>
        <w:numPr>
          <w:ilvl w:val="1"/>
          <w:numId w:val="9"/>
        </w:numPr>
        <w:ind w:left="851" w:hanging="284"/>
        <w:jc w:val="both"/>
        <w:rPr>
          <w:rFonts w:ascii="Times New Roman" w:hAnsi="Times New Roman" w:cs="Times New Roman"/>
          <w:sz w:val="22"/>
          <w:szCs w:val="22"/>
        </w:rPr>
      </w:pPr>
      <w:r w:rsidRPr="0084623D">
        <w:rPr>
          <w:rFonts w:ascii="Times New Roman" w:hAnsi="Times New Roman" w:cs="Times New Roman"/>
          <w:sz w:val="22"/>
          <w:szCs w:val="22"/>
        </w:rPr>
        <w:t>Countries: 219</w:t>
      </w:r>
    </w:p>
    <w:p w14:paraId="606A08B0" w14:textId="3F3CD779" w:rsidR="00E43813" w:rsidRPr="0084623D" w:rsidRDefault="00E43813" w:rsidP="00300B28">
      <w:pPr>
        <w:pStyle w:val="p1"/>
        <w:numPr>
          <w:ilvl w:val="1"/>
          <w:numId w:val="9"/>
        </w:numPr>
        <w:ind w:left="851" w:hanging="284"/>
        <w:jc w:val="both"/>
        <w:rPr>
          <w:rFonts w:ascii="Times New Roman" w:hAnsi="Times New Roman" w:cs="Times New Roman"/>
          <w:sz w:val="22"/>
          <w:szCs w:val="22"/>
        </w:rPr>
      </w:pPr>
      <w:r w:rsidRPr="0084623D">
        <w:rPr>
          <w:rFonts w:ascii="Times New Roman" w:hAnsi="Times New Roman" w:cs="Times New Roman"/>
          <w:sz w:val="22"/>
          <w:szCs w:val="22"/>
        </w:rPr>
        <w:t>States: 74</w:t>
      </w:r>
    </w:p>
    <w:p w14:paraId="5EDC449E" w14:textId="7ACA38DC" w:rsidR="00E43813" w:rsidRPr="0084623D" w:rsidRDefault="00E43813" w:rsidP="00300B28">
      <w:pPr>
        <w:pStyle w:val="p1"/>
        <w:numPr>
          <w:ilvl w:val="1"/>
          <w:numId w:val="9"/>
        </w:numPr>
        <w:ind w:left="851" w:hanging="284"/>
        <w:jc w:val="both"/>
        <w:rPr>
          <w:rFonts w:ascii="Times New Roman" w:hAnsi="Times New Roman" w:cs="Times New Roman"/>
          <w:sz w:val="22"/>
          <w:szCs w:val="22"/>
        </w:rPr>
      </w:pPr>
      <w:r w:rsidRPr="0084623D">
        <w:rPr>
          <w:rFonts w:ascii="Times New Roman" w:hAnsi="Times New Roman" w:cs="Times New Roman"/>
          <w:sz w:val="22"/>
          <w:szCs w:val="22"/>
        </w:rPr>
        <w:t>Inventory: 766,784</w:t>
      </w:r>
    </w:p>
    <w:p w14:paraId="434144D4" w14:textId="568B5B52" w:rsidR="00E43813" w:rsidRPr="0084623D" w:rsidRDefault="00E43813" w:rsidP="00300B28">
      <w:pPr>
        <w:pStyle w:val="p1"/>
        <w:numPr>
          <w:ilvl w:val="1"/>
          <w:numId w:val="9"/>
        </w:numPr>
        <w:ind w:left="851" w:hanging="284"/>
        <w:jc w:val="both"/>
        <w:rPr>
          <w:rFonts w:ascii="Times New Roman" w:hAnsi="Times New Roman" w:cs="Times New Roman"/>
          <w:sz w:val="22"/>
          <w:szCs w:val="22"/>
        </w:rPr>
      </w:pPr>
      <w:r w:rsidRPr="0084623D">
        <w:rPr>
          <w:rFonts w:ascii="Times New Roman" w:hAnsi="Times New Roman" w:cs="Times New Roman"/>
          <w:sz w:val="22"/>
          <w:szCs w:val="22"/>
        </w:rPr>
        <w:t xml:space="preserve">Daily: </w:t>
      </w:r>
      <w:r w:rsidR="00EC0BCF">
        <w:rPr>
          <w:rFonts w:ascii="Times New Roman" w:hAnsi="Times New Roman" w:cs="Times New Roman" w:hint="eastAsia"/>
          <w:sz w:val="22"/>
          <w:szCs w:val="22"/>
        </w:rPr>
        <w:t>3,155,140,380</w:t>
      </w:r>
    </w:p>
    <w:p w14:paraId="39FA5447" w14:textId="77777777" w:rsidR="00E43813" w:rsidRPr="0084623D" w:rsidRDefault="00E43813" w:rsidP="00300B28">
      <w:pPr>
        <w:pStyle w:val="p1"/>
        <w:numPr>
          <w:ilvl w:val="0"/>
          <w:numId w:val="9"/>
        </w:numPr>
        <w:rPr>
          <w:rFonts w:ascii="Times New Roman" w:hAnsi="Times New Roman" w:cs="Times New Roman"/>
          <w:sz w:val="22"/>
          <w:szCs w:val="22"/>
        </w:rPr>
      </w:pPr>
      <w:r w:rsidRPr="0084623D">
        <w:rPr>
          <w:rFonts w:ascii="Times New Roman" w:hAnsi="Times New Roman" w:cs="Times New Roman"/>
          <w:b/>
          <w:bCs/>
          <w:sz w:val="22"/>
          <w:szCs w:val="22"/>
        </w:rPr>
        <w:t>Core element coverage</w:t>
      </w:r>
      <w:r w:rsidRPr="0084623D">
        <w:rPr>
          <w:rStyle w:val="s1"/>
          <w:rFonts w:ascii="Times New Roman" w:hAnsi="Times New Roman" w:cs="Times New Roman"/>
          <w:sz w:val="22"/>
          <w:szCs w:val="22"/>
        </w:rPr>
        <w:t>:</w:t>
      </w:r>
    </w:p>
    <w:p w14:paraId="53800AC6" w14:textId="66A7C215" w:rsidR="00E43813" w:rsidRPr="0084623D" w:rsidRDefault="00E43813" w:rsidP="00300B28">
      <w:pPr>
        <w:pStyle w:val="p1"/>
        <w:numPr>
          <w:ilvl w:val="1"/>
          <w:numId w:val="9"/>
        </w:numPr>
        <w:ind w:left="851" w:hanging="284"/>
        <w:jc w:val="both"/>
        <w:rPr>
          <w:rFonts w:ascii="Times New Roman" w:hAnsi="Times New Roman" w:cs="Times New Roman"/>
          <w:sz w:val="22"/>
          <w:szCs w:val="22"/>
        </w:rPr>
      </w:pPr>
      <w:r w:rsidRPr="0084623D">
        <w:rPr>
          <w:rFonts w:ascii="Times New Roman" w:hAnsi="Times New Roman" w:cs="Times New Roman"/>
          <w:sz w:val="22"/>
          <w:szCs w:val="22"/>
        </w:rPr>
        <w:t>205,04 stations collect all 5 core elements.</w:t>
      </w:r>
    </w:p>
    <w:p w14:paraId="722A25BE" w14:textId="040659C3" w:rsidR="00E43813" w:rsidRPr="0084623D" w:rsidRDefault="00E43813" w:rsidP="00300B28">
      <w:pPr>
        <w:pStyle w:val="p1"/>
        <w:numPr>
          <w:ilvl w:val="1"/>
          <w:numId w:val="9"/>
        </w:numPr>
        <w:ind w:left="851" w:hanging="284"/>
        <w:rPr>
          <w:rFonts w:ascii="Times New Roman" w:hAnsi="Times New Roman" w:cs="Times New Roman"/>
          <w:sz w:val="22"/>
          <w:szCs w:val="22"/>
        </w:rPr>
      </w:pPr>
      <w:r w:rsidRPr="0084623D">
        <w:rPr>
          <w:rFonts w:ascii="Times New Roman" w:hAnsi="Times New Roman" w:cs="Times New Roman"/>
          <w:sz w:val="22"/>
          <w:szCs w:val="22"/>
        </w:rPr>
        <w:t>162,67 stations collect only precipitation.</w:t>
      </w:r>
    </w:p>
    <w:p w14:paraId="55F6E5BB" w14:textId="5E3F7E20" w:rsidR="00E43813" w:rsidRDefault="00E43813" w:rsidP="00300B28">
      <w:pPr>
        <w:pStyle w:val="p1"/>
        <w:numPr>
          <w:ilvl w:val="0"/>
          <w:numId w:val="9"/>
        </w:numPr>
        <w:rPr>
          <w:rStyle w:val="s1"/>
          <w:rFonts w:ascii="Times New Roman" w:hAnsi="Times New Roman" w:cs="Times New Roman"/>
          <w:sz w:val="22"/>
          <w:szCs w:val="22"/>
        </w:rPr>
      </w:pPr>
      <w:r w:rsidRPr="0084623D">
        <w:rPr>
          <w:rFonts w:ascii="Times New Roman" w:hAnsi="Times New Roman" w:cs="Times New Roman"/>
          <w:b/>
          <w:bCs/>
          <w:sz w:val="22"/>
          <w:szCs w:val="22"/>
        </w:rPr>
        <w:t>Enriched stations table structure</w:t>
      </w:r>
      <w:r w:rsidRPr="0084623D">
        <w:rPr>
          <w:rStyle w:val="s1"/>
          <w:rFonts w:ascii="Times New Roman" w:hAnsi="Times New Roman" w:cs="Times New Roman"/>
          <w:sz w:val="22"/>
          <w:szCs w:val="22"/>
        </w:rPr>
        <w:t>:</w:t>
      </w:r>
    </w:p>
    <w:p w14:paraId="1EAB1153" w14:textId="170BC564" w:rsidR="004978ED" w:rsidRDefault="00C23D27" w:rsidP="00300B28">
      <w:pPr>
        <w:pStyle w:val="p1"/>
        <w:numPr>
          <w:ilvl w:val="1"/>
          <w:numId w:val="9"/>
        </w:numPr>
        <w:ind w:left="851" w:hanging="284"/>
        <w:rPr>
          <w:rFonts w:ascii="Times New Roman" w:hAnsi="Times New Roman" w:cs="Times New Roman"/>
          <w:sz w:val="22"/>
          <w:szCs w:val="22"/>
        </w:rPr>
      </w:pPr>
      <w:r>
        <w:rPr>
          <w:rFonts w:ascii="Times New Roman" w:hAnsi="Times New Roman" w:cs="Times New Roman"/>
          <w:sz w:val="22"/>
          <w:szCs w:val="22"/>
        </w:rPr>
        <w:t>S</w:t>
      </w:r>
      <w:r>
        <w:rPr>
          <w:rFonts w:ascii="Times New Roman" w:hAnsi="Times New Roman" w:cs="Times New Roman" w:hint="eastAsia"/>
          <w:sz w:val="22"/>
          <w:szCs w:val="22"/>
        </w:rPr>
        <w:t>ee</w:t>
      </w:r>
      <w:r w:rsidR="00C229F2">
        <w:rPr>
          <w:rFonts w:ascii="Times New Roman" w:hAnsi="Times New Roman" w:cs="Times New Roman" w:hint="eastAsia"/>
          <w:sz w:val="22"/>
          <w:szCs w:val="22"/>
        </w:rPr>
        <w:t xml:space="preserve"> Figure 2: </w:t>
      </w:r>
      <w:r w:rsidR="00C229F2">
        <w:rPr>
          <w:rFonts w:hint="eastAsia"/>
        </w:rPr>
        <w:t>enriched stations table schema</w:t>
      </w:r>
      <w:r w:rsidR="0062055A">
        <w:rPr>
          <w:rFonts w:ascii="Times New Roman" w:hAnsi="Times New Roman" w:cs="Times New Roman" w:hint="eastAsia"/>
          <w:sz w:val="22"/>
          <w:szCs w:val="22"/>
        </w:rPr>
        <w:t>.</w:t>
      </w:r>
    </w:p>
    <w:p w14:paraId="6E6B64D1" w14:textId="1559B409" w:rsidR="0062055A" w:rsidRPr="00346E82" w:rsidRDefault="001B7ADF" w:rsidP="00300B28">
      <w:pPr>
        <w:pStyle w:val="p1"/>
        <w:numPr>
          <w:ilvl w:val="1"/>
          <w:numId w:val="9"/>
        </w:numPr>
        <w:ind w:left="851" w:hanging="284"/>
        <w:rPr>
          <w:rFonts w:ascii="Times New Roman" w:hAnsi="Times New Roman" w:cs="Times New Roman" w:hint="eastAsia"/>
          <w:sz w:val="22"/>
          <w:szCs w:val="22"/>
        </w:rPr>
      </w:pPr>
      <w:r w:rsidRPr="00346E82">
        <w:rPr>
          <w:rFonts w:ascii="Times New Roman" w:hAnsi="Times New Roman" w:cs="Times New Roman" w:hint="eastAsia"/>
          <w:sz w:val="22"/>
          <w:szCs w:val="22"/>
        </w:rPr>
        <w:t>M</w:t>
      </w:r>
      <w:r w:rsidR="00063EE4" w:rsidRPr="00346E82">
        <w:rPr>
          <w:rFonts w:ascii="Times New Roman" w:hAnsi="Times New Roman" w:cs="Times New Roman" w:hint="eastAsia"/>
          <w:sz w:val="22"/>
          <w:szCs w:val="22"/>
        </w:rPr>
        <w:t xml:space="preserve">ore </w:t>
      </w:r>
      <w:r w:rsidR="00346485">
        <w:rPr>
          <w:rFonts w:ascii="Times New Roman" w:hAnsi="Times New Roman" w:cs="Times New Roman" w:hint="eastAsia"/>
          <w:sz w:val="22"/>
          <w:szCs w:val="22"/>
        </w:rPr>
        <w:t xml:space="preserve">field </w:t>
      </w:r>
      <w:r w:rsidR="00063EE4" w:rsidRPr="00346E82">
        <w:rPr>
          <w:rFonts w:ascii="Times New Roman" w:hAnsi="Times New Roman" w:cs="Times New Roman" w:hint="eastAsia"/>
          <w:sz w:val="22"/>
          <w:szCs w:val="22"/>
        </w:rPr>
        <w:t>details refer</w:t>
      </w:r>
      <w:r w:rsidRPr="00346E82">
        <w:rPr>
          <w:rFonts w:ascii="Times New Roman" w:hAnsi="Times New Roman" w:cs="Times New Roman" w:hint="eastAsia"/>
          <w:sz w:val="22"/>
          <w:szCs w:val="22"/>
        </w:rPr>
        <w:t xml:space="preserve"> to </w:t>
      </w:r>
      <w:r w:rsidR="00346E82">
        <w:rPr>
          <w:rFonts w:ascii="Times New Roman" w:hAnsi="Times New Roman" w:cs="Times New Roman" w:hint="eastAsia"/>
          <w:sz w:val="22"/>
          <w:szCs w:val="22"/>
        </w:rPr>
        <w:t xml:space="preserve">the </w:t>
      </w:r>
      <w:hyperlink r:id="rId16" w:history="1">
        <w:r w:rsidR="00346E82" w:rsidRPr="00196260">
          <w:rPr>
            <w:rStyle w:val="af6"/>
            <w:rFonts w:ascii="Times New Roman" w:hAnsi="Times New Roman" w:cs="Times New Roman"/>
            <w:sz w:val="22"/>
            <w:szCs w:val="22"/>
          </w:rPr>
          <w:t>README FILE FOR DAILY GLOBAL HISTORICAL CLIMATOLOGY NETWORK (GHCN-DAILY) Version 3.32</w:t>
        </w:r>
      </w:hyperlink>
    </w:p>
    <w:p w14:paraId="0C29D8A6" w14:textId="77777777" w:rsidR="00C77893" w:rsidRPr="00AA41D6" w:rsidRDefault="00C77893" w:rsidP="00F55E9B">
      <w:pPr>
        <w:pStyle w:val="2"/>
        <w:ind w:left="360"/>
        <w:rPr>
          <w:rFonts w:ascii="Times New Roman" w:hAnsi="Times New Roman" w:cs="Times New Roman"/>
          <w:b/>
          <w:bCs/>
          <w:color w:val="000000" w:themeColor="text1"/>
          <w:sz w:val="24"/>
          <w:szCs w:val="24"/>
        </w:rPr>
      </w:pPr>
      <w:r w:rsidRPr="00AA41D6">
        <w:rPr>
          <w:rFonts w:ascii="Times New Roman" w:hAnsi="Times New Roman" w:cs="Times New Roman"/>
          <w:b/>
          <w:bCs/>
          <w:color w:val="000000" w:themeColor="text1"/>
          <w:sz w:val="24"/>
          <w:szCs w:val="24"/>
        </w:rPr>
        <w:t>3. Analysis</w:t>
      </w:r>
    </w:p>
    <w:p w14:paraId="3C6912C0" w14:textId="77777777" w:rsidR="00C77893" w:rsidRPr="0084623D" w:rsidRDefault="00C77893" w:rsidP="00300B28">
      <w:pPr>
        <w:pStyle w:val="p1"/>
        <w:numPr>
          <w:ilvl w:val="0"/>
          <w:numId w:val="2"/>
        </w:numPr>
      </w:pPr>
      <w:r w:rsidRPr="001B253A">
        <w:rPr>
          <w:rFonts w:ascii="Times New Roman" w:hAnsi="Times New Roman" w:cs="Times New Roman"/>
          <w:b/>
          <w:bCs/>
          <w:sz w:val="22"/>
          <w:szCs w:val="22"/>
        </w:rPr>
        <w:t>Stations</w:t>
      </w:r>
      <w:r w:rsidRPr="0084623D">
        <w:rPr>
          <w:rStyle w:val="s1"/>
          <w:rFonts w:ascii="Times New Roman" w:hAnsi="Times New Roman" w:cs="Times New Roman"/>
          <w:sz w:val="22"/>
          <w:szCs w:val="22"/>
        </w:rPr>
        <w:t>:</w:t>
      </w:r>
    </w:p>
    <w:p w14:paraId="26011D4D" w14:textId="77777777" w:rsidR="00C77893" w:rsidRPr="0084623D" w:rsidRDefault="00C77893" w:rsidP="00300B28">
      <w:pPr>
        <w:pStyle w:val="p1"/>
        <w:numPr>
          <w:ilvl w:val="1"/>
          <w:numId w:val="2"/>
        </w:numPr>
        <w:rPr>
          <w:rFonts w:ascii="Times New Roman" w:hAnsi="Times New Roman" w:cs="Times New Roman"/>
          <w:sz w:val="22"/>
          <w:szCs w:val="22"/>
        </w:rPr>
      </w:pPr>
      <w:r w:rsidRPr="0084623D">
        <w:rPr>
          <w:rFonts w:ascii="Times New Roman" w:hAnsi="Times New Roman" w:cs="Times New Roman"/>
          <w:sz w:val="22"/>
          <w:szCs w:val="22"/>
        </w:rPr>
        <w:t>Total stations; active in 2025</w:t>
      </w:r>
    </w:p>
    <w:p w14:paraId="13CDECBD" w14:textId="77777777" w:rsidR="00C77893" w:rsidRPr="0084623D" w:rsidRDefault="00C77893" w:rsidP="00300B28">
      <w:pPr>
        <w:pStyle w:val="p1"/>
        <w:numPr>
          <w:ilvl w:val="1"/>
          <w:numId w:val="2"/>
        </w:numPr>
        <w:rPr>
          <w:rFonts w:ascii="Times New Roman" w:hAnsi="Times New Roman" w:cs="Times New Roman"/>
          <w:sz w:val="22"/>
          <w:szCs w:val="22"/>
        </w:rPr>
      </w:pPr>
      <w:r w:rsidRPr="0084623D">
        <w:rPr>
          <w:rFonts w:ascii="Times New Roman" w:hAnsi="Times New Roman" w:cs="Times New Roman"/>
          <w:sz w:val="22"/>
          <w:szCs w:val="22"/>
        </w:rPr>
        <w:t>Counts per network (GSN, HCN, CRN)</w:t>
      </w:r>
    </w:p>
    <w:p w14:paraId="5DFFD95D" w14:textId="77777777" w:rsidR="00C77893" w:rsidRPr="0084623D" w:rsidRDefault="00C77893" w:rsidP="00300B28">
      <w:pPr>
        <w:pStyle w:val="p1"/>
        <w:numPr>
          <w:ilvl w:val="1"/>
          <w:numId w:val="2"/>
        </w:numPr>
        <w:rPr>
          <w:rFonts w:ascii="Times New Roman" w:hAnsi="Times New Roman" w:cs="Times New Roman"/>
          <w:sz w:val="22"/>
          <w:szCs w:val="22"/>
        </w:rPr>
      </w:pPr>
      <w:r w:rsidRPr="0084623D">
        <w:rPr>
          <w:rFonts w:ascii="Times New Roman" w:hAnsi="Times New Roman" w:cs="Times New Roman"/>
          <w:sz w:val="22"/>
          <w:szCs w:val="22"/>
        </w:rPr>
        <w:t>Stations in Southern Hemisphere</w:t>
      </w:r>
    </w:p>
    <w:p w14:paraId="3B42A24C" w14:textId="77777777" w:rsidR="00C77893" w:rsidRPr="0084623D" w:rsidRDefault="00C77893" w:rsidP="00300B28">
      <w:pPr>
        <w:pStyle w:val="p1"/>
        <w:numPr>
          <w:ilvl w:val="1"/>
          <w:numId w:val="2"/>
        </w:numPr>
        <w:rPr>
          <w:rFonts w:ascii="Times New Roman" w:hAnsi="Times New Roman" w:cs="Times New Roman"/>
          <w:sz w:val="22"/>
          <w:szCs w:val="22"/>
        </w:rPr>
      </w:pPr>
      <w:r w:rsidRPr="0084623D">
        <w:rPr>
          <w:rFonts w:ascii="Times New Roman" w:hAnsi="Times New Roman" w:cs="Times New Roman"/>
          <w:sz w:val="22"/>
          <w:szCs w:val="22"/>
        </w:rPr>
        <w:t xml:space="preserve">Stations in US territories (excluding mainland US) </w:t>
      </w:r>
    </w:p>
    <w:p w14:paraId="06590B77" w14:textId="77777777" w:rsidR="00C77893" w:rsidRPr="0084623D" w:rsidRDefault="00C77893" w:rsidP="00300B28">
      <w:pPr>
        <w:pStyle w:val="p1"/>
        <w:numPr>
          <w:ilvl w:val="1"/>
          <w:numId w:val="2"/>
        </w:numPr>
        <w:rPr>
          <w:rFonts w:ascii="Times New Roman" w:hAnsi="Times New Roman" w:cs="Times New Roman"/>
          <w:sz w:val="22"/>
          <w:szCs w:val="22"/>
        </w:rPr>
      </w:pPr>
      <w:r w:rsidRPr="0084623D">
        <w:rPr>
          <w:rFonts w:ascii="Times New Roman" w:hAnsi="Times New Roman" w:cs="Times New Roman"/>
          <w:sz w:val="22"/>
          <w:szCs w:val="22"/>
        </w:rPr>
        <w:t xml:space="preserve">Which stations in NZ are geographically closest (explain spherical distance calculation, haversine formula, cite sources) </w:t>
      </w:r>
    </w:p>
    <w:p w14:paraId="21197D25" w14:textId="77777777" w:rsidR="00C77893" w:rsidRPr="0084623D" w:rsidRDefault="00C77893" w:rsidP="00300B28">
      <w:pPr>
        <w:pStyle w:val="p1"/>
        <w:numPr>
          <w:ilvl w:val="0"/>
          <w:numId w:val="2"/>
        </w:numPr>
        <w:rPr>
          <w:rFonts w:ascii="Times New Roman" w:hAnsi="Times New Roman" w:cs="Times New Roman"/>
          <w:sz w:val="22"/>
          <w:szCs w:val="22"/>
        </w:rPr>
      </w:pPr>
      <w:r w:rsidRPr="0084623D">
        <w:rPr>
          <w:rFonts w:ascii="Times New Roman" w:hAnsi="Times New Roman" w:cs="Times New Roman"/>
          <w:b/>
          <w:bCs/>
          <w:sz w:val="22"/>
          <w:szCs w:val="22"/>
        </w:rPr>
        <w:t>Daily observations</w:t>
      </w:r>
      <w:r w:rsidRPr="0084623D">
        <w:rPr>
          <w:rStyle w:val="s1"/>
          <w:rFonts w:ascii="Times New Roman" w:hAnsi="Times New Roman" w:cs="Times New Roman"/>
          <w:sz w:val="22"/>
          <w:szCs w:val="22"/>
        </w:rPr>
        <w:t>:</w:t>
      </w:r>
    </w:p>
    <w:p w14:paraId="69E2AEA9" w14:textId="77777777" w:rsidR="00C77893" w:rsidRPr="0084623D" w:rsidRDefault="00C77893" w:rsidP="00300B28">
      <w:pPr>
        <w:pStyle w:val="p1"/>
        <w:numPr>
          <w:ilvl w:val="1"/>
          <w:numId w:val="2"/>
        </w:numPr>
        <w:rPr>
          <w:rFonts w:ascii="Times New Roman" w:hAnsi="Times New Roman" w:cs="Times New Roman"/>
          <w:sz w:val="22"/>
          <w:szCs w:val="22"/>
        </w:rPr>
      </w:pPr>
      <w:r w:rsidRPr="0084623D">
        <w:rPr>
          <w:rFonts w:ascii="Times New Roman" w:hAnsi="Times New Roman" w:cs="Times New Roman"/>
          <w:sz w:val="22"/>
          <w:szCs w:val="22"/>
        </w:rPr>
        <w:t>Total number of rows in daily</w:t>
      </w:r>
    </w:p>
    <w:p w14:paraId="38536868" w14:textId="77777777" w:rsidR="00C77893" w:rsidRPr="0084623D" w:rsidRDefault="00C77893" w:rsidP="00300B28">
      <w:pPr>
        <w:pStyle w:val="p1"/>
        <w:numPr>
          <w:ilvl w:val="1"/>
          <w:numId w:val="2"/>
        </w:numPr>
        <w:rPr>
          <w:rFonts w:ascii="Times New Roman" w:hAnsi="Times New Roman" w:cs="Times New Roman"/>
          <w:sz w:val="22"/>
          <w:szCs w:val="22"/>
        </w:rPr>
      </w:pPr>
      <w:r w:rsidRPr="0084623D">
        <w:rPr>
          <w:rFonts w:ascii="Times New Roman" w:hAnsi="Times New Roman" w:cs="Times New Roman"/>
          <w:sz w:val="22"/>
          <w:szCs w:val="22"/>
        </w:rPr>
        <w:t>Counts for each of the five core elements (TMAX, TMIN, PRCP, SNOW, SNWD)</w:t>
      </w:r>
    </w:p>
    <w:p w14:paraId="72D91D8B" w14:textId="77777777" w:rsidR="00C77893" w:rsidRPr="0084623D" w:rsidRDefault="00C77893" w:rsidP="00300B28">
      <w:pPr>
        <w:pStyle w:val="p1"/>
        <w:numPr>
          <w:ilvl w:val="1"/>
          <w:numId w:val="2"/>
        </w:numPr>
        <w:rPr>
          <w:rFonts w:ascii="Times New Roman" w:hAnsi="Times New Roman" w:cs="Times New Roman"/>
          <w:sz w:val="22"/>
          <w:szCs w:val="22"/>
        </w:rPr>
      </w:pPr>
      <w:r w:rsidRPr="0084623D">
        <w:rPr>
          <w:rFonts w:ascii="Times New Roman" w:hAnsi="Times New Roman" w:cs="Times New Roman"/>
          <w:sz w:val="22"/>
          <w:szCs w:val="22"/>
        </w:rPr>
        <w:t>Which element has the most observations</w:t>
      </w:r>
    </w:p>
    <w:p w14:paraId="0E4F4D71" w14:textId="77777777" w:rsidR="00C77893" w:rsidRPr="0084623D" w:rsidRDefault="00C77893" w:rsidP="00300B28">
      <w:pPr>
        <w:pStyle w:val="p1"/>
        <w:numPr>
          <w:ilvl w:val="1"/>
          <w:numId w:val="2"/>
        </w:numPr>
        <w:rPr>
          <w:rFonts w:ascii="Times New Roman" w:hAnsi="Times New Roman" w:cs="Times New Roman"/>
          <w:sz w:val="22"/>
          <w:szCs w:val="22"/>
        </w:rPr>
      </w:pPr>
      <w:r w:rsidRPr="0084623D">
        <w:rPr>
          <w:rFonts w:ascii="Times New Roman" w:hAnsi="Times New Roman" w:cs="Times New Roman"/>
          <w:sz w:val="22"/>
          <w:szCs w:val="22"/>
        </w:rPr>
        <w:t xml:space="preserve">How many TMAX records lack a TMIN partner (methodology for efficient count) </w:t>
      </w:r>
    </w:p>
    <w:p w14:paraId="135AA9C4" w14:textId="77777777" w:rsidR="00C77893" w:rsidRPr="0084623D" w:rsidRDefault="00C77893" w:rsidP="00300B28">
      <w:pPr>
        <w:pStyle w:val="p1"/>
        <w:numPr>
          <w:ilvl w:val="0"/>
          <w:numId w:val="2"/>
        </w:numPr>
        <w:rPr>
          <w:rFonts w:ascii="Times New Roman" w:hAnsi="Times New Roman" w:cs="Times New Roman"/>
          <w:sz w:val="22"/>
          <w:szCs w:val="22"/>
        </w:rPr>
      </w:pPr>
      <w:r w:rsidRPr="0084623D">
        <w:rPr>
          <w:rFonts w:ascii="Times New Roman" w:hAnsi="Times New Roman" w:cs="Times New Roman"/>
          <w:b/>
          <w:bCs/>
          <w:sz w:val="22"/>
          <w:szCs w:val="22"/>
        </w:rPr>
        <w:t>Tables &amp; Figures</w:t>
      </w:r>
      <w:r w:rsidRPr="0084623D">
        <w:rPr>
          <w:rStyle w:val="s1"/>
          <w:rFonts w:ascii="Times New Roman" w:hAnsi="Times New Roman" w:cs="Times New Roman"/>
          <w:sz w:val="22"/>
          <w:szCs w:val="22"/>
        </w:rPr>
        <w:t>:</w:t>
      </w:r>
    </w:p>
    <w:p w14:paraId="182F8325" w14:textId="77777777" w:rsidR="00C77893" w:rsidRPr="0084623D" w:rsidRDefault="00C77893" w:rsidP="00300B28">
      <w:pPr>
        <w:pStyle w:val="p1"/>
        <w:numPr>
          <w:ilvl w:val="1"/>
          <w:numId w:val="2"/>
        </w:numPr>
        <w:rPr>
          <w:rFonts w:ascii="Times New Roman" w:hAnsi="Times New Roman" w:cs="Times New Roman"/>
          <w:sz w:val="22"/>
          <w:szCs w:val="22"/>
        </w:rPr>
      </w:pPr>
      <w:r w:rsidRPr="0084623D">
        <w:rPr>
          <w:rFonts w:ascii="Times New Roman" w:hAnsi="Times New Roman" w:cs="Times New Roman"/>
          <w:sz w:val="22"/>
          <w:szCs w:val="22"/>
        </w:rPr>
        <w:t xml:space="preserve">Counts of stations table </w:t>
      </w:r>
    </w:p>
    <w:p w14:paraId="71C6EC18" w14:textId="77777777" w:rsidR="00C77893" w:rsidRPr="0084623D" w:rsidRDefault="00C77893" w:rsidP="00300B28">
      <w:pPr>
        <w:pStyle w:val="p1"/>
        <w:numPr>
          <w:ilvl w:val="1"/>
          <w:numId w:val="2"/>
        </w:numPr>
        <w:rPr>
          <w:rFonts w:ascii="Times New Roman" w:hAnsi="Times New Roman" w:cs="Times New Roman"/>
          <w:sz w:val="22"/>
          <w:szCs w:val="22"/>
        </w:rPr>
      </w:pPr>
      <w:r w:rsidRPr="0084623D">
        <w:rPr>
          <w:rFonts w:ascii="Times New Roman" w:hAnsi="Times New Roman" w:cs="Times New Roman"/>
          <w:sz w:val="22"/>
          <w:szCs w:val="22"/>
        </w:rPr>
        <w:t xml:space="preserve">Counts of observations per element table </w:t>
      </w:r>
    </w:p>
    <w:p w14:paraId="775C43C2" w14:textId="77777777" w:rsidR="00C77893" w:rsidRDefault="00C77893" w:rsidP="00300B28">
      <w:pPr>
        <w:pStyle w:val="p1"/>
        <w:numPr>
          <w:ilvl w:val="1"/>
          <w:numId w:val="2"/>
        </w:numPr>
        <w:rPr>
          <w:rFonts w:ascii="Times New Roman" w:hAnsi="Times New Roman" w:cs="Times New Roman"/>
          <w:sz w:val="22"/>
          <w:szCs w:val="22"/>
        </w:rPr>
      </w:pPr>
      <w:r w:rsidRPr="0084623D">
        <w:rPr>
          <w:rFonts w:ascii="Times New Roman" w:hAnsi="Times New Roman" w:cs="Times New Roman"/>
          <w:sz w:val="22"/>
          <w:szCs w:val="22"/>
        </w:rPr>
        <w:t xml:space="preserve">Map of NZ stations </w:t>
      </w:r>
    </w:p>
    <w:p w14:paraId="76624848" w14:textId="77777777" w:rsidR="00156FD3" w:rsidRPr="00156FD3" w:rsidRDefault="00156FD3" w:rsidP="00156FD3">
      <w:pPr>
        <w:pStyle w:val="p1"/>
        <w:rPr>
          <w:rFonts w:ascii="Times New Roman" w:hAnsi="Times New Roman" w:cs="Times New Roman"/>
          <w:sz w:val="22"/>
          <w:szCs w:val="22"/>
        </w:rPr>
      </w:pPr>
      <w:r w:rsidRPr="00156FD3">
        <w:rPr>
          <w:rFonts w:ascii="Times New Roman" w:hAnsi="Times New Roman" w:cs="Times New Roman"/>
          <w:sz w:val="22"/>
          <w:szCs w:val="22"/>
        </w:rPr>
        <w:t xml:space="preserve">Awesome—let’s turn your notebook outputs into a clean, Word-ready </w:t>
      </w:r>
      <w:r w:rsidRPr="00156FD3">
        <w:rPr>
          <w:rFonts w:ascii="Times New Roman" w:hAnsi="Times New Roman" w:cs="Times New Roman"/>
          <w:b/>
          <w:bCs/>
          <w:sz w:val="22"/>
          <w:szCs w:val="22"/>
        </w:rPr>
        <w:t>Analysis</w:t>
      </w:r>
      <w:r w:rsidRPr="00156FD3">
        <w:rPr>
          <w:rFonts w:ascii="Times New Roman" w:hAnsi="Times New Roman" w:cs="Times New Roman"/>
          <w:sz w:val="22"/>
          <w:szCs w:val="22"/>
        </w:rPr>
        <w:t xml:space="preserve"> section that matches your rubric. I’ve kept it tight, evidence-driven, and clear about methods.</w:t>
      </w:r>
    </w:p>
    <w:p w14:paraId="337BF522" w14:textId="77777777" w:rsidR="00156FD3" w:rsidRPr="00156FD3" w:rsidRDefault="00156FD3" w:rsidP="00156FD3">
      <w:pPr>
        <w:pStyle w:val="p1"/>
        <w:rPr>
          <w:rFonts w:ascii="Times New Roman" w:hAnsi="Times New Roman" w:cs="Times New Roman"/>
          <w:sz w:val="22"/>
          <w:szCs w:val="22"/>
        </w:rPr>
      </w:pPr>
      <w:r w:rsidRPr="00156FD3">
        <w:rPr>
          <w:rFonts w:ascii="Times New Roman" w:hAnsi="Times New Roman" w:cs="Times New Roman"/>
          <w:sz w:val="22"/>
          <w:szCs w:val="22"/>
        </w:rPr>
      </w:r>
      <w:r w:rsidR="00156FD3" w:rsidRPr="00156FD3">
        <w:rPr>
          <w:rFonts w:ascii="Times New Roman" w:hAnsi="Times New Roman" w:cs="Times New Roman"/>
          <w:sz w:val="22"/>
          <w:szCs w:val="22"/>
        </w:rPr>
        <w:pict w14:anchorId="32CD08CF">
          <v:rect id="_x0000_i1057" alt="" style="width:415.3pt;height:.05pt;mso-width-percent:0;mso-height-percent:0;mso-width-percent:0;mso-height-percent:0" o:hralign="center" o:hrstd="t" o:hr="t" fillcolor="#a0a0a0" stroked="f"/>
        </w:pict>
      </w:r>
    </w:p>
    <w:p w14:paraId="7B7CDF68" w14:textId="77777777" w:rsidR="003D58DE" w:rsidRPr="00156FD3" w:rsidRDefault="003D58DE" w:rsidP="004A5DFC">
      <w:pPr>
        <w:pStyle w:val="3"/>
        <w:ind w:leftChars="-1" w:left="-2" w:rightChars="-14" w:right="-34"/>
        <w:rPr>
          <w:rFonts w:ascii="Times New Roman" w:hAnsi="Times New Roman" w:cs="Times New Roman"/>
          <w:b/>
          <w:bCs/>
          <w:color w:val="000000" w:themeColor="text1"/>
          <w:sz w:val="22"/>
          <w:szCs w:val="22"/>
        </w:rPr>
      </w:pPr>
      <w:r w:rsidRPr="00156FD3">
        <w:rPr>
          <w:rFonts w:ascii="Times New Roman" w:hAnsi="Times New Roman" w:cs="Times New Roman"/>
          <w:b/>
          <w:bCs/>
          <w:color w:val="000000" w:themeColor="text1"/>
          <w:sz w:val="22"/>
          <w:szCs w:val="22"/>
        </w:rPr>
        <w:lastRenderedPageBreak/>
        <w:t>Stations</w:t>
      </w:r>
    </w:p>
    <w:p w14:paraId="501922D9" w14:textId="77777777" w:rsidR="004A5DFC" w:rsidRPr="004A5DFC" w:rsidRDefault="004A5DFC" w:rsidP="00300B28">
      <w:pPr>
        <w:pStyle w:val="p1"/>
        <w:numPr>
          <w:ilvl w:val="0"/>
          <w:numId w:val="9"/>
        </w:numPr>
        <w:rPr>
          <w:rFonts w:ascii="Times New Roman" w:hAnsi="Times New Roman" w:cs="Times New Roman"/>
          <w:b/>
          <w:bCs/>
          <w:sz w:val="22"/>
          <w:szCs w:val="22"/>
        </w:rPr>
      </w:pPr>
      <w:r w:rsidRPr="004A5DFC">
        <w:rPr>
          <w:rFonts w:ascii="Times New Roman" w:hAnsi="Times New Roman" w:cs="Times New Roman"/>
          <w:b/>
          <w:bCs/>
          <w:sz w:val="22"/>
          <w:szCs w:val="22"/>
        </w:rPr>
        <w:t>Totals and recency.</w:t>
      </w:r>
    </w:p>
    <w:p w14:paraId="6BA438F1" w14:textId="25552FD7" w:rsidR="00156FD3" w:rsidRPr="00156FD3" w:rsidRDefault="00156FD3" w:rsidP="00300B28">
      <w:pPr>
        <w:pStyle w:val="p1"/>
        <w:numPr>
          <w:ilvl w:val="1"/>
          <w:numId w:val="9"/>
        </w:numPr>
        <w:ind w:left="851" w:hanging="284"/>
        <w:jc w:val="both"/>
        <w:rPr>
          <w:rFonts w:ascii="Times New Roman" w:hAnsi="Times New Roman" w:cs="Times New Roman"/>
          <w:sz w:val="22"/>
          <w:szCs w:val="22"/>
        </w:rPr>
      </w:pPr>
      <w:r w:rsidRPr="00156FD3">
        <w:rPr>
          <w:rFonts w:ascii="Times New Roman" w:hAnsi="Times New Roman" w:cs="Times New Roman"/>
          <w:sz w:val="22"/>
          <w:szCs w:val="22"/>
        </w:rPr>
        <w:t>Total stations in the enriched catalog</w:t>
      </w:r>
      <w:r w:rsidR="00B50EF2">
        <w:rPr>
          <w:rFonts w:ascii="Times New Roman" w:hAnsi="Times New Roman" w:cs="Times New Roman" w:hint="eastAsia"/>
          <w:sz w:val="22"/>
          <w:szCs w:val="22"/>
        </w:rPr>
        <w:t>ue</w:t>
      </w:r>
      <w:r w:rsidRPr="00156FD3">
        <w:rPr>
          <w:rFonts w:ascii="Times New Roman" w:hAnsi="Times New Roman" w:cs="Times New Roman"/>
          <w:sz w:val="22"/>
          <w:szCs w:val="22"/>
        </w:rPr>
        <w:t>: 129,657.</w:t>
      </w:r>
    </w:p>
    <w:p w14:paraId="5E60BDB7" w14:textId="77777777" w:rsidR="00DC30A7" w:rsidRDefault="00156FD3" w:rsidP="00300B28">
      <w:pPr>
        <w:pStyle w:val="p1"/>
        <w:numPr>
          <w:ilvl w:val="1"/>
          <w:numId w:val="9"/>
        </w:numPr>
        <w:ind w:left="851" w:hanging="284"/>
        <w:jc w:val="both"/>
        <w:rPr>
          <w:rFonts w:ascii="Times New Roman" w:hAnsi="Times New Roman" w:cs="Times New Roman"/>
          <w:sz w:val="22"/>
          <w:szCs w:val="22"/>
        </w:rPr>
      </w:pPr>
      <w:r w:rsidRPr="00156FD3">
        <w:rPr>
          <w:rFonts w:ascii="Times New Roman" w:hAnsi="Times New Roman" w:cs="Times New Roman"/>
          <w:sz w:val="22"/>
          <w:szCs w:val="22"/>
        </w:rPr>
        <w:t>Stations still active in 2025 (LASTYEAR ≥ 2025): 38,481.</w:t>
      </w:r>
      <w:r w:rsidR="008A6E0A">
        <w:rPr>
          <w:rFonts w:ascii="Times New Roman" w:hAnsi="Times New Roman" w:cs="Times New Roman" w:hint="eastAsia"/>
          <w:sz w:val="22"/>
          <w:szCs w:val="22"/>
        </w:rPr>
        <w:t xml:space="preserve"> </w:t>
      </w:r>
    </w:p>
    <w:p w14:paraId="2F85606D" w14:textId="5FEF336E" w:rsidR="001A157A" w:rsidRPr="00156FD3" w:rsidRDefault="00DC30A7" w:rsidP="00DC30A7">
      <w:pPr>
        <w:pStyle w:val="p1"/>
        <w:ind w:left="567"/>
        <w:jc w:val="both"/>
        <w:rPr>
          <w:rFonts w:ascii="Times New Roman" w:hAnsi="Times New Roman" w:cs="Times New Roman" w:hint="eastAsia"/>
          <w:sz w:val="22"/>
          <w:szCs w:val="22"/>
        </w:rPr>
      </w:pPr>
      <w:r w:rsidRPr="00DC30A7">
        <w:rPr>
          <w:rFonts w:ascii="Times New Roman" w:hAnsi="Times New Roman" w:cs="Times New Roman"/>
          <w:sz w:val="22"/>
          <w:szCs w:val="22"/>
        </w:rPr>
        <w:t xml:space="preserve">According to the NOAA Global Historical Climatology Network-Daily documentation, each station record includes FIRSTYEAR and LASTYEAR, indicating the </w:t>
      </w:r>
      <w:r w:rsidR="00181B8C">
        <w:rPr>
          <w:rFonts w:ascii="Times New Roman" w:hAnsi="Times New Roman" w:cs="Times New Roman" w:hint="eastAsia"/>
          <w:sz w:val="22"/>
          <w:szCs w:val="22"/>
        </w:rPr>
        <w:t>period covered by</w:t>
      </w:r>
      <w:r w:rsidRPr="00DC30A7">
        <w:rPr>
          <w:rFonts w:ascii="Times New Roman" w:hAnsi="Times New Roman" w:cs="Times New Roman"/>
          <w:sz w:val="22"/>
          <w:szCs w:val="22"/>
        </w:rPr>
        <w:t xml:space="preserve"> observations (NOAA NCEI, 2012; Menne et al., 2012). The fact that only 38,481 of 129,657 stations remain active in 2025 reflects natural station turnover, temporary deployments, and permanent closures.</w:t>
      </w:r>
    </w:p>
    <w:p w14:paraId="4345B90F" w14:textId="77777777" w:rsidR="00156FD3" w:rsidRPr="00156FD3" w:rsidRDefault="00156FD3" w:rsidP="00300B28">
      <w:pPr>
        <w:pStyle w:val="p1"/>
        <w:numPr>
          <w:ilvl w:val="0"/>
          <w:numId w:val="9"/>
        </w:numPr>
        <w:rPr>
          <w:rFonts w:ascii="Times New Roman" w:hAnsi="Times New Roman" w:cs="Times New Roman"/>
          <w:b/>
          <w:bCs/>
          <w:sz w:val="22"/>
          <w:szCs w:val="22"/>
        </w:rPr>
      </w:pPr>
      <w:r w:rsidRPr="00156FD3">
        <w:rPr>
          <w:rFonts w:ascii="Times New Roman" w:hAnsi="Times New Roman" w:cs="Times New Roman"/>
          <w:b/>
          <w:bCs/>
          <w:sz w:val="22"/>
          <w:szCs w:val="22"/>
        </w:rPr>
        <w:t>Network membership.</w:t>
      </w:r>
    </w:p>
    <w:p w14:paraId="64D94DB0" w14:textId="77777777" w:rsidR="00156FD3" w:rsidRPr="00156FD3" w:rsidRDefault="00156FD3" w:rsidP="00300B28">
      <w:pPr>
        <w:pStyle w:val="p1"/>
        <w:numPr>
          <w:ilvl w:val="1"/>
          <w:numId w:val="9"/>
        </w:numPr>
        <w:ind w:left="851" w:hanging="284"/>
        <w:jc w:val="both"/>
        <w:rPr>
          <w:rFonts w:ascii="Times New Roman" w:hAnsi="Times New Roman" w:cs="Times New Roman"/>
          <w:sz w:val="22"/>
          <w:szCs w:val="22"/>
        </w:rPr>
      </w:pPr>
      <w:r w:rsidRPr="00156FD3">
        <w:rPr>
          <w:rFonts w:ascii="Times New Roman" w:hAnsi="Times New Roman" w:cs="Times New Roman"/>
          <w:sz w:val="22"/>
          <w:szCs w:val="22"/>
        </w:rPr>
        <w:t>By network flags: GSN = 991, HCN = 1,218, CRN = 234.</w:t>
      </w:r>
    </w:p>
    <w:p w14:paraId="5C4257D9" w14:textId="418A41A5" w:rsidR="00156FD3" w:rsidRDefault="00156FD3" w:rsidP="00300B28">
      <w:pPr>
        <w:pStyle w:val="p1"/>
        <w:numPr>
          <w:ilvl w:val="1"/>
          <w:numId w:val="9"/>
        </w:numPr>
        <w:ind w:left="851" w:hanging="284"/>
        <w:jc w:val="both"/>
        <w:rPr>
          <w:rFonts w:ascii="Times New Roman" w:hAnsi="Times New Roman" w:cs="Times New Roman"/>
          <w:sz w:val="22"/>
          <w:szCs w:val="22"/>
        </w:rPr>
      </w:pPr>
      <w:r w:rsidRPr="00156FD3">
        <w:rPr>
          <w:rFonts w:ascii="Times New Roman" w:hAnsi="Times New Roman" w:cs="Times New Roman"/>
          <w:sz w:val="22"/>
          <w:szCs w:val="22"/>
        </w:rPr>
        <w:t>Multi-network membership is rare: 15 stations overlap, and all are GSN</w:t>
      </w:r>
      <w:r w:rsidR="00824DF2">
        <w:rPr>
          <w:rFonts w:ascii="Times New Roman" w:hAnsi="Times New Roman" w:cs="Times New Roman" w:hint="eastAsia"/>
          <w:sz w:val="22"/>
          <w:szCs w:val="22"/>
        </w:rPr>
        <w:t xml:space="preserve"> </w:t>
      </w:r>
      <w:r w:rsidR="005472D3">
        <w:rPr>
          <w:rFonts w:ascii="Times New Roman" w:hAnsi="Times New Roman" w:cs="Times New Roman" w:hint="eastAsia"/>
          <w:sz w:val="22"/>
          <w:szCs w:val="22"/>
        </w:rPr>
        <w:t xml:space="preserve">and </w:t>
      </w:r>
      <w:r w:rsidRPr="00156FD3">
        <w:rPr>
          <w:rFonts w:ascii="Times New Roman" w:hAnsi="Times New Roman" w:cs="Times New Roman"/>
          <w:sz w:val="22"/>
          <w:szCs w:val="22"/>
        </w:rPr>
        <w:t>HCN.</w:t>
      </w:r>
    </w:p>
    <w:p w14:paraId="08BD28F8" w14:textId="1673A458" w:rsidR="004C3B4C" w:rsidRPr="00156FD3" w:rsidRDefault="00A02DD1" w:rsidP="00AA373E">
      <w:pPr>
        <w:pStyle w:val="p1"/>
        <w:ind w:left="567"/>
        <w:jc w:val="both"/>
        <w:rPr>
          <w:rFonts w:ascii="Times New Roman" w:hAnsi="Times New Roman" w:cs="Times New Roman" w:hint="eastAsia"/>
          <w:sz w:val="22"/>
          <w:szCs w:val="22"/>
        </w:rPr>
      </w:pPr>
      <w:r w:rsidRPr="00A02DD1">
        <w:rPr>
          <w:rFonts w:ascii="Times New Roman" w:hAnsi="Times New Roman" w:cs="Times New Roman"/>
          <w:sz w:val="22"/>
          <w:szCs w:val="22"/>
        </w:rPr>
        <w:t>The GHCN-Daily catalogue includes metadata flags indicating if a station belongs to the GSN, HCN, or CRN. These networks serve different purposes. The GSN, managed by WMO and NOAA, consists of globally distributed benchmark stations for long-term climate monitoring. The HCN includes U.S. stations with long, high-quality records for detecting climate trends. The CRN, established in the early 2000s, uses advanced instruments and standards for high-quality data in the 21st century. Few stations belong to multiple networks, with limited overlap between GSN and HCN (Menne et al., 2012; Diamond et al., 2013; NOAA NCEI, 2012).</w:t>
      </w:r>
    </w:p>
    <w:p w14:paraId="7831117F" w14:textId="77777777" w:rsidR="00156FD3" w:rsidRPr="00156FD3" w:rsidRDefault="00156FD3" w:rsidP="00300B28">
      <w:pPr>
        <w:pStyle w:val="p1"/>
        <w:numPr>
          <w:ilvl w:val="0"/>
          <w:numId w:val="9"/>
        </w:numPr>
        <w:rPr>
          <w:rFonts w:ascii="Times New Roman" w:hAnsi="Times New Roman" w:cs="Times New Roman"/>
          <w:b/>
          <w:bCs/>
          <w:sz w:val="22"/>
          <w:szCs w:val="22"/>
        </w:rPr>
      </w:pPr>
      <w:r w:rsidRPr="00156FD3">
        <w:rPr>
          <w:rFonts w:ascii="Times New Roman" w:hAnsi="Times New Roman" w:cs="Times New Roman"/>
          <w:b/>
          <w:bCs/>
          <w:sz w:val="22"/>
          <w:szCs w:val="22"/>
        </w:rPr>
        <w:t>Hemisphere split.</w:t>
      </w:r>
    </w:p>
    <w:p w14:paraId="0D792409" w14:textId="5452D80C" w:rsidR="00156FD3" w:rsidRDefault="00156FD3" w:rsidP="00300B28">
      <w:pPr>
        <w:pStyle w:val="p1"/>
        <w:numPr>
          <w:ilvl w:val="1"/>
          <w:numId w:val="9"/>
        </w:numPr>
        <w:ind w:left="851" w:hanging="284"/>
        <w:jc w:val="both"/>
        <w:rPr>
          <w:rFonts w:ascii="Times New Roman" w:hAnsi="Times New Roman" w:cs="Times New Roman"/>
          <w:sz w:val="22"/>
          <w:szCs w:val="22"/>
        </w:rPr>
      </w:pPr>
      <w:r w:rsidRPr="00156FD3">
        <w:rPr>
          <w:rFonts w:ascii="Times New Roman" w:hAnsi="Times New Roman" w:cs="Times New Roman"/>
          <w:sz w:val="22"/>
          <w:szCs w:val="22"/>
        </w:rPr>
        <w:t>Southern Hemisphere count reported by the query LATITUDE &lt; 0: 25</w:t>
      </w:r>
      <w:r w:rsidR="00B559E4">
        <w:rPr>
          <w:rFonts w:ascii="Times New Roman" w:hAnsi="Times New Roman" w:cs="Times New Roman" w:hint="eastAsia"/>
          <w:sz w:val="22"/>
          <w:szCs w:val="22"/>
        </w:rPr>
        <w:t>,</w:t>
      </w:r>
      <w:r w:rsidRPr="00156FD3">
        <w:rPr>
          <w:rFonts w:ascii="Times New Roman" w:hAnsi="Times New Roman" w:cs="Times New Roman"/>
          <w:sz w:val="22"/>
          <w:szCs w:val="22"/>
        </w:rPr>
        <w:t>357</w:t>
      </w:r>
      <w:r w:rsidR="00B559E4">
        <w:rPr>
          <w:rFonts w:ascii="Times New Roman" w:hAnsi="Times New Roman" w:cs="Times New Roman" w:hint="eastAsia"/>
          <w:sz w:val="22"/>
          <w:szCs w:val="22"/>
        </w:rPr>
        <w:t>.</w:t>
      </w:r>
    </w:p>
    <w:p w14:paraId="238E30B1" w14:textId="17C335E2" w:rsidR="00B559E4" w:rsidRDefault="00AF3A61" w:rsidP="0015738B">
      <w:pPr>
        <w:pStyle w:val="afd"/>
        <w:spacing w:line="240" w:lineRule="auto"/>
        <w:ind w:leftChars="177" w:left="425" w:firstLine="0"/>
        <w:jc w:val="both"/>
        <w:rPr>
          <w:rFonts w:ascii="Times New Roman" w:hAnsi="Times New Roman" w:cs="Times New Roman" w:hint="eastAsia"/>
          <w:sz w:val="22"/>
          <w:szCs w:val="22"/>
        </w:rPr>
      </w:pPr>
      <w:r w:rsidRPr="002B4BAC">
        <w:rPr>
          <w:rFonts w:ascii="Times New Roman" w:hAnsi="Times New Roman" w:cs="Times New Roman"/>
          <w:sz w:val="22"/>
          <w:szCs w:val="22"/>
        </w:rPr>
        <w:t xml:space="preserve">Southern Hemisphere stations </w:t>
      </w:r>
      <w:r w:rsidR="000C23FF" w:rsidRPr="002B4BAC">
        <w:rPr>
          <w:rFonts w:ascii="Times New Roman" w:hAnsi="Times New Roman" w:cs="Times New Roman"/>
          <w:sz w:val="22"/>
          <w:szCs w:val="22"/>
        </w:rPr>
        <w:t xml:space="preserve">account for only 19.6% of GHCND total stations, as most stations in GHCND are </w:t>
      </w:r>
      <w:r w:rsidR="00EC60A8">
        <w:rPr>
          <w:rFonts w:ascii="Times New Roman" w:hAnsi="Times New Roman" w:cs="Times New Roman" w:hint="eastAsia"/>
          <w:sz w:val="22"/>
          <w:szCs w:val="22"/>
        </w:rPr>
        <w:t>located in the United States, and around 70% of all values originate from North American stations. Although Figure 3: Global PRCP Stations by Country shows that It is not entirely based on the GHCND station count, it still includes 127606 out of 129657 stations, which is 98.42%. This also highlight</w:t>
      </w:r>
      <w:r w:rsidR="000C23FF">
        <w:rPr>
          <w:rFonts w:ascii="Times New Roman" w:hAnsi="Times New Roman" w:cs="Times New Roman" w:hint="eastAsia"/>
          <w:sz w:val="22"/>
          <w:szCs w:val="22"/>
        </w:rPr>
        <w:t>s that the deployment of GHCND climate stations is uneven</w:t>
      </w:r>
      <w:r w:rsidR="001C778B">
        <w:rPr>
          <w:rFonts w:ascii="Times New Roman" w:hAnsi="Times New Roman" w:cs="Times New Roman" w:hint="eastAsia"/>
          <w:sz w:val="22"/>
          <w:szCs w:val="22"/>
        </w:rPr>
        <w:t>.</w:t>
      </w:r>
    </w:p>
    <w:p w14:paraId="39C8DB5B" w14:textId="77777777" w:rsidR="009260CC" w:rsidRDefault="0006157F" w:rsidP="009260CC">
      <w:pPr>
        <w:pStyle w:val="p1"/>
        <w:keepNext/>
        <w:ind w:left="567"/>
        <w:jc w:val="both"/>
      </w:pPr>
      <w:r>
        <w:rPr>
          <w:rFonts w:ascii="Times New Roman" w:hAnsi="Times New Roman" w:cs="Times New Roman" w:hint="eastAsia"/>
          <w:noProof/>
          <w:sz w:val="22"/>
          <w:szCs w:val="22"/>
        </w:rPr>
        <w:lastRenderedPageBreak/>
        <w:drawing>
          <wp:inline distT="0" distB="0" distL="0" distR="0" wp14:anchorId="5A65F365" wp14:editId="04419714">
            <wp:extent cx="5738611" cy="3096000"/>
            <wp:effectExtent l="0" t="0" r="1905" b="3175"/>
            <wp:docPr id="1542096914" name="图片 5" descr="图表, 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096914" name="图片 5" descr="图表, 地图&#10;&#10;AI 生成的内容可能不正确。"/>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8611" cy="3096000"/>
                    </a:xfrm>
                    <a:prstGeom prst="rect">
                      <a:avLst/>
                    </a:prstGeom>
                  </pic:spPr>
                </pic:pic>
              </a:graphicData>
            </a:graphic>
          </wp:inline>
        </w:drawing>
      </w:r>
    </w:p>
    <w:p w14:paraId="6ACA79FF" w14:textId="2C14DE5D" w:rsidR="0006157F" w:rsidRDefault="00C109C3" w:rsidP="00C109C3">
      <w:pPr>
        <w:pStyle w:val="afc"/>
        <w:jc w:val="center"/>
      </w:pPr>
      <w:r>
        <w:t xml:space="preserve">Figure </w:t>
      </w:r>
      <w:r>
        <w:fldChar w:fldCharType="begin"/>
      </w:r>
      <w:r>
        <w:instrText xml:space="preserve"> SEQ Figure \* ARABIC </w:instrText>
      </w:r>
      <w:r>
        <w:fldChar w:fldCharType="separate"/>
      </w:r>
      <w:r w:rsidR="00EE0BA0">
        <w:rPr>
          <w:noProof/>
        </w:rPr>
        <w:t>3</w:t>
      </w:r>
      <w:r>
        <w:fldChar w:fldCharType="end"/>
      </w:r>
      <w:r>
        <w:rPr>
          <w:rFonts w:hint="eastAsia"/>
        </w:rPr>
        <w:t xml:space="preserve">: </w:t>
      </w:r>
      <w:r w:rsidRPr="00E32722">
        <w:t xml:space="preserve">Global PRCP Stations </w:t>
      </w:r>
      <w:r>
        <w:rPr>
          <w:rFonts w:hint="eastAsia"/>
        </w:rPr>
        <w:t xml:space="preserve">Count </w:t>
      </w:r>
      <w:r w:rsidRPr="00E32722">
        <w:t>by Country</w:t>
      </w:r>
    </w:p>
    <w:p w14:paraId="5C0FDF75" w14:textId="77777777" w:rsidR="00156FD3" w:rsidRPr="00156FD3" w:rsidRDefault="00156FD3" w:rsidP="00300B28">
      <w:pPr>
        <w:pStyle w:val="p1"/>
        <w:numPr>
          <w:ilvl w:val="0"/>
          <w:numId w:val="9"/>
        </w:numPr>
        <w:rPr>
          <w:rFonts w:ascii="Times New Roman" w:hAnsi="Times New Roman" w:cs="Times New Roman"/>
          <w:b/>
          <w:bCs/>
          <w:sz w:val="22"/>
          <w:szCs w:val="22"/>
        </w:rPr>
      </w:pPr>
      <w:r w:rsidRPr="00156FD3">
        <w:rPr>
          <w:rFonts w:ascii="Times New Roman" w:hAnsi="Times New Roman" w:cs="Times New Roman"/>
          <w:b/>
          <w:bCs/>
          <w:sz w:val="22"/>
          <w:szCs w:val="22"/>
        </w:rPr>
        <w:t>U.S. territories (excluding mainland U.S.).</w:t>
      </w:r>
    </w:p>
    <w:p w14:paraId="5D99DB29" w14:textId="119A50DE" w:rsidR="00156FD3" w:rsidRDefault="00156FD3" w:rsidP="00300B28">
      <w:pPr>
        <w:pStyle w:val="p1"/>
        <w:numPr>
          <w:ilvl w:val="1"/>
          <w:numId w:val="9"/>
        </w:numPr>
        <w:ind w:left="851" w:hanging="284"/>
        <w:jc w:val="both"/>
        <w:rPr>
          <w:rFonts w:ascii="Times New Roman" w:hAnsi="Times New Roman" w:cs="Times New Roman"/>
          <w:sz w:val="22"/>
          <w:szCs w:val="22"/>
        </w:rPr>
      </w:pPr>
      <w:r w:rsidRPr="00156FD3">
        <w:rPr>
          <w:rFonts w:ascii="Times New Roman" w:hAnsi="Times New Roman" w:cs="Times New Roman"/>
          <w:sz w:val="22"/>
          <w:szCs w:val="22"/>
        </w:rPr>
        <w:t>Territory</w:t>
      </w:r>
      <w:r w:rsidR="00D02C52">
        <w:rPr>
          <w:rFonts w:ascii="Times New Roman" w:hAnsi="Times New Roman" w:cs="Times New Roman" w:hint="eastAsia"/>
          <w:sz w:val="22"/>
          <w:szCs w:val="22"/>
        </w:rPr>
        <w:t xml:space="preserve"> out</w:t>
      </w:r>
      <w:r w:rsidR="0089535E">
        <w:rPr>
          <w:rFonts w:ascii="Times New Roman" w:hAnsi="Times New Roman" w:cs="Times New Roman" w:hint="eastAsia"/>
          <w:sz w:val="22"/>
          <w:szCs w:val="22"/>
        </w:rPr>
        <w:t>side the U.S. mainland: Puerto Rico 260, U.S. Virgin Islands 77, Guam 34, American Samoa 21, Johnston Atoll 4, Palmyra 3, Wake Island</w:t>
      </w:r>
      <w:r w:rsidRPr="00156FD3">
        <w:rPr>
          <w:rFonts w:ascii="Times New Roman" w:hAnsi="Times New Roman" w:cs="Times New Roman"/>
          <w:sz w:val="22"/>
          <w:szCs w:val="22"/>
        </w:rPr>
        <w:t xml:space="preserve"> 1; aggregate 414 stations.</w:t>
      </w:r>
    </w:p>
    <w:p w14:paraId="7DD3E7B9" w14:textId="14B9CFF0" w:rsidR="006819F9" w:rsidRPr="00156FD3" w:rsidRDefault="006819F9" w:rsidP="0015738B">
      <w:pPr>
        <w:pStyle w:val="afd"/>
        <w:spacing w:line="240" w:lineRule="auto"/>
        <w:ind w:leftChars="236" w:left="566" w:firstLine="0"/>
        <w:jc w:val="both"/>
        <w:rPr>
          <w:rFonts w:ascii="Times New Roman" w:hAnsi="Times New Roman" w:cs="Times New Roman" w:hint="eastAsia"/>
          <w:sz w:val="22"/>
          <w:szCs w:val="22"/>
        </w:rPr>
      </w:pPr>
      <w:r>
        <w:rPr>
          <w:rFonts w:ascii="Times New Roman" w:hAnsi="Times New Roman" w:cs="Times New Roman" w:hint="eastAsia"/>
          <w:sz w:val="22"/>
          <w:szCs w:val="22"/>
        </w:rPr>
        <w:t xml:space="preserve">This </w:t>
      </w:r>
      <w:r w:rsidR="0087147F">
        <w:rPr>
          <w:rFonts w:ascii="Times New Roman" w:hAnsi="Times New Roman" w:cs="Times New Roman" w:hint="eastAsia"/>
          <w:sz w:val="22"/>
          <w:szCs w:val="22"/>
        </w:rPr>
        <w:t>phenomenon</w:t>
      </w:r>
      <w:r w:rsidR="004926B4">
        <w:rPr>
          <w:rFonts w:ascii="Times New Roman" w:hAnsi="Times New Roman" w:cs="Times New Roman" w:hint="eastAsia"/>
          <w:sz w:val="22"/>
          <w:szCs w:val="22"/>
        </w:rPr>
        <w:t xml:space="preserve"> may</w:t>
      </w:r>
      <w:r w:rsidR="0087147F">
        <w:rPr>
          <w:rFonts w:ascii="Times New Roman" w:hAnsi="Times New Roman" w:cs="Times New Roman" w:hint="eastAsia"/>
          <w:sz w:val="22"/>
          <w:szCs w:val="22"/>
        </w:rPr>
        <w:t xml:space="preserve"> introduce </w:t>
      </w:r>
      <w:r w:rsidR="004926B4">
        <w:rPr>
          <w:rFonts w:ascii="Times New Roman" w:hAnsi="Times New Roman" w:cs="Times New Roman" w:hint="eastAsia"/>
          <w:sz w:val="22"/>
          <w:szCs w:val="22"/>
        </w:rPr>
        <w:t xml:space="preserve">spatial bias when we </w:t>
      </w:r>
      <w:r w:rsidR="00686779">
        <w:rPr>
          <w:rFonts w:ascii="Times New Roman" w:hAnsi="Times New Roman" w:cs="Times New Roman" w:hint="eastAsia"/>
          <w:sz w:val="22"/>
          <w:szCs w:val="22"/>
        </w:rPr>
        <w:t>apply spatial analysis</w:t>
      </w:r>
      <w:r w:rsidR="0089535E">
        <w:rPr>
          <w:rFonts w:ascii="Times New Roman" w:hAnsi="Times New Roman" w:cs="Times New Roman" w:hint="eastAsia"/>
          <w:sz w:val="22"/>
          <w:szCs w:val="22"/>
        </w:rPr>
        <w:t>; for example, some territorial land is included in its mother country, resulting in different longitude and latitude calculations rather than their true locations on E</w:t>
      </w:r>
      <w:r w:rsidR="00950A0E">
        <w:rPr>
          <w:rFonts w:ascii="Times New Roman" w:hAnsi="Times New Roman" w:cs="Times New Roman" w:hint="eastAsia"/>
          <w:sz w:val="22"/>
          <w:szCs w:val="22"/>
        </w:rPr>
        <w:t>arth.</w:t>
      </w:r>
    </w:p>
    <w:p w14:paraId="72798A0F" w14:textId="2B27882A" w:rsidR="00156FD3" w:rsidRPr="00156FD3" w:rsidRDefault="00156FD3" w:rsidP="00300B28">
      <w:pPr>
        <w:pStyle w:val="p1"/>
        <w:numPr>
          <w:ilvl w:val="0"/>
          <w:numId w:val="9"/>
        </w:numPr>
        <w:rPr>
          <w:rFonts w:ascii="Times New Roman" w:hAnsi="Times New Roman" w:cs="Times New Roman"/>
          <w:b/>
          <w:bCs/>
          <w:sz w:val="22"/>
          <w:szCs w:val="22"/>
        </w:rPr>
      </w:pPr>
      <w:r w:rsidRPr="00156FD3">
        <w:rPr>
          <w:rFonts w:ascii="Times New Roman" w:hAnsi="Times New Roman" w:cs="Times New Roman"/>
          <w:b/>
          <w:bCs/>
          <w:sz w:val="22"/>
          <w:szCs w:val="22"/>
        </w:rPr>
        <w:t>Closest stations in New Zealand</w:t>
      </w:r>
    </w:p>
    <w:p w14:paraId="3BB25D4E" w14:textId="743C3768" w:rsidR="00156FD3" w:rsidRPr="00156FD3" w:rsidRDefault="00156FD3" w:rsidP="00300B28">
      <w:pPr>
        <w:pStyle w:val="p1"/>
        <w:numPr>
          <w:ilvl w:val="1"/>
          <w:numId w:val="9"/>
        </w:numPr>
        <w:ind w:left="851" w:hanging="284"/>
        <w:jc w:val="both"/>
        <w:rPr>
          <w:rFonts w:ascii="Times New Roman" w:hAnsi="Times New Roman" w:cs="Times New Roman"/>
          <w:sz w:val="22"/>
          <w:szCs w:val="22"/>
        </w:rPr>
      </w:pPr>
      <w:r w:rsidRPr="00156FD3">
        <w:rPr>
          <w:rFonts w:ascii="Times New Roman" w:hAnsi="Times New Roman" w:cs="Times New Roman"/>
          <w:sz w:val="22"/>
          <w:szCs w:val="22"/>
        </w:rPr>
        <w:t>Method: Haversine distance R=6371 km over latitude/longitude in radians; implemented as a Spark UDF and applied to New Zealand station pairs (</w:t>
      </w:r>
      <w:r w:rsidR="00C83A45">
        <w:rPr>
          <w:rFonts w:ascii="Times New Roman" w:hAnsi="Times New Roman" w:cs="Times New Roman" w:hint="eastAsia"/>
          <w:sz w:val="22"/>
          <w:szCs w:val="22"/>
        </w:rPr>
        <w:t>crossJ</w:t>
      </w:r>
      <w:r w:rsidRPr="00156FD3">
        <w:rPr>
          <w:rFonts w:ascii="Times New Roman" w:hAnsi="Times New Roman" w:cs="Times New Roman"/>
          <w:sz w:val="22"/>
          <w:szCs w:val="22"/>
        </w:rPr>
        <w:t>oin with ID_A &lt; ID_B).</w:t>
      </w:r>
    </w:p>
    <w:p w14:paraId="00F9361E" w14:textId="77777777" w:rsidR="00C1072A" w:rsidRDefault="00156FD3" w:rsidP="00300B28">
      <w:pPr>
        <w:pStyle w:val="p1"/>
        <w:numPr>
          <w:ilvl w:val="1"/>
          <w:numId w:val="9"/>
        </w:numPr>
        <w:ind w:left="851" w:hanging="284"/>
        <w:jc w:val="both"/>
        <w:rPr>
          <w:rFonts w:ascii="Times New Roman" w:hAnsi="Times New Roman" w:cs="Times New Roman"/>
          <w:sz w:val="22"/>
          <w:szCs w:val="22"/>
        </w:rPr>
      </w:pPr>
      <w:r w:rsidRPr="00156FD3">
        <w:rPr>
          <w:rFonts w:ascii="Times New Roman" w:hAnsi="Times New Roman" w:cs="Times New Roman"/>
          <w:sz w:val="22"/>
          <w:szCs w:val="22"/>
        </w:rPr>
        <w:t xml:space="preserve">Result: NZ000093417 </w:t>
      </w:r>
      <w:r w:rsidR="00D05D99">
        <w:rPr>
          <w:rFonts w:ascii="Times New Roman" w:hAnsi="Times New Roman" w:cs="Times New Roman" w:hint="eastAsia"/>
          <w:sz w:val="22"/>
          <w:szCs w:val="22"/>
        </w:rPr>
        <w:t>(</w:t>
      </w:r>
      <w:r w:rsidRPr="00156FD3">
        <w:rPr>
          <w:rFonts w:ascii="Times New Roman" w:hAnsi="Times New Roman" w:cs="Times New Roman"/>
          <w:sz w:val="22"/>
          <w:szCs w:val="22"/>
        </w:rPr>
        <w:t>PARAPARAUMU AWS) and NZM00093439 (WELLINGTON AERO AWS) are closest, 50.53 km apart.</w:t>
      </w:r>
    </w:p>
    <w:p w14:paraId="686C9965" w14:textId="77777777" w:rsidR="00701292" w:rsidRDefault="00C1072A" w:rsidP="00701292">
      <w:pPr>
        <w:pStyle w:val="p1"/>
        <w:keepNext/>
        <w:ind w:left="851"/>
        <w:jc w:val="both"/>
      </w:pPr>
      <w:r>
        <w:rPr>
          <w:rFonts w:ascii="Times New Roman" w:hAnsi="Times New Roman" w:cs="Times New Roman"/>
          <w:noProof/>
          <w:sz w:val="22"/>
          <w:szCs w:val="22"/>
        </w:rPr>
        <w:lastRenderedPageBreak/>
        <w:drawing>
          <wp:inline distT="0" distB="0" distL="0" distR="0" wp14:anchorId="437700F5" wp14:editId="6AF98B51">
            <wp:extent cx="4509234" cy="4320000"/>
            <wp:effectExtent l="0" t="0" r="0" b="0"/>
            <wp:docPr id="1819070729" name="图片 6"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070729" name="图片 6" descr="图表&#10;&#10;AI 生成的内容可能不正确。"/>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09234" cy="4320000"/>
                    </a:xfrm>
                    <a:prstGeom prst="rect">
                      <a:avLst/>
                    </a:prstGeom>
                  </pic:spPr>
                </pic:pic>
              </a:graphicData>
            </a:graphic>
          </wp:inline>
        </w:drawing>
      </w:r>
    </w:p>
    <w:p w14:paraId="44B25CEA" w14:textId="684E9E63" w:rsidR="00156FD3" w:rsidRPr="00156FD3" w:rsidRDefault="00701292" w:rsidP="00701292">
      <w:pPr>
        <w:pStyle w:val="afc"/>
        <w:jc w:val="both"/>
        <w:rPr>
          <w:rFonts w:ascii="Times New Roman" w:hAnsi="Times New Roman" w:cs="Times New Roman"/>
          <w:sz w:val="22"/>
          <w:szCs w:val="22"/>
        </w:rPr>
      </w:pPr>
      <w:bookmarkStart w:id="1" w:name="_Ref208762152"/>
      <w:r>
        <w:t xml:space="preserve">Figure </w:t>
      </w:r>
      <w:r>
        <w:fldChar w:fldCharType="begin"/>
      </w:r>
      <w:r>
        <w:instrText xml:space="preserve"> SEQ Figure \* ARABIC </w:instrText>
      </w:r>
      <w:r>
        <w:fldChar w:fldCharType="separate"/>
      </w:r>
      <w:r w:rsidR="00EE0BA0">
        <w:rPr>
          <w:noProof/>
        </w:rPr>
        <w:t>4</w:t>
      </w:r>
      <w:r>
        <w:fldChar w:fldCharType="end"/>
      </w:r>
      <w:r>
        <w:rPr>
          <w:rFonts w:hint="eastAsia"/>
        </w:rPr>
        <w:t xml:space="preserve">: </w:t>
      </w:r>
      <w:r w:rsidRPr="008239C1">
        <w:t>Uneven Sample Sizes Across Stations (darker = more data): Implications for Nationwide Aggregation</w:t>
      </w:r>
      <w:bookmarkEnd w:id="1"/>
    </w:p>
    <w:p w14:paraId="09A36636" w14:textId="01FBAF56" w:rsidR="00156FD3" w:rsidRDefault="00156FD3" w:rsidP="001F5B4E">
      <w:pPr>
        <w:pStyle w:val="p1"/>
        <w:jc w:val="both"/>
        <w:rPr>
          <w:rFonts w:ascii="Times New Roman" w:hAnsi="Times New Roman" w:cs="Times New Roman"/>
          <w:sz w:val="22"/>
          <w:szCs w:val="22"/>
        </w:rPr>
      </w:pPr>
      <w:r w:rsidRPr="00156FD3">
        <w:rPr>
          <w:rFonts w:ascii="Times New Roman" w:hAnsi="Times New Roman" w:cs="Times New Roman"/>
          <w:sz w:val="22"/>
          <w:szCs w:val="22"/>
        </w:rPr>
        <w:t xml:space="preserve">Haversine captures spherical geometry and is sufficiently accurate </w:t>
      </w:r>
      <w:r w:rsidR="00C01D32">
        <w:rPr>
          <w:rFonts w:ascii="Times New Roman" w:hAnsi="Times New Roman" w:cs="Times New Roman"/>
          <w:sz w:val="22"/>
          <w:szCs w:val="22"/>
        </w:rPr>
        <w:fldChar w:fldCharType="begin"/>
      </w:r>
      <w:r w:rsidR="00140A8F">
        <w:rPr>
          <w:rFonts w:ascii="Times New Roman" w:hAnsi="Times New Roman" w:cs="Times New Roman"/>
          <w:sz w:val="22"/>
          <w:szCs w:val="22"/>
        </w:rPr>
        <w:instrText xml:space="preserve"> ADDIN ZOTERO_ITEM CSL_CITATION {"citationID":"zKN9hmoH","properties":{"formattedCitation":"(Borisov et al., 2023)","plainCitation":"(Borisov et al., 2023)","noteIndex":0},"citationItems":[{"id":474,"uris":["http://zotero.org/users/16566716/items/P6GESR8B"],"itemData":{"id":474,"type":"article-journal","container-title":"Journal of Faculty of Civil Engineering","DOI":"10.14415/JFCE-900","ISSN":"30093813, 30093821","issue":"44","journalAbbreviation":"JFCE","language":"en","page":"89-105","source":"DOI.org (Crossref)","title":"COMPARATIVE ANALYSIS OF THE ELLIPSOID APPROXIMATION WITH THE SPHERE","volume":"39","author":[{"family":"Borisov","given":"Mirko"},{"family":"Vrtunski","given":"Milan"},{"family":"Petrović","given":"Vladimir"},{"family":"Bojović","given":"Bogdan"},{"family":"Novak","given":"Tanja"}],"issued":{"date-parts":[["2023"]]},"citation-key":"borisovCOMPARATIVEANALYSISELLIPSOID2023"}}],"schema":"https://github.com/citation-style-language/schema/raw/master/csl-citation.json"} </w:instrText>
      </w:r>
      <w:r w:rsidR="00C01D32">
        <w:rPr>
          <w:rFonts w:ascii="Times New Roman" w:hAnsi="Times New Roman" w:cs="Times New Roman"/>
          <w:sz w:val="22"/>
          <w:szCs w:val="22"/>
        </w:rPr>
        <w:fldChar w:fldCharType="separate"/>
      </w:r>
      <w:r w:rsidR="0082726C">
        <w:rPr>
          <w:rFonts w:ascii="Times New Roman" w:hAnsi="Times New Roman" w:cs="Times New Roman"/>
          <w:noProof/>
          <w:sz w:val="22"/>
          <w:szCs w:val="22"/>
        </w:rPr>
        <w:t>(Borisov et al., 2023)</w:t>
      </w:r>
      <w:r w:rsidR="00C01D32">
        <w:rPr>
          <w:rFonts w:ascii="Times New Roman" w:hAnsi="Times New Roman" w:cs="Times New Roman"/>
          <w:sz w:val="22"/>
          <w:szCs w:val="22"/>
        </w:rPr>
        <w:fldChar w:fldCharType="end"/>
      </w:r>
      <w:r w:rsidR="00DE1E71">
        <w:rPr>
          <w:rFonts w:ascii="Times New Roman" w:hAnsi="Times New Roman" w:cs="Times New Roman" w:hint="eastAsia"/>
          <w:sz w:val="22"/>
          <w:szCs w:val="22"/>
        </w:rPr>
        <w:t xml:space="preserve"> </w:t>
      </w:r>
      <w:r w:rsidRPr="00156FD3">
        <w:rPr>
          <w:rFonts w:ascii="Times New Roman" w:hAnsi="Times New Roman" w:cs="Times New Roman"/>
          <w:sz w:val="22"/>
          <w:szCs w:val="22"/>
        </w:rPr>
        <w:t>for continental-scale analysis; ellipsoidal geodesics (e.g., Vincenty/WGS84) would only be necessary for survey-grade accuracy.</w:t>
      </w:r>
      <w:r w:rsidR="00055222">
        <w:rPr>
          <w:rFonts w:ascii="Times New Roman" w:hAnsi="Times New Roman" w:cs="Times New Roman" w:hint="eastAsia"/>
          <w:sz w:val="22"/>
          <w:szCs w:val="22"/>
        </w:rPr>
        <w:t xml:space="preserve"> </w:t>
      </w:r>
    </w:p>
    <w:p w14:paraId="36D6799E" w14:textId="18409F89" w:rsidR="00D84101" w:rsidRPr="00156FD3" w:rsidRDefault="00AB67DF" w:rsidP="001F5B4E">
      <w:pPr>
        <w:pStyle w:val="p1"/>
        <w:jc w:val="both"/>
        <w:rPr>
          <w:rFonts w:ascii="Times New Roman" w:hAnsi="Times New Roman" w:cs="Times New Roman" w:hint="eastAsia"/>
          <w:sz w:val="22"/>
          <w:szCs w:val="22"/>
        </w:rPr>
      </w:pPr>
      <w:r>
        <w:rPr>
          <w:rFonts w:ascii="Times New Roman" w:hAnsi="Times New Roman" w:cs="Times New Roman" w:hint="eastAsia"/>
          <w:sz w:val="22"/>
          <w:szCs w:val="22"/>
        </w:rPr>
        <w:t>The implications for nationwide aggregation also raise another question for me: how can a country</w:t>
      </w:r>
      <w:r>
        <w:rPr>
          <w:rFonts w:ascii="Times New Roman" w:hAnsi="Times New Roman" w:cs="Times New Roman" w:hint="eastAsia"/>
          <w:sz w:val="22"/>
          <w:szCs w:val="22"/>
        </w:rPr>
        <w:t>’</w:t>
      </w:r>
      <w:r>
        <w:rPr>
          <w:rFonts w:ascii="Times New Roman" w:hAnsi="Times New Roman" w:cs="Times New Roman" w:hint="eastAsia"/>
          <w:sz w:val="22"/>
          <w:szCs w:val="22"/>
        </w:rPr>
        <w:t xml:space="preserve">s measurements be represented when the data is collected unevenly across both space and </w:t>
      </w:r>
      <w:r w:rsidR="00834084">
        <w:rPr>
          <w:rFonts w:ascii="Times New Roman" w:hAnsi="Times New Roman" w:cs="Times New Roman" w:hint="eastAsia"/>
          <w:sz w:val="22"/>
          <w:szCs w:val="22"/>
        </w:rPr>
        <w:t>volume</w:t>
      </w:r>
      <w:r>
        <w:rPr>
          <w:rFonts w:ascii="Times New Roman" w:hAnsi="Times New Roman" w:cs="Times New Roman" w:hint="eastAsia"/>
          <w:sz w:val="22"/>
          <w:szCs w:val="22"/>
        </w:rPr>
        <w:t>?</w:t>
      </w:r>
      <w:r w:rsidR="00834084">
        <w:rPr>
          <w:rFonts w:ascii="Times New Roman" w:hAnsi="Times New Roman" w:cs="Times New Roman" w:hint="eastAsia"/>
          <w:sz w:val="22"/>
          <w:szCs w:val="22"/>
        </w:rPr>
        <w:t xml:space="preserve"> This issue </w:t>
      </w:r>
      <w:r w:rsidR="00A74460">
        <w:rPr>
          <w:rFonts w:ascii="Times New Roman" w:hAnsi="Times New Roman" w:cs="Times New Roman" w:hint="eastAsia"/>
          <w:sz w:val="22"/>
          <w:szCs w:val="22"/>
        </w:rPr>
        <w:t>leads to my</w:t>
      </w:r>
      <w:r w:rsidR="00B30DD3">
        <w:rPr>
          <w:rFonts w:ascii="Times New Roman" w:hAnsi="Times New Roman" w:cs="Times New Roman" w:hint="eastAsia"/>
          <w:sz w:val="22"/>
          <w:szCs w:val="22"/>
        </w:rPr>
        <w:t xml:space="preserve"> </w:t>
      </w:r>
      <w:r w:rsidR="00A163B5">
        <w:rPr>
          <w:rFonts w:ascii="Times New Roman" w:hAnsi="Times New Roman" w:cs="Times New Roman" w:hint="eastAsia"/>
          <w:sz w:val="22"/>
          <w:szCs w:val="22"/>
        </w:rPr>
        <w:t>spatial-weighted and time</w:t>
      </w:r>
      <w:r w:rsidR="00716E71">
        <w:rPr>
          <w:rFonts w:ascii="Times New Roman" w:hAnsi="Times New Roman" w:cs="Times New Roman" w:hint="eastAsia"/>
          <w:sz w:val="22"/>
          <w:szCs w:val="22"/>
        </w:rPr>
        <w:t>-</w:t>
      </w:r>
      <w:r w:rsidR="00D01FC0">
        <w:rPr>
          <w:rFonts w:ascii="Times New Roman" w:hAnsi="Times New Roman" w:cs="Times New Roman" w:hint="eastAsia"/>
          <w:sz w:val="22"/>
          <w:szCs w:val="22"/>
        </w:rPr>
        <w:t xml:space="preserve">slice </w:t>
      </w:r>
      <w:r w:rsidR="00302E39" w:rsidRPr="00302E39">
        <w:rPr>
          <w:rFonts w:ascii="Times New Roman" w:hAnsi="Times New Roman" w:cs="Times New Roman"/>
          <w:sz w:val="22"/>
          <w:szCs w:val="22"/>
        </w:rPr>
        <w:t>stratified sampling</w:t>
      </w:r>
      <w:r w:rsidR="00B30DD3">
        <w:rPr>
          <w:rFonts w:ascii="Times New Roman" w:hAnsi="Times New Roman" w:cs="Times New Roman" w:hint="eastAsia"/>
          <w:sz w:val="22"/>
          <w:szCs w:val="22"/>
        </w:rPr>
        <w:t xml:space="preserve"> </w:t>
      </w:r>
      <w:r w:rsidR="00DF33E0">
        <w:rPr>
          <w:rFonts w:ascii="Times New Roman" w:hAnsi="Times New Roman" w:cs="Times New Roman" w:hint="eastAsia"/>
          <w:sz w:val="22"/>
          <w:szCs w:val="22"/>
        </w:rPr>
        <w:t>strategies</w:t>
      </w:r>
      <w:r w:rsidR="00B30DD3">
        <w:rPr>
          <w:rFonts w:ascii="Times New Roman" w:hAnsi="Times New Roman" w:cs="Times New Roman" w:hint="eastAsia"/>
          <w:sz w:val="22"/>
          <w:szCs w:val="22"/>
        </w:rPr>
        <w:t xml:space="preserve"> </w:t>
      </w:r>
      <w:r w:rsidR="00302E39">
        <w:rPr>
          <w:rFonts w:ascii="Times New Roman" w:hAnsi="Times New Roman" w:cs="Times New Roman" w:hint="eastAsia"/>
          <w:sz w:val="22"/>
          <w:szCs w:val="22"/>
        </w:rPr>
        <w:t xml:space="preserve">algorithm in </w:t>
      </w:r>
      <w:r w:rsidR="00B30DD3">
        <w:rPr>
          <w:rFonts w:ascii="Times New Roman" w:hAnsi="Times New Roman" w:cs="Times New Roman" w:hint="eastAsia"/>
          <w:sz w:val="22"/>
          <w:szCs w:val="22"/>
        </w:rPr>
        <w:t>later</w:t>
      </w:r>
      <w:r w:rsidR="00302E39">
        <w:rPr>
          <w:rFonts w:ascii="Times New Roman" w:hAnsi="Times New Roman" w:cs="Times New Roman" w:hint="eastAsia"/>
          <w:sz w:val="22"/>
          <w:szCs w:val="22"/>
        </w:rPr>
        <w:t xml:space="preserve"> </w:t>
      </w:r>
      <w:r w:rsidR="00781794" w:rsidRPr="00781794">
        <w:rPr>
          <w:rFonts w:ascii="Times New Roman" w:hAnsi="Times New Roman" w:cs="Times New Roman"/>
          <w:sz w:val="22"/>
          <w:szCs w:val="22"/>
        </w:rPr>
        <w:t>N</w:t>
      </w:r>
      <w:r w:rsidR="00781794">
        <w:rPr>
          <w:rFonts w:ascii="Times New Roman" w:hAnsi="Times New Roman" w:cs="Times New Roman" w:hint="eastAsia"/>
          <w:sz w:val="22"/>
          <w:szCs w:val="22"/>
        </w:rPr>
        <w:t>ew Zealand</w:t>
      </w:r>
      <w:r w:rsidR="00781794" w:rsidRPr="00781794">
        <w:rPr>
          <w:rFonts w:ascii="Times New Roman" w:hAnsi="Times New Roman" w:cs="Times New Roman"/>
          <w:sz w:val="22"/>
          <w:szCs w:val="22"/>
        </w:rPr>
        <w:t xml:space="preserve"> Monthly</w:t>
      </w:r>
      <w:r w:rsidR="00781794">
        <w:rPr>
          <w:rFonts w:ascii="Times New Roman" w:hAnsi="Times New Roman" w:cs="Times New Roman" w:hint="eastAsia"/>
          <w:sz w:val="22"/>
          <w:szCs w:val="22"/>
        </w:rPr>
        <w:t xml:space="preserve"> TMAX-TMIN plotting</w:t>
      </w:r>
      <w:r w:rsidR="00B30DD3">
        <w:rPr>
          <w:rFonts w:ascii="Times New Roman" w:hAnsi="Times New Roman" w:cs="Times New Roman" w:hint="eastAsia"/>
          <w:sz w:val="22"/>
          <w:szCs w:val="22"/>
        </w:rPr>
        <w:t>.</w:t>
      </w:r>
    </w:p>
    <w:p w14:paraId="072EAF69" w14:textId="796A9D13" w:rsidR="00156FD3" w:rsidRPr="00156FD3" w:rsidRDefault="00156FD3" w:rsidP="0098030D">
      <w:pPr>
        <w:pStyle w:val="3"/>
        <w:ind w:leftChars="-1" w:left="-2" w:rightChars="-14" w:right="-34"/>
        <w:rPr>
          <w:rFonts w:ascii="Times New Roman" w:hAnsi="Times New Roman" w:cs="Times New Roman" w:hint="eastAsia"/>
          <w:b/>
          <w:bCs/>
          <w:color w:val="000000" w:themeColor="text1"/>
          <w:sz w:val="22"/>
          <w:szCs w:val="22"/>
        </w:rPr>
      </w:pPr>
      <w:r w:rsidRPr="00156FD3">
        <w:rPr>
          <w:rFonts w:ascii="Times New Roman" w:hAnsi="Times New Roman" w:cs="Times New Roman"/>
          <w:b/>
          <w:bCs/>
          <w:color w:val="000000" w:themeColor="text1"/>
          <w:sz w:val="22"/>
          <w:szCs w:val="22"/>
        </w:rPr>
        <w:t>Daily observations</w:t>
      </w:r>
    </w:p>
    <w:p w14:paraId="57BC4BB8" w14:textId="494DA381" w:rsidR="00156FD3" w:rsidRPr="00156FD3" w:rsidRDefault="00156FD3" w:rsidP="00300B28">
      <w:pPr>
        <w:pStyle w:val="p1"/>
        <w:numPr>
          <w:ilvl w:val="0"/>
          <w:numId w:val="9"/>
        </w:numPr>
        <w:rPr>
          <w:rFonts w:ascii="Times New Roman" w:hAnsi="Times New Roman" w:cs="Times New Roman" w:hint="eastAsia"/>
          <w:b/>
          <w:bCs/>
          <w:sz w:val="22"/>
          <w:szCs w:val="22"/>
        </w:rPr>
      </w:pPr>
      <w:r w:rsidRPr="00156FD3">
        <w:rPr>
          <w:rFonts w:ascii="Times New Roman" w:hAnsi="Times New Roman" w:cs="Times New Roman"/>
          <w:b/>
          <w:bCs/>
          <w:sz w:val="22"/>
          <w:szCs w:val="22"/>
        </w:rPr>
        <w:t>Scale.</w:t>
      </w:r>
    </w:p>
    <w:tbl>
      <w:tblPr>
        <w:tblStyle w:val="af"/>
        <w:tblW w:w="0" w:type="auto"/>
        <w:jc w:val="center"/>
        <w:tblLook w:val="04A0" w:firstRow="1" w:lastRow="0" w:firstColumn="1" w:lastColumn="0" w:noHBand="0" w:noVBand="1"/>
      </w:tblPr>
      <w:tblGrid>
        <w:gridCol w:w="1845"/>
        <w:gridCol w:w="2616"/>
      </w:tblGrid>
      <w:tr w:rsidR="00126633" w:rsidRPr="00247043" w14:paraId="1F2560FA" w14:textId="77777777" w:rsidTr="00EC6C04">
        <w:trPr>
          <w:cantSplit/>
          <w:trHeight w:val="57"/>
          <w:tblHeader/>
          <w:jc w:val="center"/>
        </w:trPr>
        <w:tc>
          <w:tcPr>
            <w:tcW w:w="0" w:type="auto"/>
            <w:vAlign w:val="center"/>
          </w:tcPr>
          <w:p w14:paraId="5D19E3D1" w14:textId="703A5179" w:rsidR="00126633" w:rsidRPr="00247043" w:rsidRDefault="00247043" w:rsidP="00EC6C04">
            <w:pPr>
              <w:pStyle w:val="p1"/>
              <w:jc w:val="center"/>
              <w:rPr>
                <w:rFonts w:ascii="Times New Roman" w:hAnsi="Times New Roman" w:cs="Times New Roman"/>
                <w:b/>
                <w:bCs/>
                <w:sz w:val="20"/>
                <w:szCs w:val="20"/>
              </w:rPr>
            </w:pPr>
            <w:r>
              <w:rPr>
                <w:rFonts w:ascii="Times New Roman" w:hAnsi="Times New Roman" w:cs="Times New Roman" w:hint="eastAsia"/>
                <w:b/>
                <w:bCs/>
                <w:sz w:val="20"/>
                <w:szCs w:val="20"/>
              </w:rPr>
              <w:t xml:space="preserve">CORE </w:t>
            </w:r>
            <w:r w:rsidR="00126633" w:rsidRPr="00247043">
              <w:rPr>
                <w:rFonts w:ascii="Times New Roman" w:hAnsi="Times New Roman" w:cs="Times New Roman"/>
                <w:b/>
                <w:bCs/>
                <w:sz w:val="20"/>
                <w:szCs w:val="20"/>
              </w:rPr>
              <w:t>ELEMENT</w:t>
            </w:r>
          </w:p>
        </w:tc>
        <w:tc>
          <w:tcPr>
            <w:tcW w:w="0" w:type="auto"/>
            <w:vAlign w:val="center"/>
          </w:tcPr>
          <w:p w14:paraId="4545BB0B" w14:textId="2E94CE9D" w:rsidR="00126633" w:rsidRPr="00247043" w:rsidRDefault="00126633" w:rsidP="00EC6C04">
            <w:pPr>
              <w:pStyle w:val="p1"/>
              <w:jc w:val="center"/>
              <w:rPr>
                <w:rFonts w:ascii="Times New Roman" w:hAnsi="Times New Roman" w:cs="Times New Roman"/>
                <w:b/>
                <w:bCs/>
                <w:sz w:val="20"/>
                <w:szCs w:val="20"/>
              </w:rPr>
            </w:pPr>
            <w:r w:rsidRPr="00247043">
              <w:rPr>
                <w:rFonts w:ascii="Times New Roman" w:hAnsi="Times New Roman" w:cs="Times New Roman"/>
                <w:b/>
                <w:bCs/>
                <w:sz w:val="20"/>
                <w:szCs w:val="20"/>
              </w:rPr>
              <w:t>OBSERVATION</w:t>
            </w:r>
            <w:r w:rsidR="00247043">
              <w:rPr>
                <w:rFonts w:ascii="Times New Roman" w:hAnsi="Times New Roman" w:cs="Times New Roman" w:hint="eastAsia"/>
                <w:b/>
                <w:bCs/>
                <w:sz w:val="20"/>
                <w:szCs w:val="20"/>
              </w:rPr>
              <w:t xml:space="preserve"> </w:t>
            </w:r>
            <w:r w:rsidRPr="00247043">
              <w:rPr>
                <w:rFonts w:ascii="Times New Roman" w:hAnsi="Times New Roman" w:cs="Times New Roman"/>
                <w:b/>
                <w:bCs/>
                <w:sz w:val="20"/>
                <w:szCs w:val="20"/>
              </w:rPr>
              <w:t>COUNT</w:t>
            </w:r>
          </w:p>
        </w:tc>
      </w:tr>
      <w:tr w:rsidR="006F3778" w:rsidRPr="00247043" w14:paraId="30BBA045" w14:textId="77777777" w:rsidTr="008E4945">
        <w:trPr>
          <w:cantSplit/>
          <w:trHeight w:val="57"/>
          <w:tblHeader/>
          <w:jc w:val="center"/>
        </w:trPr>
        <w:tc>
          <w:tcPr>
            <w:tcW w:w="0" w:type="auto"/>
            <w:vAlign w:val="center"/>
          </w:tcPr>
          <w:p w14:paraId="78061156" w14:textId="77777777" w:rsidR="006F3778" w:rsidRPr="00247043" w:rsidRDefault="006F3778" w:rsidP="006F3778">
            <w:pPr>
              <w:pStyle w:val="p1"/>
              <w:jc w:val="center"/>
              <w:rPr>
                <w:rFonts w:ascii="Times New Roman" w:hAnsi="Times New Roman" w:cs="Times New Roman"/>
                <w:sz w:val="20"/>
                <w:szCs w:val="20"/>
              </w:rPr>
            </w:pPr>
            <w:r w:rsidRPr="00247043">
              <w:rPr>
                <w:rFonts w:ascii="Times New Roman" w:hAnsi="Times New Roman" w:cs="Times New Roman"/>
                <w:sz w:val="20"/>
                <w:szCs w:val="20"/>
              </w:rPr>
              <w:t>PRCP</w:t>
            </w:r>
          </w:p>
        </w:tc>
        <w:tc>
          <w:tcPr>
            <w:tcW w:w="0" w:type="auto"/>
            <w:tcBorders>
              <w:top w:val="single" w:sz="8" w:space="0" w:color="auto"/>
              <w:left w:val="single" w:sz="8" w:space="0" w:color="auto"/>
              <w:bottom w:val="single" w:sz="8" w:space="0" w:color="auto"/>
              <w:right w:val="single" w:sz="8" w:space="0" w:color="auto"/>
            </w:tcBorders>
            <w:vAlign w:val="center"/>
          </w:tcPr>
          <w:p w14:paraId="1BD40B21" w14:textId="675FCBE9" w:rsidR="006F3778" w:rsidRPr="00247043" w:rsidRDefault="006F3778" w:rsidP="006F3778">
            <w:pPr>
              <w:pStyle w:val="p1"/>
              <w:jc w:val="center"/>
              <w:rPr>
                <w:rFonts w:ascii="Times New Roman" w:hAnsi="Times New Roman" w:cs="Times New Roman"/>
                <w:sz w:val="20"/>
                <w:szCs w:val="20"/>
              </w:rPr>
            </w:pPr>
            <w:r>
              <w:rPr>
                <w:rFonts w:ascii="Times New Roman" w:hAnsi="Times New Roman" w:cs="Times New Roman"/>
                <w:color w:val="000000"/>
                <w:sz w:val="20"/>
                <w:szCs w:val="20"/>
              </w:rPr>
              <w:t xml:space="preserve">            1,084,610,240 </w:t>
            </w:r>
          </w:p>
        </w:tc>
      </w:tr>
      <w:tr w:rsidR="006F3778" w:rsidRPr="00247043" w14:paraId="4BB7DE92" w14:textId="77777777" w:rsidTr="008E4945">
        <w:trPr>
          <w:cantSplit/>
          <w:trHeight w:val="57"/>
          <w:tblHeader/>
          <w:jc w:val="center"/>
        </w:trPr>
        <w:tc>
          <w:tcPr>
            <w:tcW w:w="0" w:type="auto"/>
            <w:vAlign w:val="center"/>
          </w:tcPr>
          <w:p w14:paraId="29004225" w14:textId="77777777" w:rsidR="006F3778" w:rsidRPr="00247043" w:rsidRDefault="006F3778" w:rsidP="006F3778">
            <w:pPr>
              <w:pStyle w:val="p1"/>
              <w:jc w:val="center"/>
              <w:rPr>
                <w:rFonts w:ascii="Times New Roman" w:hAnsi="Times New Roman" w:cs="Times New Roman"/>
                <w:sz w:val="20"/>
                <w:szCs w:val="20"/>
              </w:rPr>
            </w:pPr>
            <w:r w:rsidRPr="00247043">
              <w:rPr>
                <w:rFonts w:ascii="Times New Roman" w:hAnsi="Times New Roman" w:cs="Times New Roman"/>
                <w:sz w:val="20"/>
                <w:szCs w:val="20"/>
              </w:rPr>
              <w:t>TMAX</w:t>
            </w:r>
          </w:p>
        </w:tc>
        <w:tc>
          <w:tcPr>
            <w:tcW w:w="0" w:type="auto"/>
            <w:tcBorders>
              <w:top w:val="nil"/>
              <w:left w:val="single" w:sz="8" w:space="0" w:color="auto"/>
              <w:bottom w:val="single" w:sz="8" w:space="0" w:color="auto"/>
              <w:right w:val="single" w:sz="8" w:space="0" w:color="auto"/>
            </w:tcBorders>
            <w:vAlign w:val="center"/>
          </w:tcPr>
          <w:p w14:paraId="09F65F6F" w14:textId="5A68B9E0" w:rsidR="006F3778" w:rsidRPr="00247043" w:rsidRDefault="006F3778" w:rsidP="006F3778">
            <w:pPr>
              <w:pStyle w:val="p1"/>
              <w:jc w:val="center"/>
              <w:rPr>
                <w:rFonts w:ascii="Times New Roman" w:hAnsi="Times New Roman" w:cs="Times New Roman"/>
                <w:sz w:val="20"/>
                <w:szCs w:val="20"/>
              </w:rPr>
            </w:pPr>
            <w:r>
              <w:rPr>
                <w:rFonts w:ascii="Times New Roman" w:hAnsi="Times New Roman" w:cs="Times New Roman"/>
                <w:color w:val="000000"/>
                <w:sz w:val="20"/>
                <w:szCs w:val="20"/>
              </w:rPr>
              <w:t xml:space="preserve">              461,915,395 </w:t>
            </w:r>
          </w:p>
        </w:tc>
      </w:tr>
      <w:tr w:rsidR="006F3778" w:rsidRPr="00247043" w14:paraId="3D0FBF38" w14:textId="77777777" w:rsidTr="008E4945">
        <w:trPr>
          <w:cantSplit/>
          <w:trHeight w:val="57"/>
          <w:tblHeader/>
          <w:jc w:val="center"/>
        </w:trPr>
        <w:tc>
          <w:tcPr>
            <w:tcW w:w="0" w:type="auto"/>
            <w:vAlign w:val="center"/>
          </w:tcPr>
          <w:p w14:paraId="67E2582F" w14:textId="77777777" w:rsidR="006F3778" w:rsidRPr="00247043" w:rsidRDefault="006F3778" w:rsidP="006F3778">
            <w:pPr>
              <w:pStyle w:val="p1"/>
              <w:jc w:val="center"/>
              <w:rPr>
                <w:rFonts w:ascii="Times New Roman" w:hAnsi="Times New Roman" w:cs="Times New Roman"/>
                <w:sz w:val="20"/>
                <w:szCs w:val="20"/>
              </w:rPr>
            </w:pPr>
            <w:r w:rsidRPr="00247043">
              <w:rPr>
                <w:rFonts w:ascii="Times New Roman" w:hAnsi="Times New Roman" w:cs="Times New Roman"/>
                <w:sz w:val="20"/>
                <w:szCs w:val="20"/>
              </w:rPr>
              <w:t>TMIN</w:t>
            </w:r>
          </w:p>
        </w:tc>
        <w:tc>
          <w:tcPr>
            <w:tcW w:w="0" w:type="auto"/>
            <w:tcBorders>
              <w:top w:val="nil"/>
              <w:left w:val="single" w:sz="8" w:space="0" w:color="auto"/>
              <w:bottom w:val="single" w:sz="8" w:space="0" w:color="auto"/>
              <w:right w:val="single" w:sz="8" w:space="0" w:color="auto"/>
            </w:tcBorders>
            <w:vAlign w:val="center"/>
          </w:tcPr>
          <w:p w14:paraId="715DF869" w14:textId="36C12031" w:rsidR="006F3778" w:rsidRPr="00247043" w:rsidRDefault="006F3778" w:rsidP="006F3778">
            <w:pPr>
              <w:pStyle w:val="p1"/>
              <w:jc w:val="center"/>
              <w:rPr>
                <w:rFonts w:ascii="Times New Roman" w:hAnsi="Times New Roman" w:cs="Times New Roman"/>
                <w:sz w:val="20"/>
                <w:szCs w:val="20"/>
              </w:rPr>
            </w:pPr>
            <w:r>
              <w:rPr>
                <w:rFonts w:ascii="Times New Roman" w:hAnsi="Times New Roman" w:cs="Times New Roman"/>
                <w:color w:val="000000"/>
                <w:sz w:val="20"/>
                <w:szCs w:val="20"/>
              </w:rPr>
              <w:t xml:space="preserve">              460,752,965 </w:t>
            </w:r>
          </w:p>
        </w:tc>
      </w:tr>
      <w:tr w:rsidR="006F3778" w:rsidRPr="00247043" w14:paraId="62F2FA0C" w14:textId="77777777" w:rsidTr="008E4945">
        <w:trPr>
          <w:cantSplit/>
          <w:trHeight w:val="57"/>
          <w:tblHeader/>
          <w:jc w:val="center"/>
        </w:trPr>
        <w:tc>
          <w:tcPr>
            <w:tcW w:w="0" w:type="auto"/>
            <w:vAlign w:val="center"/>
          </w:tcPr>
          <w:p w14:paraId="2027908D" w14:textId="77777777" w:rsidR="006F3778" w:rsidRPr="00247043" w:rsidRDefault="006F3778" w:rsidP="006F3778">
            <w:pPr>
              <w:pStyle w:val="p1"/>
              <w:jc w:val="center"/>
              <w:rPr>
                <w:rFonts w:ascii="Times New Roman" w:hAnsi="Times New Roman" w:cs="Times New Roman"/>
                <w:sz w:val="20"/>
                <w:szCs w:val="20"/>
              </w:rPr>
            </w:pPr>
            <w:r w:rsidRPr="00247043">
              <w:rPr>
                <w:rFonts w:ascii="Times New Roman" w:hAnsi="Times New Roman" w:cs="Times New Roman"/>
                <w:sz w:val="20"/>
                <w:szCs w:val="20"/>
              </w:rPr>
              <w:t>SNOW</w:t>
            </w:r>
          </w:p>
        </w:tc>
        <w:tc>
          <w:tcPr>
            <w:tcW w:w="0" w:type="auto"/>
            <w:tcBorders>
              <w:top w:val="nil"/>
              <w:left w:val="single" w:sz="8" w:space="0" w:color="auto"/>
              <w:bottom w:val="single" w:sz="8" w:space="0" w:color="auto"/>
              <w:right w:val="single" w:sz="8" w:space="0" w:color="auto"/>
            </w:tcBorders>
            <w:vAlign w:val="center"/>
          </w:tcPr>
          <w:p w14:paraId="28E13675" w14:textId="60852EF5" w:rsidR="006F3778" w:rsidRPr="00247043" w:rsidRDefault="006F3778" w:rsidP="006F3778">
            <w:pPr>
              <w:pStyle w:val="p1"/>
              <w:jc w:val="center"/>
              <w:rPr>
                <w:rFonts w:ascii="Times New Roman" w:hAnsi="Times New Roman" w:cs="Times New Roman"/>
                <w:sz w:val="20"/>
                <w:szCs w:val="20"/>
              </w:rPr>
            </w:pPr>
            <w:r>
              <w:rPr>
                <w:rFonts w:ascii="Times New Roman" w:hAnsi="Times New Roman" w:cs="Times New Roman"/>
                <w:color w:val="000000"/>
                <w:sz w:val="20"/>
                <w:szCs w:val="20"/>
              </w:rPr>
              <w:t xml:space="preserve">              361,688,529 </w:t>
            </w:r>
          </w:p>
        </w:tc>
      </w:tr>
      <w:tr w:rsidR="006F3778" w:rsidRPr="00247043" w14:paraId="70AEAC49" w14:textId="77777777" w:rsidTr="008E4945">
        <w:trPr>
          <w:cantSplit/>
          <w:trHeight w:val="57"/>
          <w:tblHeader/>
          <w:jc w:val="center"/>
        </w:trPr>
        <w:tc>
          <w:tcPr>
            <w:tcW w:w="0" w:type="auto"/>
            <w:vAlign w:val="center"/>
          </w:tcPr>
          <w:p w14:paraId="1E6F8C82" w14:textId="77777777" w:rsidR="006F3778" w:rsidRPr="00247043" w:rsidRDefault="006F3778" w:rsidP="006F3778">
            <w:pPr>
              <w:pStyle w:val="p1"/>
              <w:keepNext/>
              <w:jc w:val="center"/>
              <w:rPr>
                <w:rFonts w:ascii="Times New Roman" w:hAnsi="Times New Roman" w:cs="Times New Roman"/>
                <w:sz w:val="20"/>
                <w:szCs w:val="20"/>
              </w:rPr>
            </w:pPr>
            <w:r w:rsidRPr="00247043">
              <w:rPr>
                <w:rFonts w:ascii="Times New Roman" w:hAnsi="Times New Roman" w:cs="Times New Roman"/>
                <w:sz w:val="20"/>
                <w:szCs w:val="20"/>
              </w:rPr>
              <w:t>SNWD</w:t>
            </w:r>
          </w:p>
        </w:tc>
        <w:tc>
          <w:tcPr>
            <w:tcW w:w="0" w:type="auto"/>
            <w:tcBorders>
              <w:top w:val="nil"/>
              <w:left w:val="single" w:sz="8" w:space="0" w:color="auto"/>
              <w:bottom w:val="single" w:sz="8" w:space="0" w:color="auto"/>
              <w:right w:val="single" w:sz="8" w:space="0" w:color="auto"/>
            </w:tcBorders>
            <w:vAlign w:val="center"/>
          </w:tcPr>
          <w:p w14:paraId="386E0B27" w14:textId="49E3E6CA" w:rsidR="006F3778" w:rsidRPr="00247043" w:rsidRDefault="006F3778" w:rsidP="006F3778">
            <w:pPr>
              <w:pStyle w:val="p1"/>
              <w:keepNext/>
              <w:jc w:val="center"/>
              <w:rPr>
                <w:rFonts w:ascii="Times New Roman" w:hAnsi="Times New Roman" w:cs="Times New Roman"/>
                <w:sz w:val="20"/>
                <w:szCs w:val="20"/>
              </w:rPr>
            </w:pPr>
            <w:r>
              <w:rPr>
                <w:rFonts w:ascii="Times New Roman" w:hAnsi="Times New Roman" w:cs="Times New Roman"/>
                <w:color w:val="000000"/>
                <w:sz w:val="20"/>
                <w:szCs w:val="20"/>
              </w:rPr>
              <w:t xml:space="preserve">              302,055,219 </w:t>
            </w:r>
          </w:p>
        </w:tc>
      </w:tr>
    </w:tbl>
    <w:p w14:paraId="4CD05A6B" w14:textId="0B7F8EF8" w:rsidR="00247043" w:rsidRDefault="00247043" w:rsidP="00EC6C04">
      <w:pPr>
        <w:pStyle w:val="afc"/>
        <w:jc w:val="center"/>
      </w:pPr>
      <w:r>
        <w:t xml:space="preserve">Table </w:t>
      </w:r>
      <w:r>
        <w:fldChar w:fldCharType="begin"/>
      </w:r>
      <w:r>
        <w:instrText xml:space="preserve"> SEQ Table \* ARABIC </w:instrText>
      </w:r>
      <w:r>
        <w:fldChar w:fldCharType="separate"/>
      </w:r>
      <w:r w:rsidR="00EE0BA0">
        <w:rPr>
          <w:noProof/>
        </w:rPr>
        <w:t>1</w:t>
      </w:r>
      <w:r>
        <w:fldChar w:fldCharType="end"/>
      </w:r>
      <w:r>
        <w:rPr>
          <w:rFonts w:hint="eastAsia"/>
        </w:rPr>
        <w:t>: Daily Core Element Observation Count</w:t>
      </w:r>
    </w:p>
    <w:p w14:paraId="5530BD71" w14:textId="00C52BB1" w:rsidR="00156FD3" w:rsidRDefault="00B95BB3" w:rsidP="00496FFE">
      <w:pPr>
        <w:pStyle w:val="p1"/>
        <w:ind w:left="851"/>
        <w:jc w:val="both"/>
        <w:rPr>
          <w:rFonts w:ascii="Times New Roman" w:hAnsi="Times New Roman" w:cs="Times New Roman" w:hint="eastAsia"/>
          <w:sz w:val="22"/>
          <w:szCs w:val="22"/>
        </w:rPr>
      </w:pPr>
      <w:r>
        <w:rPr>
          <w:rFonts w:ascii="Times New Roman" w:hAnsi="Times New Roman" w:cs="Times New Roman" w:hint="eastAsia"/>
          <w:sz w:val="22"/>
          <w:szCs w:val="22"/>
        </w:rPr>
        <w:lastRenderedPageBreak/>
        <w:t>PRCP (precipitation) has the most observations among the five core GHCN-Daily elements, due to its early and widespread measurement, affordability of rain gauges, and extensive data collection across regions.</w:t>
      </w:r>
      <w:r w:rsidR="007400F5">
        <w:rPr>
          <w:rFonts w:ascii="Times New Roman" w:hAnsi="Times New Roman" w:cs="Times New Roman" w:hint="eastAsia"/>
          <w:sz w:val="22"/>
          <w:szCs w:val="22"/>
        </w:rPr>
        <w:t xml:space="preserve"> </w:t>
      </w:r>
      <w:r w:rsidR="00FD3F77">
        <w:rPr>
          <w:rFonts w:ascii="Times New Roman" w:hAnsi="Times New Roman" w:cs="Times New Roman" w:hint="eastAsia"/>
          <w:sz w:val="22"/>
          <w:szCs w:val="22"/>
        </w:rPr>
        <w:t xml:space="preserve">The </w:t>
      </w:r>
      <w:r w:rsidR="00D63EDA" w:rsidRPr="00FD3F77">
        <w:rPr>
          <w:rFonts w:ascii="Times New Roman" w:hAnsi="Times New Roman" w:cs="Times New Roman"/>
          <w:sz w:val="22"/>
          <w:szCs w:val="22"/>
        </w:rPr>
        <w:t>maximum and minimum temperatures are considered together in order to ensure that the temperatures for a particular station and day always originate from the same source</w:t>
      </w:r>
      <w:r w:rsidR="00954C59">
        <w:rPr>
          <w:rFonts w:ascii="Times New Roman" w:hAnsi="Times New Roman" w:cs="Times New Roman" w:hint="eastAsia"/>
          <w:sz w:val="22"/>
          <w:szCs w:val="22"/>
        </w:rPr>
        <w:t xml:space="preserve">, and thus </w:t>
      </w:r>
      <w:r w:rsidR="00DD5FF4">
        <w:rPr>
          <w:rFonts w:ascii="Times New Roman" w:hAnsi="Times New Roman" w:cs="Times New Roman" w:hint="eastAsia"/>
          <w:sz w:val="22"/>
          <w:szCs w:val="22"/>
        </w:rPr>
        <w:t xml:space="preserve">have </w:t>
      </w:r>
      <w:r w:rsidR="00954C59">
        <w:rPr>
          <w:rFonts w:ascii="Times New Roman" w:hAnsi="Times New Roman" w:cs="Times New Roman" w:hint="eastAsia"/>
          <w:sz w:val="22"/>
          <w:szCs w:val="22"/>
        </w:rPr>
        <w:t>been a data quali</w:t>
      </w:r>
      <w:r w:rsidR="00DD5FF4">
        <w:rPr>
          <w:rFonts w:ascii="Times New Roman" w:hAnsi="Times New Roman" w:cs="Times New Roman" w:hint="eastAsia"/>
          <w:sz w:val="22"/>
          <w:szCs w:val="22"/>
        </w:rPr>
        <w:t>ty control method</w:t>
      </w:r>
      <w:r w:rsidR="00D17981">
        <w:rPr>
          <w:rFonts w:ascii="Times New Roman" w:hAnsi="Times New Roman" w:cs="Times New Roman" w:hint="eastAsia"/>
          <w:sz w:val="22"/>
          <w:szCs w:val="22"/>
        </w:rPr>
        <w:t>.</w:t>
      </w:r>
      <w:r w:rsidR="00FB0117">
        <w:rPr>
          <w:rFonts w:ascii="Times New Roman" w:hAnsi="Times New Roman" w:cs="Times New Roman" w:hint="eastAsia"/>
          <w:sz w:val="22"/>
          <w:szCs w:val="22"/>
        </w:rPr>
        <w:t xml:space="preserve"> </w:t>
      </w:r>
      <w:r w:rsidR="00954C59">
        <w:rPr>
          <w:rFonts w:ascii="Times New Roman" w:hAnsi="Times New Roman" w:cs="Times New Roman"/>
          <w:sz w:val="22"/>
          <w:szCs w:val="22"/>
        </w:rPr>
        <w:fldChar w:fldCharType="begin"/>
      </w:r>
      <w:r w:rsidR="00954C59">
        <w:rPr>
          <w:rFonts w:ascii="Times New Roman" w:hAnsi="Times New Roman" w:cs="Times New Roman"/>
          <w:sz w:val="22"/>
          <w:szCs w:val="22"/>
        </w:rPr>
        <w:instrText xml:space="preserve"> ADDIN ZOTERO_ITEM CSL_CITATION {"citationID":"s9gJdeqr","properties":{"formattedCitation":"(Menne et al., 2012)","plainCitation":"(Menne et al., 2012)","noteIndex":0},"citationItems":[{"id":478,"uris":["http://zotero.org/users/16566716/items/FIEBV46R"],"itemData":{"id":478,"type":"article-journal","abstract":"Abstract\n            A database is described that has been designed to fulfill the need for daily climate data over global land areas. The dataset, known as Global Historical Climatology Network (GHCN)-Daily, was developed for a wide variety of potential applications, including climate analysis and monitoring studies that require data at a daily time resolution (e.g., assessments of the frequency of heavy rainfall, heat wave duration, etc.). The dataset contains records from over 80 000 stations in 180 countries and territories, and its processing system produces the official archive for U.S. daily data. Variables commonly include maximum and minimum temperature, total daily precipitation, snowfall, and snow depth; however, about two-thirds of the stations report precipitation only. Quality assurance checks are routinely applied to the full dataset, but the data are not homogenized to account for artifacts associated with the various eras in reporting practice at any particular station (i.e., for changes in systematic bias).\n            Daily updates are provided for many of the station records in GHCN-Daily. The dataset is also regularly reconstructed, usually once per week, from its 20+ data source components, ensuring that the dataset is broadly synchronized with its growing list of constituent sources. The daily updates and weekly reprocessed versions of GHCN-Daily are assigned a unique version number, and the most recent dataset version is provided on the GHCN-Daily website for free public access. Each version of the dataset is also archived at the NOAA/National Climatic Data Center in perpetuity for future retrieval.","container-title":"Journal of Atmospheric and Oceanic Technology","DOI":"10.1175/JTECH-D-11-00103.1","ISSN":"0739-0572, 1520-0426","issue":"7","language":"en","page":"897-910","source":"DOI.org (Crossref)","title":"An Overview of the Global Historical Climatology Network-Daily Database","volume":"29","author":[{"family":"Menne","given":"Matthew J."},{"family":"Durre","given":"Imke"},{"family":"Vose","given":"Russell S."},{"family":"Gleason","given":"Byron E."},{"family":"Houston","given":"Tamara G."}],"issued":{"date-parts":[["2012",7,1]]},"citation-key":"menneOverviewGlobalHistorical2012"}}],"schema":"https://github.com/citation-style-language/schema/raw/master/csl-citation.json"} </w:instrText>
      </w:r>
      <w:r w:rsidR="00954C59">
        <w:rPr>
          <w:rFonts w:ascii="Times New Roman" w:hAnsi="Times New Roman" w:cs="Times New Roman"/>
          <w:sz w:val="22"/>
          <w:szCs w:val="22"/>
        </w:rPr>
        <w:fldChar w:fldCharType="separate"/>
      </w:r>
      <w:r w:rsidR="00954C59">
        <w:rPr>
          <w:rFonts w:ascii="Times New Roman" w:hAnsi="Times New Roman" w:cs="Times New Roman"/>
          <w:noProof/>
          <w:sz w:val="22"/>
          <w:szCs w:val="22"/>
        </w:rPr>
        <w:t>(Menne et al., 2012)</w:t>
      </w:r>
      <w:r w:rsidR="00954C59">
        <w:rPr>
          <w:rFonts w:ascii="Times New Roman" w:hAnsi="Times New Roman" w:cs="Times New Roman"/>
          <w:sz w:val="22"/>
          <w:szCs w:val="22"/>
        </w:rPr>
        <w:fldChar w:fldCharType="end"/>
      </w:r>
      <w:r w:rsidR="00FB0117">
        <w:rPr>
          <w:rFonts w:ascii="Times New Roman" w:hAnsi="Times New Roman" w:cs="Times New Roman" w:hint="eastAsia"/>
          <w:sz w:val="22"/>
          <w:szCs w:val="22"/>
        </w:rPr>
        <w:t>.</w:t>
      </w:r>
      <w:r w:rsidR="00D17981">
        <w:rPr>
          <w:rFonts w:ascii="Times New Roman" w:hAnsi="Times New Roman" w:cs="Times New Roman" w:hint="eastAsia"/>
          <w:sz w:val="22"/>
          <w:szCs w:val="22"/>
        </w:rPr>
        <w:t xml:space="preserve"> </w:t>
      </w:r>
      <w:r w:rsidR="001B71CB">
        <w:rPr>
          <w:rFonts w:ascii="Times New Roman" w:hAnsi="Times New Roman" w:cs="Times New Roman" w:hint="eastAsia"/>
          <w:sz w:val="22"/>
          <w:szCs w:val="22"/>
        </w:rPr>
        <w:t>This explains</w:t>
      </w:r>
      <w:r w:rsidR="00FB0117">
        <w:rPr>
          <w:rFonts w:ascii="Times New Roman" w:hAnsi="Times New Roman" w:cs="Times New Roman" w:hint="eastAsia"/>
          <w:sz w:val="22"/>
          <w:szCs w:val="22"/>
        </w:rPr>
        <w:t xml:space="preserve"> our stats result that </w:t>
      </w:r>
      <w:r w:rsidR="00072CE8">
        <w:rPr>
          <w:rFonts w:ascii="Times New Roman" w:hAnsi="Times New Roman" w:cs="Times New Roman" w:hint="eastAsia"/>
          <w:sz w:val="22"/>
          <w:szCs w:val="22"/>
        </w:rPr>
        <w:t>TMAX and TMIN ha</w:t>
      </w:r>
      <w:r w:rsidR="001B71CB">
        <w:rPr>
          <w:rFonts w:ascii="Times New Roman" w:hAnsi="Times New Roman" w:cs="Times New Roman" w:hint="eastAsia"/>
          <w:sz w:val="22"/>
          <w:szCs w:val="22"/>
        </w:rPr>
        <w:t>ve</w:t>
      </w:r>
      <w:r w:rsidR="00072CE8">
        <w:rPr>
          <w:rFonts w:ascii="Times New Roman" w:hAnsi="Times New Roman" w:cs="Times New Roman" w:hint="eastAsia"/>
          <w:sz w:val="22"/>
          <w:szCs w:val="22"/>
        </w:rPr>
        <w:t xml:space="preserve"> a very small difference</w:t>
      </w:r>
      <w:r w:rsidR="00FB0117">
        <w:rPr>
          <w:rFonts w:ascii="Times New Roman" w:hAnsi="Times New Roman" w:cs="Times New Roman" w:hint="eastAsia"/>
          <w:sz w:val="22"/>
          <w:szCs w:val="22"/>
        </w:rPr>
        <w:t>.</w:t>
      </w:r>
    </w:p>
    <w:tbl>
      <w:tblPr>
        <w:tblStyle w:val="af"/>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451782" w:rsidRPr="00E101C5" w14:paraId="6CC96CD1" w14:textId="5EF042F4" w:rsidTr="004A7BE5">
        <w:tc>
          <w:tcPr>
            <w:tcW w:w="4508" w:type="dxa"/>
          </w:tcPr>
          <w:p w14:paraId="726D790A" w14:textId="54A8A227" w:rsidR="00451782" w:rsidRPr="00E101C5" w:rsidRDefault="00FE075F" w:rsidP="004E0AC7">
            <w:pPr>
              <w:pStyle w:val="p1"/>
              <w:keepNext/>
              <w:jc w:val="center"/>
            </w:pPr>
            <w:r w:rsidRPr="00E101C5">
              <w:rPr>
                <w:rFonts w:ascii="Times New Roman" w:hAnsi="Times New Roman" w:cs="Times New Roman"/>
                <w:b/>
                <w:bCs/>
                <w:noProof/>
                <w:sz w:val="22"/>
                <w:szCs w:val="22"/>
              </w:rPr>
              <w:drawing>
                <wp:inline distT="0" distB="0" distL="0" distR="0" wp14:anchorId="6461A27C" wp14:editId="10A3539B">
                  <wp:extent cx="1511300" cy="1549400"/>
                  <wp:effectExtent l="0" t="0" r="0" b="0"/>
                  <wp:docPr id="102716653" name="图片 7"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16653" name="图片 7" descr="图示&#10;&#10;AI 生成的内容可能不正确。"/>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11300" cy="1549400"/>
                          </a:xfrm>
                          <a:prstGeom prst="rect">
                            <a:avLst/>
                          </a:prstGeom>
                        </pic:spPr>
                      </pic:pic>
                    </a:graphicData>
                  </a:graphic>
                </wp:inline>
              </w:drawing>
            </w:r>
          </w:p>
        </w:tc>
        <w:tc>
          <w:tcPr>
            <w:tcW w:w="4508" w:type="dxa"/>
          </w:tcPr>
          <w:p w14:paraId="42457676" w14:textId="0A648B28" w:rsidR="00451782" w:rsidRPr="00E101C5" w:rsidRDefault="00FE075F" w:rsidP="004E0AC7">
            <w:pPr>
              <w:pStyle w:val="p1"/>
              <w:keepNext/>
              <w:jc w:val="center"/>
              <w:rPr>
                <w:rFonts w:ascii="Times New Roman" w:hAnsi="Times New Roman" w:cs="Times New Roman"/>
                <w:b/>
                <w:bCs/>
                <w:noProof/>
                <w:sz w:val="22"/>
                <w:szCs w:val="22"/>
              </w:rPr>
            </w:pPr>
            <w:r w:rsidRPr="00E101C5">
              <w:rPr>
                <w:rFonts w:ascii="Times New Roman" w:hAnsi="Times New Roman" w:cs="Times New Roman"/>
                <w:b/>
                <w:bCs/>
                <w:noProof/>
                <w:sz w:val="22"/>
                <w:szCs w:val="22"/>
              </w:rPr>
              <w:drawing>
                <wp:inline distT="0" distB="0" distL="0" distR="0" wp14:anchorId="1FF009A1" wp14:editId="56AE2E3E">
                  <wp:extent cx="1498600" cy="1549400"/>
                  <wp:effectExtent l="0" t="0" r="0" b="0"/>
                  <wp:docPr id="114897768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977680" name="图片 114897768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498600" cy="1549400"/>
                          </a:xfrm>
                          <a:prstGeom prst="rect">
                            <a:avLst/>
                          </a:prstGeom>
                        </pic:spPr>
                      </pic:pic>
                    </a:graphicData>
                  </a:graphic>
                </wp:inline>
              </w:drawing>
            </w:r>
          </w:p>
        </w:tc>
      </w:tr>
      <w:tr w:rsidR="00451782" w:rsidRPr="00E101C5" w14:paraId="3D7F04AC" w14:textId="04F47ABF" w:rsidTr="004A7BE5">
        <w:tc>
          <w:tcPr>
            <w:tcW w:w="4508" w:type="dxa"/>
          </w:tcPr>
          <w:p w14:paraId="06607541" w14:textId="74A090B1" w:rsidR="00451782" w:rsidRPr="00E101C5" w:rsidRDefault="00451782" w:rsidP="004E0AC7">
            <w:pPr>
              <w:pStyle w:val="afc"/>
              <w:jc w:val="center"/>
            </w:pPr>
            <w:r w:rsidRPr="00E101C5">
              <w:t xml:space="preserve">Figure </w:t>
            </w:r>
            <w:r w:rsidRPr="00E101C5">
              <w:fldChar w:fldCharType="begin"/>
            </w:r>
            <w:r w:rsidRPr="00E101C5">
              <w:instrText xml:space="preserve"> SEQ Figure \* ARABIC </w:instrText>
            </w:r>
            <w:r w:rsidRPr="00E101C5">
              <w:fldChar w:fldCharType="separate"/>
            </w:r>
            <w:r w:rsidR="00EE0BA0">
              <w:rPr>
                <w:noProof/>
              </w:rPr>
              <w:t>5</w:t>
            </w:r>
            <w:r w:rsidRPr="00E101C5">
              <w:fldChar w:fldCharType="end"/>
            </w:r>
            <w:r w:rsidRPr="00E101C5">
              <w:rPr>
                <w:rFonts w:hint="eastAsia"/>
              </w:rPr>
              <w:t xml:space="preserve">: </w:t>
            </w:r>
            <w:r w:rsidRPr="00E101C5">
              <w:t>(a)–(f) Density of GHCN-Daily stations with daily precipitation</w:t>
            </w:r>
          </w:p>
        </w:tc>
        <w:tc>
          <w:tcPr>
            <w:tcW w:w="4508" w:type="dxa"/>
          </w:tcPr>
          <w:p w14:paraId="32159C8C" w14:textId="7BB0EF0A" w:rsidR="00451782" w:rsidRPr="00E101C5" w:rsidRDefault="00451782" w:rsidP="004E0AC7">
            <w:pPr>
              <w:pStyle w:val="afc"/>
              <w:jc w:val="center"/>
            </w:pPr>
            <w:r w:rsidRPr="00E101C5">
              <w:t xml:space="preserve">Figure </w:t>
            </w:r>
            <w:r w:rsidRPr="00E101C5">
              <w:fldChar w:fldCharType="begin"/>
            </w:r>
            <w:r w:rsidRPr="00E101C5">
              <w:instrText xml:space="preserve"> SEQ Figure \* ARABIC </w:instrText>
            </w:r>
            <w:r w:rsidRPr="00E101C5">
              <w:fldChar w:fldCharType="separate"/>
            </w:r>
            <w:r w:rsidR="00EE0BA0">
              <w:rPr>
                <w:noProof/>
              </w:rPr>
              <w:t>6</w:t>
            </w:r>
            <w:r w:rsidRPr="00E101C5">
              <w:fldChar w:fldCharType="end"/>
            </w:r>
            <w:r w:rsidRPr="00E101C5">
              <w:rPr>
                <w:rFonts w:hint="eastAsia"/>
              </w:rPr>
              <w:t>:</w:t>
            </w:r>
            <w:r w:rsidRPr="00E101C5">
              <w:t>(a)–(f) Density of GHCN-Daily stations with daily maximum and  minimum temperature</w:t>
            </w:r>
          </w:p>
        </w:tc>
      </w:tr>
    </w:tbl>
    <w:p w14:paraId="49E07F87" w14:textId="0F54E22A" w:rsidR="00156FD3" w:rsidRPr="00156FD3" w:rsidRDefault="00156FD3" w:rsidP="00DF52D1">
      <w:pPr>
        <w:pStyle w:val="p1"/>
        <w:ind w:left="720"/>
        <w:rPr>
          <w:rFonts w:ascii="Times New Roman" w:hAnsi="Times New Roman" w:cs="Times New Roman"/>
          <w:b/>
          <w:bCs/>
          <w:sz w:val="22"/>
          <w:szCs w:val="22"/>
        </w:rPr>
      </w:pPr>
      <w:r w:rsidRPr="00156FD3">
        <w:rPr>
          <w:rFonts w:ascii="Times New Roman" w:hAnsi="Times New Roman" w:cs="Times New Roman"/>
          <w:b/>
          <w:bCs/>
          <w:sz w:val="22"/>
          <w:szCs w:val="22"/>
        </w:rPr>
        <w:t>Pair completeness (TMAX vs. TMIN).</w:t>
      </w:r>
    </w:p>
    <w:p w14:paraId="448931F6" w14:textId="77777777" w:rsidR="00156FD3" w:rsidRPr="00156FD3" w:rsidRDefault="00156FD3" w:rsidP="00AD5B09">
      <w:pPr>
        <w:pStyle w:val="p1"/>
        <w:numPr>
          <w:ilvl w:val="1"/>
          <w:numId w:val="9"/>
        </w:numPr>
        <w:ind w:left="851" w:hanging="284"/>
        <w:jc w:val="both"/>
        <w:rPr>
          <w:rFonts w:ascii="Times New Roman" w:hAnsi="Times New Roman" w:cs="Times New Roman"/>
          <w:sz w:val="22"/>
          <w:szCs w:val="22"/>
        </w:rPr>
      </w:pPr>
      <w:r w:rsidRPr="00156FD3">
        <w:rPr>
          <w:rFonts w:ascii="Times New Roman" w:hAnsi="Times New Roman" w:cs="Times New Roman"/>
          <w:sz w:val="22"/>
          <w:szCs w:val="22"/>
        </w:rPr>
        <w:t>Method: anti-join of (ID, DATE) pairs to find TMAX records lacking a TMIN partner.</w:t>
      </w:r>
    </w:p>
    <w:p w14:paraId="5E4E94FD" w14:textId="4288C4F2" w:rsidR="00156FD3" w:rsidRPr="00156FD3" w:rsidRDefault="00156FD3" w:rsidP="00AD5B09">
      <w:pPr>
        <w:pStyle w:val="p1"/>
        <w:numPr>
          <w:ilvl w:val="1"/>
          <w:numId w:val="9"/>
        </w:numPr>
        <w:ind w:left="851" w:hanging="284"/>
        <w:jc w:val="both"/>
        <w:rPr>
          <w:rFonts w:ascii="Times New Roman" w:hAnsi="Times New Roman" w:cs="Times New Roman"/>
          <w:sz w:val="22"/>
          <w:szCs w:val="22"/>
        </w:rPr>
      </w:pPr>
      <w:r w:rsidRPr="00156FD3">
        <w:rPr>
          <w:rFonts w:ascii="Times New Roman" w:hAnsi="Times New Roman" w:cs="Times New Roman"/>
          <w:sz w:val="22"/>
          <w:szCs w:val="22"/>
        </w:rPr>
        <w:t>Result: 10</w:t>
      </w:r>
      <w:r w:rsidR="006F6D13">
        <w:rPr>
          <w:rFonts w:ascii="Times New Roman" w:hAnsi="Times New Roman" w:cs="Times New Roman" w:hint="eastAsia"/>
          <w:sz w:val="22"/>
          <w:szCs w:val="22"/>
        </w:rPr>
        <w:t>,</w:t>
      </w:r>
      <w:r w:rsidRPr="00156FD3">
        <w:rPr>
          <w:rFonts w:ascii="Times New Roman" w:hAnsi="Times New Roman" w:cs="Times New Roman"/>
          <w:sz w:val="22"/>
          <w:szCs w:val="22"/>
        </w:rPr>
        <w:t>735</w:t>
      </w:r>
      <w:r w:rsidR="006F6D13">
        <w:rPr>
          <w:rFonts w:ascii="Times New Roman" w:hAnsi="Times New Roman" w:cs="Times New Roman" w:hint="eastAsia"/>
          <w:sz w:val="22"/>
          <w:szCs w:val="22"/>
        </w:rPr>
        <w:t>,</w:t>
      </w:r>
      <w:r w:rsidRPr="00156FD3">
        <w:rPr>
          <w:rFonts w:ascii="Times New Roman" w:hAnsi="Times New Roman" w:cs="Times New Roman"/>
          <w:sz w:val="22"/>
          <w:szCs w:val="22"/>
        </w:rPr>
        <w:t>252 TMAX observations without a same-day TMIN; contributed by 28</w:t>
      </w:r>
      <w:r w:rsidR="00C47171">
        <w:rPr>
          <w:rFonts w:ascii="Times New Roman" w:hAnsi="Times New Roman" w:cs="Times New Roman" w:hint="eastAsia"/>
          <w:sz w:val="22"/>
          <w:szCs w:val="22"/>
        </w:rPr>
        <w:t>,</w:t>
      </w:r>
      <w:r w:rsidRPr="00156FD3">
        <w:rPr>
          <w:rFonts w:ascii="Times New Roman" w:hAnsi="Times New Roman" w:cs="Times New Roman"/>
          <w:sz w:val="22"/>
          <w:szCs w:val="22"/>
        </w:rPr>
        <w:t>751 distinct station IDs</w:t>
      </w:r>
      <w:r w:rsidR="00C47171">
        <w:rPr>
          <w:rFonts w:ascii="Times New Roman" w:hAnsi="Times New Roman" w:cs="Times New Roman" w:hint="eastAsia"/>
          <w:sz w:val="22"/>
          <w:szCs w:val="22"/>
        </w:rPr>
        <w:t>.</w:t>
      </w:r>
    </w:p>
    <w:p w14:paraId="72FC247F" w14:textId="671E276D" w:rsidR="00156FD3" w:rsidRPr="00156FD3" w:rsidRDefault="00156FD3" w:rsidP="00AD5B09">
      <w:pPr>
        <w:pStyle w:val="3"/>
        <w:ind w:leftChars="-1" w:left="-2" w:rightChars="-14" w:right="-34"/>
        <w:jc w:val="both"/>
        <w:rPr>
          <w:rFonts w:ascii="Times New Roman" w:hAnsi="Times New Roman" w:cs="Times New Roman" w:hint="eastAsia"/>
          <w:b/>
          <w:bCs/>
          <w:color w:val="000000" w:themeColor="text1"/>
          <w:sz w:val="22"/>
          <w:szCs w:val="22"/>
        </w:rPr>
      </w:pPr>
      <w:r w:rsidRPr="00156FD3">
        <w:rPr>
          <w:rFonts w:ascii="Times New Roman" w:hAnsi="Times New Roman" w:cs="Times New Roman"/>
          <w:b/>
          <w:bCs/>
          <w:color w:val="000000" w:themeColor="text1"/>
          <w:sz w:val="22"/>
          <w:szCs w:val="22"/>
        </w:rPr>
        <w:t>Metho</w:t>
      </w:r>
      <w:r w:rsidR="00330078">
        <w:rPr>
          <w:rFonts w:ascii="Times New Roman" w:hAnsi="Times New Roman" w:cs="Times New Roman" w:hint="eastAsia"/>
          <w:b/>
          <w:bCs/>
          <w:color w:val="000000" w:themeColor="text1"/>
          <w:sz w:val="22"/>
          <w:szCs w:val="22"/>
        </w:rPr>
        <w:t>d</w:t>
      </w:r>
      <w:r w:rsidR="00543C56">
        <w:rPr>
          <w:rFonts w:ascii="Times New Roman" w:hAnsi="Times New Roman" w:cs="Times New Roman" w:hint="eastAsia"/>
          <w:b/>
          <w:bCs/>
          <w:color w:val="000000" w:themeColor="text1"/>
          <w:sz w:val="22"/>
          <w:szCs w:val="22"/>
        </w:rPr>
        <w:t>ology Deep Thinking</w:t>
      </w:r>
    </w:p>
    <w:p w14:paraId="72450978" w14:textId="33EB88ED" w:rsidR="00B26D2E" w:rsidRDefault="00156FD3" w:rsidP="00AD5B09">
      <w:pPr>
        <w:pStyle w:val="p1"/>
        <w:numPr>
          <w:ilvl w:val="0"/>
          <w:numId w:val="10"/>
        </w:numPr>
        <w:jc w:val="both"/>
        <w:rPr>
          <w:rFonts w:ascii="Times New Roman" w:hAnsi="Times New Roman" w:cs="Times New Roman"/>
          <w:sz w:val="22"/>
          <w:szCs w:val="22"/>
        </w:rPr>
      </w:pPr>
      <w:r w:rsidRPr="00156FD3">
        <w:rPr>
          <w:rFonts w:ascii="Times New Roman" w:hAnsi="Times New Roman" w:cs="Times New Roman"/>
          <w:b/>
          <w:bCs/>
          <w:sz w:val="22"/>
          <w:szCs w:val="22"/>
        </w:rPr>
        <w:t>Spark SQL</w:t>
      </w:r>
      <w:r w:rsidRPr="00156FD3">
        <w:rPr>
          <w:rFonts w:ascii="Times New Roman" w:hAnsi="Times New Roman" w:cs="Times New Roman"/>
          <w:sz w:val="22"/>
          <w:szCs w:val="22"/>
        </w:rPr>
        <w:t xml:space="preserve"> was used for all large-scale group-by, joins, and anti-joins;</w:t>
      </w:r>
    </w:p>
    <w:p w14:paraId="4E110197" w14:textId="1823526D" w:rsidR="00156FD3" w:rsidRDefault="00156FD3" w:rsidP="00AD5B09">
      <w:pPr>
        <w:pStyle w:val="p1"/>
        <w:numPr>
          <w:ilvl w:val="1"/>
          <w:numId w:val="10"/>
        </w:numPr>
        <w:ind w:left="993"/>
        <w:jc w:val="both"/>
        <w:rPr>
          <w:rFonts w:ascii="Times New Roman" w:hAnsi="Times New Roman" w:cs="Times New Roman"/>
          <w:sz w:val="22"/>
          <w:szCs w:val="22"/>
        </w:rPr>
      </w:pPr>
      <w:r w:rsidRPr="00156FD3">
        <w:rPr>
          <w:rFonts w:ascii="Times New Roman" w:hAnsi="Times New Roman" w:cs="Times New Roman"/>
          <w:sz w:val="22"/>
          <w:szCs w:val="22"/>
        </w:rPr>
        <w:t>Arrow-accelerated to</w:t>
      </w:r>
      <w:r w:rsidR="00B26D2E">
        <w:rPr>
          <w:rFonts w:ascii="Times New Roman" w:hAnsi="Times New Roman" w:cs="Times New Roman" w:hint="eastAsia"/>
          <w:sz w:val="22"/>
          <w:szCs w:val="22"/>
        </w:rPr>
        <w:t xml:space="preserve"> Pandas </w:t>
      </w:r>
      <w:r w:rsidRPr="00156FD3">
        <w:rPr>
          <w:rFonts w:ascii="Times New Roman" w:hAnsi="Times New Roman" w:cs="Times New Roman"/>
          <w:sz w:val="22"/>
          <w:szCs w:val="22"/>
        </w:rPr>
        <w:t>() only after heavy aggregation (e.g., per-country, per-element counts).</w:t>
      </w:r>
      <w:r w:rsidR="00173419">
        <w:rPr>
          <w:rFonts w:ascii="Times New Roman" w:hAnsi="Times New Roman" w:cs="Times New Roman"/>
          <w:sz w:val="22"/>
          <w:szCs w:val="22"/>
        </w:rPr>
        <w:t xml:space="preserve"> </w:t>
      </w:r>
      <w:r w:rsidR="00173419">
        <w:rPr>
          <w:rFonts w:ascii="Times New Roman" w:hAnsi="Times New Roman" w:cs="Times New Roman" w:hint="eastAsia"/>
          <w:sz w:val="22"/>
          <w:szCs w:val="22"/>
        </w:rPr>
        <w:t>This operation applies to the HDFS system</w:t>
      </w:r>
      <w:r w:rsidR="00173419">
        <w:rPr>
          <w:rFonts w:ascii="Times New Roman" w:hAnsi="Times New Roman" w:cs="Times New Roman"/>
          <w:sz w:val="22"/>
          <w:szCs w:val="22"/>
        </w:rPr>
        <w:t>’</w:t>
      </w:r>
      <w:r w:rsidR="00173419">
        <w:rPr>
          <w:rFonts w:ascii="Times New Roman" w:hAnsi="Times New Roman" w:cs="Times New Roman" w:hint="eastAsia"/>
          <w:sz w:val="22"/>
          <w:szCs w:val="22"/>
        </w:rPr>
        <w:t xml:space="preserve">s core data play strategy </w:t>
      </w:r>
      <w:r w:rsidR="00173419">
        <w:rPr>
          <w:rFonts w:ascii="Times New Roman" w:hAnsi="Times New Roman" w:cs="Times New Roman"/>
          <w:sz w:val="22"/>
          <w:szCs w:val="22"/>
        </w:rPr>
        <w:t>“</w:t>
      </w:r>
      <w:r w:rsidR="00173419" w:rsidRPr="001039D6">
        <w:rPr>
          <w:rFonts w:ascii="Times New Roman" w:hAnsi="Times New Roman" w:cs="Times New Roman"/>
          <w:i/>
          <w:iCs/>
          <w:sz w:val="22"/>
          <w:szCs w:val="22"/>
        </w:rPr>
        <w:t>Moving Computation is Cheaper than Moving Data</w:t>
      </w:r>
      <w:r w:rsidR="00173419">
        <w:rPr>
          <w:rFonts w:ascii="Times New Roman" w:hAnsi="Times New Roman" w:cs="Times New Roman"/>
          <w:sz w:val="22"/>
          <w:szCs w:val="22"/>
        </w:rPr>
        <w:t>”</w:t>
      </w:r>
      <w:r w:rsidR="00173419">
        <w:rPr>
          <w:rFonts w:ascii="Times New Roman" w:hAnsi="Times New Roman" w:cs="Times New Roman"/>
          <w:sz w:val="22"/>
          <w:szCs w:val="22"/>
        </w:rPr>
        <w:fldChar w:fldCharType="begin"/>
      </w:r>
      <w:r w:rsidR="00173419">
        <w:rPr>
          <w:rFonts w:ascii="Times New Roman" w:hAnsi="Times New Roman" w:cs="Times New Roman"/>
          <w:sz w:val="22"/>
          <w:szCs w:val="22"/>
        </w:rPr>
        <w:instrText xml:space="preserve"> ADDIN ZOTERO_ITEM CSL_CITATION {"citationID":"vF04QPYE","properties":{"formattedCitation":"({\\i{}HDFS Architecture}, n.d.)","plainCitation":"(HDFS Architecture, n.d.)","noteIndex":0},"citationItems":[{"id":479,"uris":["http://zotero.org/users/16566716/items/B4U8SCG5"],"itemData":{"id":479,"type":"document","title":"HDFS Architecture","URL":"https://hadoop.apache.org/docs/r3.3.5/hadoop-project-dist/hadoop-hdfs/HdfsDesign.html","citation-key":"HDFSArchitecture"}}],"schema":"https://github.com/citation-style-language/schema/raw/master/csl-citation.json"} </w:instrText>
      </w:r>
      <w:r w:rsidR="00173419">
        <w:rPr>
          <w:rFonts w:ascii="Times New Roman" w:hAnsi="Times New Roman" w:cs="Times New Roman"/>
          <w:sz w:val="22"/>
          <w:szCs w:val="22"/>
        </w:rPr>
        <w:fldChar w:fldCharType="separate"/>
      </w:r>
      <w:r w:rsidR="00173419" w:rsidRPr="005526A5">
        <w:rPr>
          <w:rFonts w:ascii="Times New Roman" w:eastAsiaTheme="minorEastAsia" w:hAnsi="Times New Roman" w:cs="Times New Roman"/>
          <w:sz w:val="22"/>
        </w:rPr>
        <w:t>(</w:t>
      </w:r>
      <w:r w:rsidR="00173419" w:rsidRPr="005526A5">
        <w:rPr>
          <w:rFonts w:ascii="Times New Roman" w:eastAsiaTheme="minorEastAsia" w:hAnsi="Times New Roman" w:cs="Times New Roman"/>
          <w:i/>
          <w:iCs/>
          <w:sz w:val="22"/>
        </w:rPr>
        <w:t>HDFS Architecture</w:t>
      </w:r>
      <w:r w:rsidR="00173419" w:rsidRPr="005526A5">
        <w:rPr>
          <w:rFonts w:ascii="Times New Roman" w:eastAsiaTheme="minorEastAsia" w:hAnsi="Times New Roman" w:cs="Times New Roman"/>
          <w:sz w:val="22"/>
        </w:rPr>
        <w:t>, n.d.)</w:t>
      </w:r>
      <w:r w:rsidR="00173419">
        <w:rPr>
          <w:rFonts w:ascii="Times New Roman" w:hAnsi="Times New Roman" w:cs="Times New Roman"/>
          <w:sz w:val="22"/>
          <w:szCs w:val="22"/>
        </w:rPr>
        <w:fldChar w:fldCharType="end"/>
      </w:r>
    </w:p>
    <w:p w14:paraId="45682709" w14:textId="4152744C" w:rsidR="00173419" w:rsidRDefault="00173419" w:rsidP="00AD5B09">
      <w:pPr>
        <w:pStyle w:val="p1"/>
        <w:numPr>
          <w:ilvl w:val="1"/>
          <w:numId w:val="10"/>
        </w:numPr>
        <w:ind w:left="993"/>
        <w:jc w:val="both"/>
        <w:rPr>
          <w:rFonts w:ascii="Times New Roman" w:hAnsi="Times New Roman" w:cs="Times New Roman"/>
          <w:sz w:val="22"/>
          <w:szCs w:val="22"/>
        </w:rPr>
      </w:pPr>
      <w:r>
        <w:rPr>
          <w:rFonts w:ascii="Times New Roman" w:hAnsi="Times New Roman" w:cs="Times New Roman"/>
          <w:sz w:val="22"/>
          <w:szCs w:val="22"/>
        </w:rPr>
        <w:t xml:space="preserve">So I </w:t>
      </w:r>
      <w:r w:rsidR="001A6382">
        <w:rPr>
          <w:rFonts w:ascii="Times New Roman" w:hAnsi="Times New Roman" w:cs="Times New Roman"/>
          <w:sz w:val="22"/>
          <w:szCs w:val="22"/>
        </w:rPr>
        <w:t>solid</w:t>
      </w:r>
      <w:r w:rsidR="00996B20">
        <w:rPr>
          <w:rFonts w:ascii="Times New Roman" w:hAnsi="Times New Roman" w:cs="Times New Roman"/>
          <w:sz w:val="22"/>
          <w:szCs w:val="22"/>
        </w:rPr>
        <w:t>ifi</w:t>
      </w:r>
      <w:r w:rsidR="001A6382">
        <w:rPr>
          <w:rFonts w:ascii="Times New Roman" w:hAnsi="Times New Roman" w:cs="Times New Roman"/>
          <w:sz w:val="22"/>
          <w:szCs w:val="22"/>
        </w:rPr>
        <w:t>ed my join strategy as:</w:t>
      </w:r>
    </w:p>
    <w:p w14:paraId="2B5F0195" w14:textId="0B2D02B9" w:rsidR="001A6382" w:rsidRDefault="00FE56B4" w:rsidP="00AD5B09">
      <w:pPr>
        <w:pStyle w:val="p1"/>
        <w:ind w:left="709" w:firstLineChars="126" w:firstLine="283"/>
        <w:jc w:val="both"/>
        <w:rPr>
          <w:rFonts w:ascii="Times New Roman" w:hAnsi="Times New Roman" w:cs="Times New Roman"/>
          <w:sz w:val="22"/>
          <w:szCs w:val="22"/>
        </w:rPr>
      </w:pPr>
      <w:r w:rsidRPr="00996B20">
        <w:rPr>
          <w:rFonts w:ascii="Times New Roman" w:hAnsi="Times New Roman" w:cs="Times New Roman"/>
          <w:b/>
          <w:bCs/>
          <w:sz w:val="22"/>
          <w:szCs w:val="22"/>
        </w:rPr>
        <w:t xml:space="preserve">Case 1: </w:t>
      </w:r>
      <w:r w:rsidR="001A6382" w:rsidRPr="00996B20">
        <w:rPr>
          <w:rFonts w:ascii="Times New Roman" w:hAnsi="Times New Roman" w:cs="Times New Roman"/>
          <w:b/>
          <w:bCs/>
          <w:sz w:val="22"/>
          <w:szCs w:val="22"/>
        </w:rPr>
        <w:t xml:space="preserve">Table A (large) </w:t>
      </w:r>
      <w:r w:rsidR="00C56380" w:rsidRPr="00996B20">
        <w:rPr>
          <w:rFonts w:ascii="Times New Roman" w:hAnsi="Times New Roman" w:cs="Times New Roman"/>
          <w:b/>
          <w:bCs/>
          <w:sz w:val="22"/>
          <w:szCs w:val="22"/>
        </w:rPr>
        <w:t>Table B (large)</w:t>
      </w:r>
      <w:r w:rsidR="00C56380">
        <w:rPr>
          <w:rFonts w:ascii="Times New Roman" w:hAnsi="Times New Roman" w:cs="Times New Roman"/>
          <w:sz w:val="22"/>
          <w:szCs w:val="22"/>
        </w:rPr>
        <w:t xml:space="preserve"> </w:t>
      </w:r>
      <w:r w:rsidR="00C56380" w:rsidRPr="00C56380">
        <w:rPr>
          <w:rFonts w:ascii="Times New Roman" w:hAnsi="Times New Roman" w:cs="Times New Roman"/>
          <w:sz w:val="22"/>
          <w:szCs w:val="22"/>
        </w:rPr>
        <w:sym w:font="Wingdings" w:char="F0E0"/>
      </w:r>
      <w:r w:rsidR="00C56380">
        <w:rPr>
          <w:rFonts w:ascii="Times New Roman" w:hAnsi="Times New Roman" w:cs="Times New Roman"/>
          <w:sz w:val="22"/>
          <w:szCs w:val="22"/>
        </w:rPr>
        <w:t xml:space="preserve"> </w:t>
      </w:r>
      <w:r w:rsidR="00996B20" w:rsidRPr="00996B20">
        <w:rPr>
          <w:rFonts w:ascii="Times New Roman" w:hAnsi="Times New Roman" w:cs="Times New Roman"/>
          <w:sz w:val="22"/>
          <w:szCs w:val="22"/>
        </w:rPr>
        <w:t>minimi</w:t>
      </w:r>
      <w:r w:rsidR="00996B20">
        <w:rPr>
          <w:rFonts w:ascii="Times New Roman" w:hAnsi="Times New Roman" w:cs="Times New Roman"/>
          <w:sz w:val="22"/>
          <w:szCs w:val="22"/>
        </w:rPr>
        <w:t>s</w:t>
      </w:r>
      <w:r w:rsidR="00996B20" w:rsidRPr="00996B20">
        <w:rPr>
          <w:rFonts w:ascii="Times New Roman" w:hAnsi="Times New Roman" w:cs="Times New Roman"/>
          <w:sz w:val="22"/>
          <w:szCs w:val="22"/>
        </w:rPr>
        <w:t>e shuffle costs</w:t>
      </w:r>
      <w:r w:rsidR="00155487">
        <w:rPr>
          <w:rFonts w:ascii="Times New Roman" w:hAnsi="Times New Roman" w:cs="Times New Roman" w:hint="eastAsia"/>
          <w:sz w:val="22"/>
          <w:szCs w:val="22"/>
        </w:rPr>
        <w:t>, referring to</w:t>
      </w:r>
      <w:r w:rsidR="00170516">
        <w:rPr>
          <w:rFonts w:ascii="Times New Roman" w:hAnsi="Times New Roman" w:cs="Times New Roman" w:hint="eastAsia"/>
          <w:sz w:val="22"/>
          <w:szCs w:val="22"/>
        </w:rPr>
        <w:t xml:space="preserve">: </w:t>
      </w:r>
      <w:r w:rsidR="00E3755B">
        <w:rPr>
          <w:rFonts w:ascii="Times New Roman" w:hAnsi="Times New Roman" w:cs="Times New Roman"/>
          <w:sz w:val="22"/>
          <w:szCs w:val="22"/>
        </w:rPr>
        <w:fldChar w:fldCharType="begin"/>
      </w:r>
      <w:r w:rsidR="00277852">
        <w:rPr>
          <w:rFonts w:ascii="Times New Roman" w:hAnsi="Times New Roman" w:cs="Times New Roman"/>
          <w:sz w:val="22"/>
          <w:szCs w:val="22"/>
        </w:rPr>
        <w:instrText xml:space="preserve"> ADDIN ZOTERO_ITEM CSL_CITATION {"citationID":"5Kjisfu5","properties":{"formattedCitation":"({\\i{}Optimizing the Join Strateg}, n.d.)","plainCitation":"(Optimizing the Join Strateg, n.d.)","noteIndex":0},"citationItems":[{"id":480,"uris":["http://zotero.org/users/16566716/items/SB2YCH3J"],"itemData":{"id":480,"type":"document","title":"Optimizing the Join Strateg","URL":"https://spark.apache.org/docs/latest/sql-performance-tuning.html#converting-sort-merge-join-to-broadcast-join","citation-key":"OptimizingJoinStrateg"}}],"schema":"https://github.com/citation-style-language/schema/raw/master/csl-citation.json"} </w:instrText>
      </w:r>
      <w:r w:rsidR="00E3755B">
        <w:rPr>
          <w:rFonts w:ascii="Times New Roman" w:hAnsi="Times New Roman" w:cs="Times New Roman"/>
          <w:sz w:val="22"/>
          <w:szCs w:val="22"/>
        </w:rPr>
        <w:fldChar w:fldCharType="separate"/>
      </w:r>
      <w:r w:rsidR="00277852" w:rsidRPr="00277852">
        <w:rPr>
          <w:rFonts w:ascii="Times New Roman" w:eastAsiaTheme="minorEastAsia" w:hAnsi="Times New Roman" w:cs="Times New Roman"/>
          <w:sz w:val="22"/>
        </w:rPr>
        <w:t>(</w:t>
      </w:r>
      <w:r w:rsidR="00277852" w:rsidRPr="00277852">
        <w:rPr>
          <w:rFonts w:ascii="Times New Roman" w:eastAsiaTheme="minorEastAsia" w:hAnsi="Times New Roman" w:cs="Times New Roman"/>
          <w:i/>
          <w:iCs/>
          <w:sz w:val="22"/>
        </w:rPr>
        <w:t>Optimizing the Join Strateg</w:t>
      </w:r>
      <w:r w:rsidR="00277852" w:rsidRPr="00277852">
        <w:rPr>
          <w:rFonts w:ascii="Times New Roman" w:eastAsiaTheme="minorEastAsia" w:hAnsi="Times New Roman" w:cs="Times New Roman"/>
          <w:sz w:val="22"/>
        </w:rPr>
        <w:t>, n.d.)</w:t>
      </w:r>
      <w:r w:rsidR="00E3755B">
        <w:rPr>
          <w:rFonts w:ascii="Times New Roman" w:hAnsi="Times New Roman" w:cs="Times New Roman"/>
          <w:sz w:val="22"/>
          <w:szCs w:val="22"/>
        </w:rPr>
        <w:fldChar w:fldCharType="end"/>
      </w:r>
      <w:r w:rsidR="00996B20">
        <w:rPr>
          <w:rFonts w:ascii="Times New Roman" w:hAnsi="Times New Roman" w:cs="Times New Roman"/>
          <w:sz w:val="22"/>
          <w:szCs w:val="22"/>
        </w:rPr>
        <w:t>:</w:t>
      </w:r>
    </w:p>
    <w:p w14:paraId="05BA2F3A" w14:textId="77777777" w:rsidR="00996B20" w:rsidRPr="00996B20" w:rsidRDefault="00996B20" w:rsidP="002D3DDB">
      <w:pPr>
        <w:pStyle w:val="p1"/>
        <w:numPr>
          <w:ilvl w:val="3"/>
          <w:numId w:val="11"/>
        </w:numPr>
        <w:ind w:left="709" w:firstLineChars="126" w:firstLine="283"/>
        <w:jc w:val="both"/>
        <w:rPr>
          <w:rFonts w:ascii="Times New Roman" w:hAnsi="Times New Roman" w:cs="Times New Roman"/>
          <w:sz w:val="22"/>
          <w:szCs w:val="22"/>
        </w:rPr>
      </w:pPr>
      <w:r w:rsidRPr="00996B20">
        <w:rPr>
          <w:rFonts w:ascii="Times New Roman" w:hAnsi="Times New Roman" w:cs="Times New Roman"/>
          <w:b/>
          <w:bCs/>
          <w:sz w:val="22"/>
          <w:szCs w:val="22"/>
        </w:rPr>
        <w:t>Projection and filtering</w:t>
      </w:r>
      <w:r w:rsidRPr="00996B20">
        <w:rPr>
          <w:rFonts w:ascii="Times New Roman" w:hAnsi="Times New Roman" w:cs="Times New Roman"/>
          <w:sz w:val="22"/>
          <w:szCs w:val="22"/>
        </w:rPr>
        <w:t>: selecting only the necessary columns and rows before joining.</w:t>
      </w:r>
    </w:p>
    <w:p w14:paraId="52B27B97" w14:textId="77777777" w:rsidR="00996B20" w:rsidRPr="00996B20" w:rsidRDefault="00996B20" w:rsidP="002D3DDB">
      <w:pPr>
        <w:pStyle w:val="p1"/>
        <w:numPr>
          <w:ilvl w:val="3"/>
          <w:numId w:val="11"/>
        </w:numPr>
        <w:ind w:left="709" w:firstLineChars="126" w:firstLine="283"/>
        <w:jc w:val="both"/>
        <w:rPr>
          <w:rFonts w:ascii="Times New Roman" w:hAnsi="Times New Roman" w:cs="Times New Roman"/>
          <w:sz w:val="22"/>
          <w:szCs w:val="22"/>
        </w:rPr>
      </w:pPr>
      <w:r w:rsidRPr="00996B20">
        <w:rPr>
          <w:rFonts w:ascii="Times New Roman" w:hAnsi="Times New Roman" w:cs="Times New Roman"/>
          <w:b/>
          <w:bCs/>
          <w:sz w:val="22"/>
          <w:szCs w:val="22"/>
        </w:rPr>
        <w:t>Pre-aggregation or distinct filtering</w:t>
      </w:r>
      <w:r w:rsidRPr="00996B20">
        <w:rPr>
          <w:rFonts w:ascii="Times New Roman" w:hAnsi="Times New Roman" w:cs="Times New Roman"/>
          <w:sz w:val="22"/>
          <w:szCs w:val="22"/>
        </w:rPr>
        <w:t>: reducing table cardinality when possible.</w:t>
      </w:r>
    </w:p>
    <w:p w14:paraId="243C408D" w14:textId="29210B29" w:rsidR="00996B20" w:rsidRPr="00996B20" w:rsidRDefault="00996B20" w:rsidP="002D3DDB">
      <w:pPr>
        <w:pStyle w:val="p1"/>
        <w:numPr>
          <w:ilvl w:val="3"/>
          <w:numId w:val="11"/>
        </w:numPr>
        <w:ind w:left="709" w:firstLineChars="126" w:firstLine="283"/>
        <w:jc w:val="both"/>
        <w:rPr>
          <w:rFonts w:ascii="Times New Roman" w:hAnsi="Times New Roman" w:cs="Times New Roman"/>
          <w:sz w:val="22"/>
          <w:szCs w:val="22"/>
        </w:rPr>
      </w:pPr>
      <w:r w:rsidRPr="00996B20">
        <w:rPr>
          <w:rFonts w:ascii="Times New Roman" w:hAnsi="Times New Roman" w:cs="Times New Roman"/>
          <w:b/>
          <w:bCs/>
          <w:sz w:val="22"/>
          <w:szCs w:val="22"/>
        </w:rPr>
        <w:t>Sort-Merge Join (SMJ)</w:t>
      </w:r>
      <w:r w:rsidRPr="00996B20">
        <w:rPr>
          <w:rFonts w:ascii="Times New Roman" w:hAnsi="Times New Roman" w:cs="Times New Roman"/>
          <w:sz w:val="22"/>
          <w:szCs w:val="22"/>
        </w:rPr>
        <w:t xml:space="preserve"> with Spark’s Adaptive Query Execution (AQE), which can dynamically optimi</w:t>
      </w:r>
      <w:r w:rsidR="003A6B60">
        <w:rPr>
          <w:rFonts w:ascii="Times New Roman" w:hAnsi="Times New Roman" w:cs="Times New Roman"/>
          <w:sz w:val="22"/>
          <w:szCs w:val="22"/>
        </w:rPr>
        <w:t>s</w:t>
      </w:r>
      <w:r w:rsidRPr="00996B20">
        <w:rPr>
          <w:rFonts w:ascii="Times New Roman" w:hAnsi="Times New Roman" w:cs="Times New Roman"/>
          <w:sz w:val="22"/>
          <w:szCs w:val="22"/>
        </w:rPr>
        <w:t>e skew handling and repartitioning.</w:t>
      </w:r>
    </w:p>
    <w:p w14:paraId="36851BE4" w14:textId="77777777" w:rsidR="00996B20" w:rsidRPr="00996B20" w:rsidRDefault="00996B20" w:rsidP="002D3DDB">
      <w:pPr>
        <w:pStyle w:val="p1"/>
        <w:numPr>
          <w:ilvl w:val="3"/>
          <w:numId w:val="11"/>
        </w:numPr>
        <w:ind w:left="709" w:firstLineChars="126" w:firstLine="283"/>
        <w:jc w:val="both"/>
        <w:rPr>
          <w:rFonts w:ascii="Times New Roman" w:hAnsi="Times New Roman" w:cs="Times New Roman"/>
          <w:sz w:val="22"/>
          <w:szCs w:val="22"/>
        </w:rPr>
      </w:pPr>
      <w:r w:rsidRPr="00996B20">
        <w:rPr>
          <w:rFonts w:ascii="Times New Roman" w:hAnsi="Times New Roman" w:cs="Times New Roman"/>
          <w:b/>
          <w:bCs/>
          <w:sz w:val="22"/>
          <w:szCs w:val="22"/>
        </w:rPr>
        <w:t>Semi-joins</w:t>
      </w:r>
      <w:r w:rsidRPr="00996B20">
        <w:rPr>
          <w:rFonts w:ascii="Times New Roman" w:hAnsi="Times New Roman" w:cs="Times New Roman"/>
          <w:sz w:val="22"/>
          <w:szCs w:val="22"/>
        </w:rPr>
        <w:t xml:space="preserve"> for existence checks to avoid carrying unnecessary columns from the second table.</w:t>
      </w:r>
    </w:p>
    <w:p w14:paraId="1CF50EA0" w14:textId="2516B98A" w:rsidR="00996B20" w:rsidRPr="00996B20" w:rsidRDefault="00996B20" w:rsidP="002D3DDB">
      <w:pPr>
        <w:pStyle w:val="p1"/>
        <w:numPr>
          <w:ilvl w:val="3"/>
          <w:numId w:val="11"/>
        </w:numPr>
        <w:ind w:left="709" w:firstLineChars="126" w:firstLine="283"/>
        <w:jc w:val="both"/>
        <w:rPr>
          <w:rFonts w:ascii="Times New Roman" w:hAnsi="Times New Roman" w:cs="Times New Roman"/>
          <w:sz w:val="22"/>
          <w:szCs w:val="22"/>
        </w:rPr>
      </w:pPr>
      <w:r w:rsidRPr="00996B20">
        <w:rPr>
          <w:rFonts w:ascii="Times New Roman" w:hAnsi="Times New Roman" w:cs="Times New Roman"/>
          <w:b/>
          <w:bCs/>
          <w:sz w:val="22"/>
          <w:szCs w:val="22"/>
        </w:rPr>
        <w:t>Where applicable</w:t>
      </w:r>
      <w:r w:rsidRPr="00996B20">
        <w:rPr>
          <w:rFonts w:ascii="Times New Roman" w:hAnsi="Times New Roman" w:cs="Times New Roman"/>
          <w:sz w:val="22"/>
          <w:szCs w:val="22"/>
        </w:rPr>
        <w:t>, applying Bloom filters to prune non-matching keys before the full join.</w:t>
      </w:r>
    </w:p>
    <w:p w14:paraId="2DA5DABC" w14:textId="12B989EF" w:rsidR="00063150" w:rsidRPr="00156FD3" w:rsidRDefault="00FE56B4" w:rsidP="002D3DDB">
      <w:pPr>
        <w:pStyle w:val="p1"/>
        <w:ind w:left="709" w:firstLineChars="126" w:firstLine="283"/>
        <w:jc w:val="both"/>
        <w:rPr>
          <w:rFonts w:ascii="Times New Roman" w:hAnsi="Times New Roman" w:cs="Times New Roman"/>
          <w:sz w:val="22"/>
          <w:szCs w:val="22"/>
        </w:rPr>
      </w:pPr>
      <w:r w:rsidRPr="00996B20">
        <w:rPr>
          <w:rFonts w:ascii="Times New Roman" w:hAnsi="Times New Roman" w:cs="Times New Roman"/>
          <w:b/>
          <w:bCs/>
          <w:sz w:val="22"/>
          <w:szCs w:val="22"/>
        </w:rPr>
        <w:lastRenderedPageBreak/>
        <w:t xml:space="preserve">Case 2: </w:t>
      </w:r>
      <w:r w:rsidR="00063150" w:rsidRPr="00996B20">
        <w:rPr>
          <w:rFonts w:ascii="Times New Roman" w:hAnsi="Times New Roman" w:cs="Times New Roman"/>
          <w:b/>
          <w:bCs/>
          <w:sz w:val="22"/>
          <w:szCs w:val="22"/>
        </w:rPr>
        <w:t>Table A (large) Table B (</w:t>
      </w:r>
      <w:r w:rsidR="00063150" w:rsidRPr="00996B20">
        <w:rPr>
          <w:rFonts w:ascii="Times New Roman" w:hAnsi="Times New Roman" w:cs="Times New Roman"/>
          <w:b/>
          <w:bCs/>
          <w:sz w:val="22"/>
          <w:szCs w:val="22"/>
        </w:rPr>
        <w:t>small</w:t>
      </w:r>
      <w:r w:rsidR="00063150" w:rsidRPr="00996B20">
        <w:rPr>
          <w:rFonts w:ascii="Times New Roman" w:hAnsi="Times New Roman" w:cs="Times New Roman"/>
          <w:b/>
          <w:bCs/>
          <w:sz w:val="22"/>
          <w:szCs w:val="22"/>
        </w:rPr>
        <w:t>)</w:t>
      </w:r>
      <w:r w:rsidR="00063150">
        <w:rPr>
          <w:rFonts w:ascii="Times New Roman" w:hAnsi="Times New Roman" w:cs="Times New Roman"/>
          <w:sz w:val="22"/>
          <w:szCs w:val="22"/>
        </w:rPr>
        <w:t xml:space="preserve"> </w:t>
      </w:r>
      <w:r w:rsidR="00063150" w:rsidRPr="00063150">
        <w:rPr>
          <w:rFonts w:ascii="Times New Roman" w:hAnsi="Times New Roman" w:cs="Times New Roman"/>
          <w:sz w:val="22"/>
          <w:szCs w:val="22"/>
        </w:rPr>
        <w:sym w:font="Wingdings" w:char="F0E0"/>
      </w:r>
      <w:r w:rsidR="00063150">
        <w:rPr>
          <w:rFonts w:ascii="Times New Roman" w:hAnsi="Times New Roman" w:cs="Times New Roman"/>
          <w:sz w:val="22"/>
          <w:szCs w:val="22"/>
        </w:rPr>
        <w:t xml:space="preserve"> </w:t>
      </w:r>
      <w:r w:rsidR="00190A31">
        <w:rPr>
          <w:rFonts w:ascii="Times New Roman" w:hAnsi="Times New Roman" w:cs="Times New Roman"/>
          <w:sz w:val="22"/>
          <w:szCs w:val="22"/>
        </w:rPr>
        <w:t>Using F.broadcast to broadcast t</w:t>
      </w:r>
      <w:r w:rsidR="00A561AE" w:rsidRPr="00A561AE">
        <w:rPr>
          <w:rFonts w:ascii="Times New Roman" w:hAnsi="Times New Roman" w:cs="Times New Roman"/>
          <w:sz w:val="22"/>
          <w:szCs w:val="22"/>
        </w:rPr>
        <w:t>he smaller table</w:t>
      </w:r>
      <w:r w:rsidR="00190A31">
        <w:rPr>
          <w:rFonts w:ascii="Times New Roman" w:hAnsi="Times New Roman" w:cs="Times New Roman"/>
          <w:sz w:val="22"/>
          <w:szCs w:val="22"/>
        </w:rPr>
        <w:t xml:space="preserve"> B</w:t>
      </w:r>
      <w:r w:rsidR="00A561AE" w:rsidRPr="00A561AE">
        <w:rPr>
          <w:rFonts w:ascii="Times New Roman" w:hAnsi="Times New Roman" w:cs="Times New Roman"/>
          <w:sz w:val="22"/>
          <w:szCs w:val="22"/>
        </w:rPr>
        <w:t xml:space="preserve"> to all worker nodes, allowing each partition of the larger table </w:t>
      </w:r>
      <w:r w:rsidR="00190A31">
        <w:rPr>
          <w:rFonts w:ascii="Times New Roman" w:hAnsi="Times New Roman" w:cs="Times New Roman"/>
          <w:sz w:val="22"/>
          <w:szCs w:val="22"/>
        </w:rPr>
        <w:t xml:space="preserve">A </w:t>
      </w:r>
      <w:r w:rsidR="00A561AE" w:rsidRPr="00A561AE">
        <w:rPr>
          <w:rFonts w:ascii="Times New Roman" w:hAnsi="Times New Roman" w:cs="Times New Roman"/>
          <w:sz w:val="22"/>
          <w:szCs w:val="22"/>
        </w:rPr>
        <w:t>to perform the join locally without triggering a network-wide shuffle.</w:t>
      </w:r>
    </w:p>
    <w:p w14:paraId="7D76D571" w14:textId="07265A98" w:rsidR="00156FD3" w:rsidRPr="00156FD3" w:rsidRDefault="00156FD3" w:rsidP="002D3DDB">
      <w:pPr>
        <w:pStyle w:val="p1"/>
        <w:numPr>
          <w:ilvl w:val="0"/>
          <w:numId w:val="10"/>
        </w:numPr>
        <w:jc w:val="both"/>
        <w:rPr>
          <w:rFonts w:ascii="Times New Roman" w:hAnsi="Times New Roman" w:cs="Times New Roman"/>
          <w:sz w:val="22"/>
          <w:szCs w:val="22"/>
        </w:rPr>
      </w:pPr>
      <w:r w:rsidRPr="00156FD3">
        <w:rPr>
          <w:rFonts w:ascii="Times New Roman" w:hAnsi="Times New Roman" w:cs="Times New Roman"/>
          <w:b/>
          <w:bCs/>
          <w:sz w:val="22"/>
          <w:szCs w:val="22"/>
        </w:rPr>
        <w:t>Network flags</w:t>
      </w:r>
      <w:r w:rsidRPr="00156FD3">
        <w:rPr>
          <w:rFonts w:ascii="Times New Roman" w:hAnsi="Times New Roman" w:cs="Times New Roman"/>
          <w:sz w:val="22"/>
          <w:szCs w:val="22"/>
        </w:rPr>
        <w:t xml:space="preserve"> were parsed into indicator columns and summed to count membership; overlap computed via net_count ≥ 2.</w:t>
      </w:r>
      <w:r w:rsidR="005A5869">
        <w:rPr>
          <w:rFonts w:ascii="Times New Roman" w:hAnsi="Times New Roman" w:cs="Times New Roman" w:hint="eastAsia"/>
          <w:sz w:val="22"/>
          <w:szCs w:val="22"/>
        </w:rPr>
        <w:t xml:space="preserve"> </w:t>
      </w:r>
    </w:p>
    <w:p w14:paraId="10EFE8EA" w14:textId="50AE2E12" w:rsidR="00156FD3" w:rsidRDefault="00156FD3" w:rsidP="002D3DDB">
      <w:pPr>
        <w:pStyle w:val="p1"/>
        <w:numPr>
          <w:ilvl w:val="0"/>
          <w:numId w:val="10"/>
        </w:numPr>
        <w:jc w:val="both"/>
        <w:rPr>
          <w:rFonts w:ascii="Times New Roman" w:hAnsi="Times New Roman" w:cs="Times New Roman"/>
          <w:sz w:val="22"/>
          <w:szCs w:val="22"/>
        </w:rPr>
      </w:pPr>
      <w:r w:rsidRPr="00156FD3">
        <w:rPr>
          <w:rFonts w:ascii="Times New Roman" w:hAnsi="Times New Roman" w:cs="Times New Roman"/>
          <w:b/>
          <w:bCs/>
          <w:sz w:val="22"/>
          <w:szCs w:val="22"/>
        </w:rPr>
        <w:t>Haversine UDF</w:t>
      </w:r>
      <w:r w:rsidRPr="00156FD3">
        <w:rPr>
          <w:rFonts w:ascii="Times New Roman" w:hAnsi="Times New Roman" w:cs="Times New Roman"/>
          <w:sz w:val="22"/>
          <w:szCs w:val="22"/>
        </w:rPr>
        <w:t xml:space="preserve"> computed pairwise great-circle distances; for NZ, a self-join generated pairs with ID_A &lt; ID_B to avoid duplicates.</w:t>
      </w:r>
    </w:p>
    <w:p w14:paraId="29A07106" w14:textId="4186BD90" w:rsidR="00C77893" w:rsidRPr="009947DF" w:rsidRDefault="00FB154E" w:rsidP="002D3DDB">
      <w:pPr>
        <w:pStyle w:val="p1"/>
        <w:numPr>
          <w:ilvl w:val="0"/>
          <w:numId w:val="10"/>
        </w:numPr>
        <w:jc w:val="both"/>
        <w:rPr>
          <w:rStyle w:val="s4"/>
          <w:rFonts w:ascii="Times New Roman" w:hAnsi="Times New Roman" w:cs="Times New Roman"/>
          <w:sz w:val="22"/>
          <w:szCs w:val="22"/>
        </w:rPr>
      </w:pPr>
      <w:r>
        <w:rPr>
          <w:rFonts w:ascii="Times New Roman" w:hAnsi="Times New Roman" w:cs="Times New Roman"/>
          <w:b/>
          <w:bCs/>
          <w:sz w:val="22"/>
          <w:szCs w:val="22"/>
        </w:rPr>
        <w:t xml:space="preserve">Save </w:t>
      </w:r>
      <w:r w:rsidR="00F44A62">
        <w:rPr>
          <w:rFonts w:ascii="Times New Roman" w:hAnsi="Times New Roman" w:cs="Times New Roman"/>
          <w:b/>
          <w:bCs/>
          <w:sz w:val="22"/>
          <w:szCs w:val="22"/>
        </w:rPr>
        <w:t xml:space="preserve">and reload </w:t>
      </w:r>
      <w:r w:rsidR="00F44A62" w:rsidRPr="00802EEC">
        <w:rPr>
          <w:rFonts w:ascii="Times New Roman" w:hAnsi="Times New Roman" w:cs="Times New Roman"/>
          <w:sz w:val="22"/>
          <w:szCs w:val="22"/>
        </w:rPr>
        <w:t xml:space="preserve">frequent using data in </w:t>
      </w:r>
      <w:r w:rsidR="00F44A62" w:rsidRPr="00802EEC">
        <w:rPr>
          <w:rFonts w:ascii="Times New Roman" w:hAnsi="Times New Roman" w:cs="Times New Roman"/>
          <w:b/>
          <w:bCs/>
          <w:sz w:val="22"/>
          <w:szCs w:val="22"/>
        </w:rPr>
        <w:t>parquet</w:t>
      </w:r>
      <w:r w:rsidR="00F44A62" w:rsidRPr="00802EEC">
        <w:rPr>
          <w:rFonts w:ascii="Times New Roman" w:hAnsi="Times New Roman" w:cs="Times New Roman"/>
          <w:sz w:val="22"/>
          <w:szCs w:val="22"/>
        </w:rPr>
        <w:t xml:space="preserve"> format and </w:t>
      </w:r>
      <w:r w:rsidR="00F44A62" w:rsidRPr="00802EEC">
        <w:rPr>
          <w:rFonts w:ascii="Times New Roman" w:hAnsi="Times New Roman" w:cs="Times New Roman"/>
          <w:b/>
          <w:bCs/>
          <w:sz w:val="22"/>
          <w:szCs w:val="22"/>
        </w:rPr>
        <w:t>reload</w:t>
      </w:r>
      <w:r w:rsidR="00F44A62" w:rsidRPr="00802EEC">
        <w:rPr>
          <w:rFonts w:ascii="Times New Roman" w:hAnsi="Times New Roman" w:cs="Times New Roman"/>
          <w:sz w:val="22"/>
          <w:szCs w:val="22"/>
        </w:rPr>
        <w:t xml:space="preserve"> </w:t>
      </w:r>
      <w:r w:rsidR="009F2361">
        <w:rPr>
          <w:rFonts w:ascii="Times New Roman" w:hAnsi="Times New Roman" w:cs="Times New Roman"/>
          <w:sz w:val="22"/>
          <w:szCs w:val="22"/>
        </w:rPr>
        <w:t xml:space="preserve">or </w:t>
      </w:r>
      <w:r w:rsidR="009F2361" w:rsidRPr="009F2361">
        <w:rPr>
          <w:rFonts w:ascii="Times New Roman" w:hAnsi="Times New Roman" w:cs="Times New Roman"/>
          <w:b/>
          <w:bCs/>
          <w:sz w:val="22"/>
          <w:szCs w:val="22"/>
        </w:rPr>
        <w:t>cache</w:t>
      </w:r>
      <w:r w:rsidR="009F2361">
        <w:rPr>
          <w:rFonts w:ascii="Times New Roman" w:hAnsi="Times New Roman" w:cs="Times New Roman"/>
          <w:sz w:val="22"/>
          <w:szCs w:val="22"/>
        </w:rPr>
        <w:t xml:space="preserve"> if small enough so to </w:t>
      </w:r>
      <w:r w:rsidR="009F5E7A">
        <w:rPr>
          <w:rFonts w:ascii="Times New Roman" w:hAnsi="Times New Roman" w:cs="Times New Roman"/>
          <w:sz w:val="22"/>
          <w:szCs w:val="22"/>
        </w:rPr>
        <w:t>make computation quicker. By spliting pythnb file</w:t>
      </w:r>
      <w:r w:rsidR="00F85E51">
        <w:rPr>
          <w:rFonts w:ascii="Times New Roman" w:hAnsi="Times New Roman" w:cs="Times New Roman"/>
          <w:sz w:val="22"/>
          <w:szCs w:val="22"/>
        </w:rPr>
        <w:t>s</w:t>
      </w:r>
      <w:r w:rsidR="009F5E7A">
        <w:rPr>
          <w:rFonts w:ascii="Times New Roman" w:hAnsi="Times New Roman" w:cs="Times New Roman"/>
          <w:sz w:val="22"/>
          <w:szCs w:val="22"/>
        </w:rPr>
        <w:t xml:space="preserve"> into different charpters</w:t>
      </w:r>
      <w:r w:rsidR="00F85E51">
        <w:rPr>
          <w:rFonts w:ascii="Times New Roman" w:hAnsi="Times New Roman" w:cs="Times New Roman"/>
          <w:sz w:val="22"/>
          <w:szCs w:val="22"/>
        </w:rPr>
        <w:t xml:space="preserve">, this reload method </w:t>
      </w:r>
      <w:r w:rsidR="001D6B6D">
        <w:rPr>
          <w:rFonts w:ascii="Times New Roman" w:hAnsi="Times New Roman" w:cs="Times New Roman"/>
          <w:sz w:val="22"/>
          <w:szCs w:val="22"/>
        </w:rPr>
        <w:t>allows me to run from the very beginning every time</w:t>
      </w:r>
      <w:r w:rsidR="00E473E9">
        <w:rPr>
          <w:rFonts w:ascii="Times New Roman" w:hAnsi="Times New Roman" w:cs="Times New Roman"/>
          <w:sz w:val="22"/>
          <w:szCs w:val="22"/>
        </w:rPr>
        <w:t xml:space="preserve">, e.g. some count result should be save to txt file as a int or float number </w:t>
      </w:r>
      <w:r w:rsidR="00AA0805">
        <w:rPr>
          <w:rFonts w:ascii="Times New Roman" w:hAnsi="Times New Roman" w:cs="Times New Roman"/>
          <w:sz w:val="22"/>
          <w:szCs w:val="22"/>
        </w:rPr>
        <w:t xml:space="preserve">or it will lead to duplicating time cost </w:t>
      </w:r>
      <w:r w:rsidR="00664021">
        <w:rPr>
          <w:rFonts w:ascii="Times New Roman" w:hAnsi="Times New Roman" w:cs="Times New Roman"/>
          <w:sz w:val="22"/>
          <w:szCs w:val="22"/>
        </w:rPr>
        <w:t>processing in spark.</w:t>
      </w:r>
    </w:p>
    <w:p w14:paraId="0B1CBD4A" w14:textId="3A417047" w:rsidR="00C77893" w:rsidRDefault="00300B28" w:rsidP="007548C9">
      <w:pPr>
        <w:pStyle w:val="2"/>
        <w:ind w:leftChars="-1" w:left="-2"/>
        <w:rPr>
          <w:rFonts w:ascii="Times New Roman" w:hAnsi="Times New Roman" w:cs="Times New Roman"/>
          <w:b/>
          <w:bCs/>
          <w:color w:val="000000" w:themeColor="text1"/>
          <w:sz w:val="24"/>
          <w:szCs w:val="24"/>
        </w:rPr>
      </w:pPr>
      <w:r w:rsidRPr="00AA41D6">
        <w:rPr>
          <w:rFonts w:ascii="Times New Roman" w:hAnsi="Times New Roman" w:cs="Times New Roman"/>
          <w:b/>
          <w:bCs/>
          <w:color w:val="000000" w:themeColor="text1"/>
          <w:sz w:val="24"/>
          <w:szCs w:val="24"/>
        </w:rPr>
        <w:t xml:space="preserve">3. </w:t>
      </w:r>
      <w:r w:rsidR="00C77893" w:rsidRPr="00635EE2">
        <w:rPr>
          <w:rFonts w:ascii="Times New Roman" w:hAnsi="Times New Roman" w:cs="Times New Roman"/>
          <w:b/>
          <w:bCs/>
          <w:color w:val="000000" w:themeColor="text1"/>
          <w:sz w:val="24"/>
          <w:szCs w:val="24"/>
        </w:rPr>
        <w:t>Visualizations</w:t>
      </w:r>
    </w:p>
    <w:p w14:paraId="50CA54B4" w14:textId="77777777" w:rsidR="000024F5" w:rsidRDefault="000024F5" w:rsidP="008A5D76">
      <w:pPr>
        <w:pStyle w:val="3"/>
        <w:ind w:rightChars="-14" w:right="-34"/>
        <w:rPr>
          <w:rFonts w:ascii="Times New Roman" w:hAnsi="Times New Roman" w:cs="Times New Roman"/>
          <w:b/>
          <w:bCs/>
          <w:color w:val="000000" w:themeColor="text1"/>
          <w:sz w:val="22"/>
          <w:szCs w:val="22"/>
        </w:rPr>
      </w:pPr>
      <w:r w:rsidRPr="000024F5">
        <w:rPr>
          <w:rFonts w:ascii="Times New Roman" w:hAnsi="Times New Roman" w:cs="Times New Roman"/>
          <w:b/>
          <w:bCs/>
          <w:color w:val="000000" w:themeColor="text1"/>
          <w:sz w:val="22"/>
          <w:szCs w:val="22"/>
        </w:rPr>
        <w:t>New Zealand Temperature</w:t>
      </w:r>
    </w:p>
    <w:p w14:paraId="0043CD87" w14:textId="499E026D" w:rsidR="005049B9" w:rsidRPr="000024F5" w:rsidRDefault="005049B9" w:rsidP="001A309B">
      <w:pPr>
        <w:pStyle w:val="p1"/>
        <w:ind w:leftChars="177" w:left="425"/>
        <w:jc w:val="both"/>
        <w:rPr>
          <w:rFonts w:ascii="Times New Roman" w:hAnsi="Times New Roman" w:cs="Times New Roman" w:hint="eastAsia"/>
          <w:sz w:val="22"/>
          <w:szCs w:val="22"/>
        </w:rPr>
      </w:pPr>
      <w:r w:rsidRPr="000024F5">
        <w:rPr>
          <w:rFonts w:ascii="Times New Roman" w:hAnsi="Times New Roman" w:cs="Times New Roman"/>
          <w:sz w:val="22"/>
          <w:szCs w:val="22"/>
        </w:rPr>
        <w:t xml:space="preserve">Fifteen New Zealand stations were identified </w:t>
      </w:r>
      <w:r>
        <w:rPr>
          <w:rFonts w:ascii="Times New Roman" w:hAnsi="Times New Roman" w:cs="Times New Roman" w:hint="eastAsia"/>
          <w:sz w:val="22"/>
          <w:szCs w:val="22"/>
        </w:rPr>
        <w:t>from the enriched stations table. Extracts all TMIN and TMAX observations from 1940 to 2025 and create</w:t>
      </w:r>
      <w:r w:rsidR="00775B3C">
        <w:rPr>
          <w:rFonts w:ascii="Times New Roman" w:hAnsi="Times New Roman" w:cs="Times New Roman" w:hint="eastAsia"/>
          <w:sz w:val="22"/>
          <w:szCs w:val="22"/>
        </w:rPr>
        <w:t>s</w:t>
      </w:r>
      <w:r>
        <w:rPr>
          <w:rFonts w:ascii="Times New Roman" w:hAnsi="Times New Roman" w:cs="Times New Roman" w:hint="eastAsia"/>
          <w:sz w:val="22"/>
          <w:szCs w:val="22"/>
        </w:rPr>
        <w:t xml:space="preserve"> two levels of aggregation.</w:t>
      </w:r>
    </w:p>
    <w:p w14:paraId="29C02A55" w14:textId="257F05F2" w:rsidR="008C2838" w:rsidRPr="001A309B" w:rsidRDefault="008B2073" w:rsidP="001A309B">
      <w:pPr>
        <w:ind w:left="426"/>
        <w:jc w:val="both"/>
        <w:rPr>
          <w:rFonts w:ascii="Times New Roman" w:hAnsi="Times New Roman" w:cs="Times New Roman"/>
          <w:b/>
          <w:bCs/>
          <w:sz w:val="22"/>
          <w:szCs w:val="22"/>
        </w:rPr>
      </w:pPr>
      <w:r w:rsidRPr="001A309B">
        <w:rPr>
          <w:rFonts w:ascii="Times New Roman" w:hAnsi="Times New Roman" w:cs="Times New Roman"/>
          <w:b/>
          <w:bCs/>
          <w:sz w:val="22"/>
          <w:szCs w:val="22"/>
        </w:rPr>
        <w:t>Monthly averages</w:t>
      </w:r>
    </w:p>
    <w:p w14:paraId="7D3971C3" w14:textId="4C24CB61" w:rsidR="008B2073" w:rsidRDefault="008B2073" w:rsidP="009F1465">
      <w:pPr>
        <w:ind w:leftChars="177" w:left="426" w:hanging="1"/>
        <w:jc w:val="both"/>
        <w:rPr>
          <w:rFonts w:ascii="Times New Roman" w:hAnsi="Times New Roman" w:cs="Times New Roman"/>
          <w:sz w:val="22"/>
          <w:szCs w:val="22"/>
        </w:rPr>
      </w:pPr>
      <w:r w:rsidRPr="000024F5">
        <w:rPr>
          <w:rFonts w:ascii="Times New Roman" w:hAnsi="Times New Roman" w:cs="Times New Roman"/>
          <w:sz w:val="22"/>
          <w:szCs w:val="22"/>
        </w:rPr>
        <w:t xml:space="preserve">Each station’s daily values were grouped by (ID, year, month) to compute mean TMIN/TMAX, with missing months retained as NaN to visibly mark gaps. </w:t>
      </w:r>
      <w:r>
        <w:rPr>
          <w:rFonts w:ascii="Times New Roman" w:hAnsi="Times New Roman" w:cs="Times New Roman" w:hint="eastAsia"/>
          <w:sz w:val="22"/>
          <w:szCs w:val="22"/>
        </w:rPr>
        <w:t>T</w:t>
      </w:r>
      <w:r w:rsidRPr="000024F5">
        <w:rPr>
          <w:rFonts w:ascii="Times New Roman" w:hAnsi="Times New Roman" w:cs="Times New Roman"/>
          <w:sz w:val="22"/>
          <w:szCs w:val="22"/>
        </w:rPr>
        <w:t>hen aligned all stations to a full monthly index (1940–2025). The resulting panel of 15 subplots highlights station-level variability and irregular data coverage. Some stations (e.g., NZ000093</w:t>
      </w:r>
      <w:r w:rsidR="005543F3">
        <w:rPr>
          <w:rFonts w:ascii="Times New Roman" w:hAnsi="Times New Roman" w:cs="Times New Roman" w:hint="eastAsia"/>
          <w:sz w:val="22"/>
          <w:szCs w:val="22"/>
        </w:rPr>
        <w:t>3090</w:t>
      </w:r>
      <w:r w:rsidRPr="000024F5">
        <w:rPr>
          <w:rFonts w:ascii="Times New Roman" w:hAnsi="Times New Roman" w:cs="Times New Roman"/>
          <w:sz w:val="22"/>
          <w:szCs w:val="22"/>
        </w:rPr>
        <w:t>) show long continuous records, while others (e.g., NZM00093929) have large gaps.</w:t>
      </w:r>
    </w:p>
    <w:p w14:paraId="113A1B63" w14:textId="7C4D8CBF" w:rsidR="008B2073" w:rsidRDefault="008B2073" w:rsidP="00123927">
      <w:r>
        <w:rPr>
          <w:noProof/>
        </w:rPr>
        <w:drawing>
          <wp:inline distT="0" distB="0" distL="0" distR="0" wp14:anchorId="461D6E2D" wp14:editId="258B7B8C">
            <wp:extent cx="6188710" cy="3094355"/>
            <wp:effectExtent l="0" t="0" r="0" b="4445"/>
            <wp:docPr id="1997038864"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038864" name="图片 199703886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88710" cy="3094355"/>
                    </a:xfrm>
                    <a:prstGeom prst="rect">
                      <a:avLst/>
                    </a:prstGeom>
                  </pic:spPr>
                </pic:pic>
              </a:graphicData>
            </a:graphic>
          </wp:inline>
        </w:drawing>
      </w:r>
    </w:p>
    <w:p w14:paraId="6B543CDB" w14:textId="2EE412AF" w:rsidR="008B2073" w:rsidRPr="008B2073" w:rsidRDefault="002617A2" w:rsidP="002617A2">
      <w:pPr>
        <w:pStyle w:val="afc"/>
        <w:jc w:val="center"/>
        <w:rPr>
          <w:rFonts w:hint="eastAsia"/>
        </w:rPr>
      </w:pPr>
      <w:r>
        <w:t xml:space="preserve">Figure </w:t>
      </w:r>
      <w:r>
        <w:fldChar w:fldCharType="begin"/>
      </w:r>
      <w:r>
        <w:instrText xml:space="preserve"> SEQ Figure \* ARABIC </w:instrText>
      </w:r>
      <w:r>
        <w:fldChar w:fldCharType="separate"/>
      </w:r>
      <w:r w:rsidR="00EE0BA0">
        <w:rPr>
          <w:noProof/>
        </w:rPr>
        <w:t>7</w:t>
      </w:r>
      <w:r>
        <w:fldChar w:fldCharType="end"/>
      </w:r>
      <w:r>
        <w:rPr>
          <w:rFonts w:hint="eastAsia"/>
        </w:rPr>
        <w:t xml:space="preserve">: </w:t>
      </w:r>
      <w:r w:rsidRPr="007A73BD">
        <w:t>NZ Stations • Monthly Mean TMIN/TMAX (NaN gaps, aligned 1940-2025)</w:t>
      </w:r>
    </w:p>
    <w:p w14:paraId="156A5717" w14:textId="77777777" w:rsidR="008672B0" w:rsidRDefault="008672B0" w:rsidP="00560197">
      <w:pPr>
        <w:ind w:left="426" w:firstLineChars="257" w:firstLine="565"/>
        <w:rPr>
          <w:rFonts w:ascii="Times New Roman" w:hAnsi="Times New Roman" w:cs="Times New Roman"/>
          <w:sz w:val="22"/>
          <w:szCs w:val="22"/>
        </w:rPr>
      </w:pPr>
    </w:p>
    <w:p w14:paraId="7A52DD52" w14:textId="068B1A34" w:rsidR="00D174FC" w:rsidRDefault="0051300A" w:rsidP="00D321A5">
      <w:pPr>
        <w:keepNext/>
        <w:ind w:left="425"/>
        <w:jc w:val="both"/>
        <w:rPr>
          <w:rFonts w:ascii="Times New Roman" w:hAnsi="Times New Roman" w:cs="Times New Roman"/>
          <w:b/>
          <w:bCs/>
          <w:sz w:val="22"/>
          <w:szCs w:val="22"/>
        </w:rPr>
      </w:pPr>
      <w:r w:rsidRPr="00F26B7A">
        <w:rPr>
          <w:rFonts w:ascii="Times New Roman" w:hAnsi="Times New Roman" w:cs="Times New Roman"/>
          <w:b/>
          <w:bCs/>
          <w:sz w:val="22"/>
          <w:szCs w:val="22"/>
        </w:rPr>
        <w:lastRenderedPageBreak/>
        <w:t>Yearly</w:t>
      </w:r>
      <w:r w:rsidRPr="00F26B7A">
        <w:rPr>
          <w:rFonts w:ascii="Times New Roman" w:hAnsi="Times New Roman" w:cs="Times New Roman"/>
          <w:b/>
          <w:bCs/>
          <w:sz w:val="22"/>
          <w:szCs w:val="22"/>
        </w:rPr>
        <w:t xml:space="preserve"> </w:t>
      </w:r>
      <w:r w:rsidR="000024F5" w:rsidRPr="00F26B7A">
        <w:rPr>
          <w:rFonts w:ascii="Times New Roman" w:hAnsi="Times New Roman" w:cs="Times New Roman"/>
          <w:b/>
          <w:bCs/>
          <w:sz w:val="22"/>
          <w:szCs w:val="22"/>
        </w:rPr>
        <w:t>averages</w:t>
      </w:r>
    </w:p>
    <w:p w14:paraId="462E595F" w14:textId="1C500A38" w:rsidR="00F469F1" w:rsidRDefault="00D174FC" w:rsidP="00965706">
      <w:pPr>
        <w:ind w:left="426"/>
        <w:jc w:val="both"/>
        <w:rPr>
          <w:rFonts w:ascii="Times New Roman" w:hAnsi="Times New Roman" w:cs="Times New Roman"/>
          <w:sz w:val="22"/>
          <w:szCs w:val="22"/>
        </w:rPr>
      </w:pPr>
      <w:r w:rsidRPr="004422A0">
        <w:rPr>
          <w:rFonts w:ascii="Times New Roman" w:hAnsi="Times New Roman" w:cs="Times New Roman"/>
          <w:sz w:val="22"/>
          <w:szCs w:val="22"/>
        </w:rPr>
        <w:t xml:space="preserve">Monthly means were further averaged to annual means, with a </w:t>
      </w:r>
      <w:r w:rsidRPr="004422A0">
        <w:rPr>
          <w:rFonts w:ascii="Times New Roman" w:hAnsi="Times New Roman" w:cs="Times New Roman"/>
          <w:b/>
          <w:bCs/>
          <w:sz w:val="22"/>
          <w:szCs w:val="22"/>
        </w:rPr>
        <w:t>quality threshold of at least 9 months</w:t>
      </w:r>
      <w:r w:rsidRPr="004422A0">
        <w:rPr>
          <w:rFonts w:ascii="Times New Roman" w:hAnsi="Times New Roman" w:cs="Times New Roman"/>
          <w:sz w:val="22"/>
          <w:szCs w:val="22"/>
        </w:rPr>
        <w:t xml:space="preserve"> per year to prevent bias. This resulted in yearly TMIN/TMAX trajectories for each station (shown in a 15-subplot panel). Clear warming trends are apparent at many stations, although some early records are noisy due to sparse data coverage</w:t>
      </w:r>
      <w:r w:rsidR="004422A0" w:rsidRPr="004422A0">
        <w:rPr>
          <w:rFonts w:ascii="Times New Roman" w:hAnsi="Times New Roman" w:cs="Times New Roman"/>
          <w:sz w:val="22"/>
          <w:szCs w:val="22"/>
        </w:rPr>
        <w:t>，</w:t>
      </w:r>
      <w:r w:rsidR="004422A0" w:rsidRPr="004422A0">
        <w:rPr>
          <w:rFonts w:ascii="Times New Roman" w:hAnsi="Times New Roman" w:cs="Times New Roman"/>
          <w:sz w:val="22"/>
          <w:szCs w:val="22"/>
        </w:rPr>
        <w:t xml:space="preserve"> ref</w:t>
      </w:r>
      <w:r w:rsidR="00F469F1">
        <w:rPr>
          <w:rFonts w:ascii="Times New Roman" w:hAnsi="Times New Roman" w:cs="Times New Roman" w:hint="eastAsia"/>
          <w:sz w:val="22"/>
          <w:szCs w:val="22"/>
        </w:rPr>
        <w:t>er</w:t>
      </w:r>
      <w:r w:rsidR="004422A0" w:rsidRPr="004422A0">
        <w:rPr>
          <w:rFonts w:ascii="Times New Roman" w:hAnsi="Times New Roman" w:cs="Times New Roman"/>
          <w:sz w:val="22"/>
          <w:szCs w:val="22"/>
        </w:rPr>
        <w:t xml:space="preserve">ring to </w:t>
      </w:r>
      <w:r w:rsidR="004422A0" w:rsidRPr="004422A0">
        <w:rPr>
          <w:rFonts w:ascii="Times New Roman" w:hAnsi="Times New Roman" w:cs="Times New Roman"/>
          <w:sz w:val="22"/>
          <w:szCs w:val="22"/>
        </w:rPr>
        <w:fldChar w:fldCharType="begin"/>
      </w:r>
      <w:r w:rsidR="004422A0" w:rsidRPr="004422A0">
        <w:rPr>
          <w:rFonts w:ascii="Times New Roman" w:hAnsi="Times New Roman" w:cs="Times New Roman"/>
          <w:sz w:val="22"/>
          <w:szCs w:val="22"/>
        </w:rPr>
        <w:instrText xml:space="preserve"> REF _Ref208770440 \h </w:instrText>
      </w:r>
      <w:r w:rsidR="004422A0" w:rsidRPr="004422A0">
        <w:rPr>
          <w:rFonts w:ascii="Times New Roman" w:hAnsi="Times New Roman" w:cs="Times New Roman"/>
          <w:sz w:val="22"/>
          <w:szCs w:val="22"/>
        </w:rPr>
      </w:r>
      <w:r w:rsidR="004422A0" w:rsidRPr="004422A0">
        <w:rPr>
          <w:rFonts w:ascii="Times New Roman" w:hAnsi="Times New Roman" w:cs="Times New Roman"/>
          <w:sz w:val="22"/>
          <w:szCs w:val="22"/>
        </w:rPr>
        <w:instrText xml:space="preserve"> \* MERGEFORMAT </w:instrText>
      </w:r>
      <w:r w:rsidR="004422A0" w:rsidRPr="004422A0">
        <w:rPr>
          <w:rFonts w:ascii="Times New Roman" w:hAnsi="Times New Roman" w:cs="Times New Roman"/>
          <w:sz w:val="22"/>
          <w:szCs w:val="22"/>
        </w:rPr>
        <w:fldChar w:fldCharType="separate"/>
      </w:r>
      <w:r w:rsidR="00EE0BA0" w:rsidRPr="00EE0BA0">
        <w:rPr>
          <w:rFonts w:ascii="Times New Roman" w:hAnsi="Times New Roman" w:cs="Times New Roman"/>
          <w:sz w:val="22"/>
          <w:szCs w:val="22"/>
        </w:rPr>
        <w:t xml:space="preserve">Figure </w:t>
      </w:r>
      <w:r w:rsidR="00EE0BA0" w:rsidRPr="00EE0BA0">
        <w:rPr>
          <w:rFonts w:ascii="Times New Roman" w:hAnsi="Times New Roman" w:cs="Times New Roman"/>
          <w:noProof/>
          <w:sz w:val="22"/>
          <w:szCs w:val="22"/>
        </w:rPr>
        <w:t>8</w:t>
      </w:r>
      <w:r w:rsidR="00EE0BA0" w:rsidRPr="00EE0BA0">
        <w:rPr>
          <w:rFonts w:ascii="Times New Roman" w:hAnsi="Times New Roman" w:cs="Times New Roman" w:hint="eastAsia"/>
          <w:sz w:val="22"/>
          <w:szCs w:val="22"/>
        </w:rPr>
        <w:t xml:space="preserve">: </w:t>
      </w:r>
      <w:r w:rsidR="00EE0BA0" w:rsidRPr="00EE0BA0">
        <w:rPr>
          <w:rFonts w:ascii="Times New Roman" w:hAnsi="Times New Roman" w:cs="Times New Roman"/>
          <w:sz w:val="22"/>
          <w:szCs w:val="22"/>
        </w:rPr>
        <w:t>NZ Stations • Yearly Mean TMIN/TMAX (NaN gaps via month coverage threshold, aligned 1940-2025</w:t>
      </w:r>
      <w:r w:rsidR="004422A0" w:rsidRPr="004422A0">
        <w:rPr>
          <w:rFonts w:ascii="Times New Roman" w:hAnsi="Times New Roman" w:cs="Times New Roman"/>
          <w:sz w:val="22"/>
          <w:szCs w:val="22"/>
        </w:rPr>
        <w:fldChar w:fldCharType="end"/>
      </w:r>
      <w:r w:rsidR="00F469F1">
        <w:rPr>
          <w:rFonts w:ascii="Times New Roman" w:hAnsi="Times New Roman" w:cs="Times New Roman" w:hint="eastAsia"/>
          <w:sz w:val="22"/>
          <w:szCs w:val="22"/>
        </w:rPr>
        <w:t>.</w:t>
      </w:r>
    </w:p>
    <w:p w14:paraId="272CEEFC" w14:textId="70249328" w:rsidR="008B2073" w:rsidRPr="000024F5" w:rsidRDefault="00D174FC" w:rsidP="00B84BD0">
      <w:pPr>
        <w:ind w:leftChars="-59" w:left="-1" w:hangingChars="64" w:hanging="141"/>
        <w:jc w:val="center"/>
        <w:rPr>
          <w:rFonts w:ascii="Times New Roman" w:hAnsi="Times New Roman" w:cs="Times New Roman" w:hint="eastAsia"/>
          <w:sz w:val="22"/>
          <w:szCs w:val="22"/>
        </w:rPr>
      </w:pPr>
      <w:r w:rsidRPr="00965706">
        <w:rPr>
          <w:rFonts w:ascii="Times New Roman" w:hAnsi="Times New Roman" w:cs="Times New Roman"/>
          <w:sz w:val="22"/>
          <w:szCs w:val="22"/>
        </w:rPr>
        <w:t xml:space="preserve"> </w:t>
      </w:r>
      <w:r w:rsidR="008B2073">
        <w:rPr>
          <w:rFonts w:ascii="Times New Roman" w:hAnsi="Times New Roman" w:cs="Times New Roman"/>
          <w:noProof/>
          <w:sz w:val="22"/>
          <w:szCs w:val="22"/>
        </w:rPr>
        <w:drawing>
          <wp:inline distT="0" distB="0" distL="0" distR="0" wp14:anchorId="064C70BA" wp14:editId="51D2454B">
            <wp:extent cx="6188710" cy="3094355"/>
            <wp:effectExtent l="0" t="0" r="0" b="4445"/>
            <wp:docPr id="67226010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260100" name="图片 67226010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88710" cy="3094355"/>
                    </a:xfrm>
                    <a:prstGeom prst="rect">
                      <a:avLst/>
                    </a:prstGeom>
                  </pic:spPr>
                </pic:pic>
              </a:graphicData>
            </a:graphic>
          </wp:inline>
        </w:drawing>
      </w:r>
    </w:p>
    <w:p w14:paraId="6942ABF3" w14:textId="24603E86" w:rsidR="008B2073" w:rsidRDefault="008B2073" w:rsidP="008B2073">
      <w:pPr>
        <w:pStyle w:val="afc"/>
        <w:jc w:val="center"/>
      </w:pPr>
      <w:bookmarkStart w:id="2" w:name="_Ref208770440"/>
      <w:r>
        <w:t xml:space="preserve">Figure </w:t>
      </w:r>
      <w:r>
        <w:fldChar w:fldCharType="begin"/>
      </w:r>
      <w:r>
        <w:instrText xml:space="preserve"> SEQ Figure \* ARABIC </w:instrText>
      </w:r>
      <w:r>
        <w:fldChar w:fldCharType="separate"/>
      </w:r>
      <w:r w:rsidR="00EE0BA0">
        <w:rPr>
          <w:noProof/>
        </w:rPr>
        <w:t>8</w:t>
      </w:r>
      <w:r>
        <w:fldChar w:fldCharType="end"/>
      </w:r>
      <w:r>
        <w:rPr>
          <w:rFonts w:hint="eastAsia"/>
        </w:rPr>
        <w:t xml:space="preserve">: </w:t>
      </w:r>
      <w:r w:rsidRPr="001C6F81">
        <w:t>NZ Stations • Yearly Mean TMIN/TMAX (NaN gaps via month coverage threshold, aligned 1940-2025</w:t>
      </w:r>
      <w:bookmarkEnd w:id="2"/>
    </w:p>
    <w:p w14:paraId="3C130F3C" w14:textId="77777777" w:rsidR="000024F5" w:rsidRPr="008A5D76" w:rsidRDefault="000024F5" w:rsidP="001A309B">
      <w:pPr>
        <w:ind w:left="425" w:firstLine="1"/>
        <w:jc w:val="both"/>
        <w:rPr>
          <w:rFonts w:ascii="Times New Roman" w:hAnsi="Times New Roman" w:cs="Times New Roman"/>
          <w:b/>
          <w:bCs/>
          <w:sz w:val="22"/>
          <w:szCs w:val="22"/>
        </w:rPr>
      </w:pPr>
      <w:r w:rsidRPr="008A5D76">
        <w:rPr>
          <w:rFonts w:ascii="Times New Roman" w:hAnsi="Times New Roman" w:cs="Times New Roman"/>
          <w:b/>
          <w:bCs/>
          <w:sz w:val="22"/>
          <w:szCs w:val="22"/>
        </w:rPr>
        <w:t>Gap analysis.</w:t>
      </w:r>
    </w:p>
    <w:p w14:paraId="669E2784" w14:textId="192C7009" w:rsidR="001A309B" w:rsidRDefault="000024F5" w:rsidP="005C2D16">
      <w:pPr>
        <w:ind w:left="360"/>
        <w:rPr>
          <w:rFonts w:ascii="Times New Roman" w:hAnsi="Times New Roman" w:cs="Times New Roman"/>
          <w:sz w:val="22"/>
          <w:szCs w:val="22"/>
        </w:rPr>
      </w:pPr>
      <w:r w:rsidRPr="000024F5">
        <w:rPr>
          <w:rFonts w:ascii="Times New Roman" w:hAnsi="Times New Roman" w:cs="Times New Roman"/>
          <w:sz w:val="22"/>
          <w:szCs w:val="22"/>
        </w:rPr>
        <w:t xml:space="preserve">A gap-detection routine compared </w:t>
      </w:r>
      <w:r w:rsidR="00203B72">
        <w:rPr>
          <w:rFonts w:ascii="Times New Roman" w:hAnsi="Times New Roman" w:cs="Times New Roman" w:hint="eastAsia"/>
          <w:sz w:val="22"/>
          <w:szCs w:val="22"/>
        </w:rPr>
        <w:t xml:space="preserve">the </w:t>
      </w:r>
      <w:r w:rsidRPr="000024F5">
        <w:rPr>
          <w:rFonts w:ascii="Times New Roman" w:hAnsi="Times New Roman" w:cs="Times New Roman"/>
          <w:sz w:val="22"/>
          <w:szCs w:val="22"/>
        </w:rPr>
        <w:t xml:space="preserve">expected (station × year × month) with </w:t>
      </w:r>
      <w:r w:rsidR="00203B72">
        <w:rPr>
          <w:rFonts w:ascii="Times New Roman" w:hAnsi="Times New Roman" w:cs="Times New Roman" w:hint="eastAsia"/>
          <w:sz w:val="22"/>
          <w:szCs w:val="22"/>
        </w:rPr>
        <w:t xml:space="preserve">the </w:t>
      </w:r>
      <w:r w:rsidRPr="000024F5">
        <w:rPr>
          <w:rFonts w:ascii="Times New Roman" w:hAnsi="Times New Roman" w:cs="Times New Roman"/>
          <w:sz w:val="22"/>
          <w:szCs w:val="22"/>
        </w:rPr>
        <w:t>observed. Results show that certain stations missed entire decades. Others, like NZ000093844 Invercargill, missed ~100 months across its history. Data gaps are concentrated in early decades and highlight challenges in building long-term homogeneous series.</w:t>
      </w:r>
    </w:p>
    <w:p w14:paraId="2877535C" w14:textId="77777777" w:rsidR="005C2D16" w:rsidRDefault="005C2D16" w:rsidP="005C2D16">
      <w:pPr>
        <w:ind w:left="360"/>
        <w:rPr>
          <w:rFonts w:ascii="Times New Roman" w:hAnsi="Times New Roman" w:cs="Times New Roman" w:hint="eastAsia"/>
          <w:sz w:val="22"/>
          <w:szCs w:val="22"/>
        </w:rPr>
      </w:pPr>
    </w:p>
    <w:tbl>
      <w:tblPr>
        <w:tblW w:w="5620" w:type="dxa"/>
        <w:jc w:val="center"/>
        <w:tblLook w:val="04A0" w:firstRow="1" w:lastRow="0" w:firstColumn="1" w:lastColumn="0" w:noHBand="0" w:noVBand="1"/>
      </w:tblPr>
      <w:tblGrid>
        <w:gridCol w:w="1700"/>
        <w:gridCol w:w="1880"/>
        <w:gridCol w:w="2040"/>
      </w:tblGrid>
      <w:tr w:rsidR="00A80FCE" w:rsidRPr="00285919" w14:paraId="4D44DCC9" w14:textId="77777777" w:rsidTr="00285919">
        <w:trPr>
          <w:trHeight w:val="20"/>
          <w:tblHeader/>
          <w:jc w:val="center"/>
        </w:trPr>
        <w:tc>
          <w:tcPr>
            <w:tcW w:w="1700" w:type="dxa"/>
            <w:tcBorders>
              <w:top w:val="single" w:sz="4" w:space="0" w:color="auto"/>
              <w:left w:val="single" w:sz="4" w:space="0" w:color="auto"/>
              <w:bottom w:val="single" w:sz="4" w:space="0" w:color="auto"/>
              <w:right w:val="single" w:sz="4" w:space="0" w:color="auto"/>
            </w:tcBorders>
            <w:noWrap/>
            <w:vAlign w:val="center"/>
            <w:hideMark/>
          </w:tcPr>
          <w:p w14:paraId="0C4EA767" w14:textId="77777777" w:rsidR="00A80FCE" w:rsidRPr="00285919" w:rsidRDefault="00A80FCE" w:rsidP="00285919">
            <w:pPr>
              <w:pStyle w:val="p1"/>
              <w:spacing w:line="240" w:lineRule="atLeast"/>
              <w:jc w:val="center"/>
              <w:rPr>
                <w:rFonts w:ascii="Times New Roman" w:hAnsi="Times New Roman" w:cs="Times New Roman"/>
                <w:b/>
                <w:bCs/>
                <w:sz w:val="20"/>
                <w:szCs w:val="20"/>
              </w:rPr>
            </w:pPr>
            <w:r w:rsidRPr="00285919">
              <w:rPr>
                <w:rFonts w:ascii="Times New Roman" w:hAnsi="Times New Roman" w:cs="Times New Roman"/>
                <w:b/>
                <w:bCs/>
                <w:sz w:val="20"/>
                <w:szCs w:val="20"/>
              </w:rPr>
              <w:t>Station ID</w:t>
            </w:r>
          </w:p>
        </w:tc>
        <w:tc>
          <w:tcPr>
            <w:tcW w:w="1880" w:type="dxa"/>
            <w:tcBorders>
              <w:top w:val="single" w:sz="4" w:space="0" w:color="auto"/>
              <w:left w:val="nil"/>
              <w:bottom w:val="single" w:sz="4" w:space="0" w:color="auto"/>
              <w:right w:val="single" w:sz="4" w:space="0" w:color="auto"/>
            </w:tcBorders>
            <w:noWrap/>
            <w:vAlign w:val="center"/>
            <w:hideMark/>
          </w:tcPr>
          <w:p w14:paraId="4078CDD2" w14:textId="77777777" w:rsidR="00A80FCE" w:rsidRPr="00285919" w:rsidRDefault="00A80FCE" w:rsidP="00285919">
            <w:pPr>
              <w:pStyle w:val="p1"/>
              <w:spacing w:line="240" w:lineRule="atLeast"/>
              <w:jc w:val="center"/>
              <w:rPr>
                <w:rFonts w:ascii="Times New Roman" w:hAnsi="Times New Roman" w:cs="Times New Roman"/>
                <w:b/>
                <w:bCs/>
                <w:sz w:val="20"/>
                <w:szCs w:val="20"/>
              </w:rPr>
            </w:pPr>
            <w:r w:rsidRPr="00285919">
              <w:rPr>
                <w:rFonts w:ascii="Times New Roman" w:hAnsi="Times New Roman" w:cs="Times New Roman"/>
                <w:b/>
                <w:bCs/>
                <w:sz w:val="20"/>
                <w:szCs w:val="20"/>
              </w:rPr>
              <w:t>missing_year_total</w:t>
            </w:r>
          </w:p>
        </w:tc>
        <w:tc>
          <w:tcPr>
            <w:tcW w:w="2040" w:type="dxa"/>
            <w:tcBorders>
              <w:top w:val="single" w:sz="4" w:space="0" w:color="auto"/>
              <w:left w:val="nil"/>
              <w:bottom w:val="single" w:sz="4" w:space="0" w:color="auto"/>
              <w:right w:val="single" w:sz="4" w:space="0" w:color="auto"/>
            </w:tcBorders>
            <w:noWrap/>
            <w:vAlign w:val="center"/>
            <w:hideMark/>
          </w:tcPr>
          <w:p w14:paraId="757CBBFD" w14:textId="77777777" w:rsidR="00A80FCE" w:rsidRPr="00285919" w:rsidRDefault="00A80FCE" w:rsidP="00285919">
            <w:pPr>
              <w:pStyle w:val="p1"/>
              <w:spacing w:line="240" w:lineRule="atLeast"/>
              <w:jc w:val="center"/>
              <w:rPr>
                <w:rFonts w:ascii="Times New Roman" w:hAnsi="Times New Roman" w:cs="Times New Roman"/>
                <w:b/>
                <w:bCs/>
                <w:sz w:val="20"/>
                <w:szCs w:val="20"/>
              </w:rPr>
            </w:pPr>
            <w:r w:rsidRPr="00285919">
              <w:rPr>
                <w:rFonts w:ascii="Times New Roman" w:hAnsi="Times New Roman" w:cs="Times New Roman"/>
                <w:b/>
                <w:bCs/>
                <w:sz w:val="20"/>
                <w:szCs w:val="20"/>
              </w:rPr>
              <w:t>missing_month_toal</w:t>
            </w:r>
          </w:p>
        </w:tc>
      </w:tr>
      <w:tr w:rsidR="00A80FCE" w:rsidRPr="00285919" w14:paraId="17CD7388" w14:textId="77777777" w:rsidTr="00285919">
        <w:trPr>
          <w:trHeight w:val="20"/>
          <w:jc w:val="center"/>
        </w:trPr>
        <w:tc>
          <w:tcPr>
            <w:tcW w:w="1700" w:type="dxa"/>
            <w:tcBorders>
              <w:top w:val="nil"/>
              <w:left w:val="single" w:sz="4" w:space="0" w:color="auto"/>
              <w:bottom w:val="single" w:sz="4" w:space="0" w:color="auto"/>
              <w:right w:val="single" w:sz="4" w:space="0" w:color="auto"/>
            </w:tcBorders>
            <w:noWrap/>
            <w:vAlign w:val="center"/>
            <w:hideMark/>
          </w:tcPr>
          <w:p w14:paraId="65D6D8DE"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NZ000933090</w:t>
            </w:r>
          </w:p>
        </w:tc>
        <w:tc>
          <w:tcPr>
            <w:tcW w:w="1880" w:type="dxa"/>
            <w:tcBorders>
              <w:top w:val="nil"/>
              <w:left w:val="nil"/>
              <w:bottom w:val="single" w:sz="4" w:space="0" w:color="auto"/>
              <w:right w:val="single" w:sz="4" w:space="0" w:color="auto"/>
            </w:tcBorders>
            <w:noWrap/>
            <w:vAlign w:val="center"/>
            <w:hideMark/>
          </w:tcPr>
          <w:p w14:paraId="7E4AB248"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5</w:t>
            </w:r>
          </w:p>
        </w:tc>
        <w:tc>
          <w:tcPr>
            <w:tcW w:w="2040" w:type="dxa"/>
            <w:tcBorders>
              <w:top w:val="nil"/>
              <w:left w:val="nil"/>
              <w:bottom w:val="single" w:sz="4" w:space="0" w:color="auto"/>
              <w:right w:val="single" w:sz="4" w:space="0" w:color="auto"/>
            </w:tcBorders>
            <w:noWrap/>
            <w:vAlign w:val="center"/>
            <w:hideMark/>
          </w:tcPr>
          <w:p w14:paraId="12A67B1B"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48</w:t>
            </w:r>
          </w:p>
        </w:tc>
      </w:tr>
      <w:tr w:rsidR="00A80FCE" w:rsidRPr="00285919" w14:paraId="4C059B20" w14:textId="77777777" w:rsidTr="00285919">
        <w:trPr>
          <w:trHeight w:val="20"/>
          <w:jc w:val="center"/>
        </w:trPr>
        <w:tc>
          <w:tcPr>
            <w:tcW w:w="1700" w:type="dxa"/>
            <w:tcBorders>
              <w:top w:val="nil"/>
              <w:left w:val="single" w:sz="4" w:space="0" w:color="auto"/>
              <w:bottom w:val="single" w:sz="4" w:space="0" w:color="auto"/>
              <w:right w:val="single" w:sz="4" w:space="0" w:color="auto"/>
            </w:tcBorders>
            <w:noWrap/>
            <w:vAlign w:val="center"/>
            <w:hideMark/>
          </w:tcPr>
          <w:p w14:paraId="3FD5EF24"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NZ000093994</w:t>
            </w:r>
          </w:p>
        </w:tc>
        <w:tc>
          <w:tcPr>
            <w:tcW w:w="1880" w:type="dxa"/>
            <w:tcBorders>
              <w:top w:val="nil"/>
              <w:left w:val="nil"/>
              <w:bottom w:val="single" w:sz="4" w:space="0" w:color="auto"/>
              <w:right w:val="single" w:sz="4" w:space="0" w:color="auto"/>
            </w:tcBorders>
            <w:noWrap/>
            <w:vAlign w:val="center"/>
            <w:hideMark/>
          </w:tcPr>
          <w:p w14:paraId="0D43FD8A"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10</w:t>
            </w:r>
          </w:p>
        </w:tc>
        <w:tc>
          <w:tcPr>
            <w:tcW w:w="2040" w:type="dxa"/>
            <w:tcBorders>
              <w:top w:val="nil"/>
              <w:left w:val="nil"/>
              <w:bottom w:val="single" w:sz="4" w:space="0" w:color="auto"/>
              <w:right w:val="single" w:sz="4" w:space="0" w:color="auto"/>
            </w:tcBorders>
            <w:noWrap/>
            <w:vAlign w:val="center"/>
            <w:hideMark/>
          </w:tcPr>
          <w:p w14:paraId="04625939"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87</w:t>
            </w:r>
          </w:p>
        </w:tc>
      </w:tr>
      <w:tr w:rsidR="00A80FCE" w:rsidRPr="00285919" w14:paraId="13128E2F" w14:textId="77777777" w:rsidTr="00285919">
        <w:trPr>
          <w:trHeight w:val="20"/>
          <w:jc w:val="center"/>
        </w:trPr>
        <w:tc>
          <w:tcPr>
            <w:tcW w:w="1700" w:type="dxa"/>
            <w:tcBorders>
              <w:top w:val="nil"/>
              <w:left w:val="single" w:sz="4" w:space="0" w:color="auto"/>
              <w:bottom w:val="single" w:sz="4" w:space="0" w:color="auto"/>
              <w:right w:val="single" w:sz="4" w:space="0" w:color="auto"/>
            </w:tcBorders>
            <w:noWrap/>
            <w:vAlign w:val="center"/>
            <w:hideMark/>
          </w:tcPr>
          <w:p w14:paraId="0E1CF60A"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NZ000093844</w:t>
            </w:r>
          </w:p>
        </w:tc>
        <w:tc>
          <w:tcPr>
            <w:tcW w:w="1880" w:type="dxa"/>
            <w:tcBorders>
              <w:top w:val="nil"/>
              <w:left w:val="nil"/>
              <w:bottom w:val="single" w:sz="4" w:space="0" w:color="auto"/>
              <w:right w:val="single" w:sz="4" w:space="0" w:color="auto"/>
            </w:tcBorders>
            <w:noWrap/>
            <w:vAlign w:val="center"/>
            <w:hideMark/>
          </w:tcPr>
          <w:p w14:paraId="0817A831"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10</w:t>
            </w:r>
          </w:p>
        </w:tc>
        <w:tc>
          <w:tcPr>
            <w:tcW w:w="2040" w:type="dxa"/>
            <w:tcBorders>
              <w:top w:val="nil"/>
              <w:left w:val="nil"/>
              <w:bottom w:val="single" w:sz="4" w:space="0" w:color="auto"/>
              <w:right w:val="single" w:sz="4" w:space="0" w:color="auto"/>
            </w:tcBorders>
            <w:noWrap/>
            <w:vAlign w:val="center"/>
            <w:hideMark/>
          </w:tcPr>
          <w:p w14:paraId="0E9C0904"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100</w:t>
            </w:r>
          </w:p>
        </w:tc>
      </w:tr>
      <w:tr w:rsidR="00A80FCE" w:rsidRPr="00285919" w14:paraId="648A238E" w14:textId="77777777" w:rsidTr="00285919">
        <w:trPr>
          <w:trHeight w:val="20"/>
          <w:jc w:val="center"/>
        </w:trPr>
        <w:tc>
          <w:tcPr>
            <w:tcW w:w="1700" w:type="dxa"/>
            <w:tcBorders>
              <w:top w:val="nil"/>
              <w:left w:val="single" w:sz="4" w:space="0" w:color="auto"/>
              <w:bottom w:val="single" w:sz="4" w:space="0" w:color="auto"/>
              <w:right w:val="single" w:sz="4" w:space="0" w:color="auto"/>
            </w:tcBorders>
            <w:noWrap/>
            <w:vAlign w:val="center"/>
            <w:hideMark/>
          </w:tcPr>
          <w:p w14:paraId="49E56F99"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NZ000939450</w:t>
            </w:r>
          </w:p>
        </w:tc>
        <w:tc>
          <w:tcPr>
            <w:tcW w:w="1880" w:type="dxa"/>
            <w:tcBorders>
              <w:top w:val="nil"/>
              <w:left w:val="nil"/>
              <w:bottom w:val="single" w:sz="4" w:space="0" w:color="auto"/>
              <w:right w:val="single" w:sz="4" w:space="0" w:color="auto"/>
            </w:tcBorders>
            <w:noWrap/>
            <w:vAlign w:val="center"/>
            <w:hideMark/>
          </w:tcPr>
          <w:p w14:paraId="01F72836"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17</w:t>
            </w:r>
          </w:p>
        </w:tc>
        <w:tc>
          <w:tcPr>
            <w:tcW w:w="2040" w:type="dxa"/>
            <w:tcBorders>
              <w:top w:val="nil"/>
              <w:left w:val="nil"/>
              <w:bottom w:val="single" w:sz="4" w:space="0" w:color="auto"/>
              <w:right w:val="single" w:sz="4" w:space="0" w:color="auto"/>
            </w:tcBorders>
            <w:noWrap/>
            <w:vAlign w:val="center"/>
            <w:hideMark/>
          </w:tcPr>
          <w:p w14:paraId="01CE5B1D"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176</w:t>
            </w:r>
          </w:p>
        </w:tc>
      </w:tr>
      <w:tr w:rsidR="00A80FCE" w:rsidRPr="00285919" w14:paraId="5B14AE98" w14:textId="77777777" w:rsidTr="00285919">
        <w:trPr>
          <w:trHeight w:val="20"/>
          <w:jc w:val="center"/>
        </w:trPr>
        <w:tc>
          <w:tcPr>
            <w:tcW w:w="1700" w:type="dxa"/>
            <w:tcBorders>
              <w:top w:val="nil"/>
              <w:left w:val="single" w:sz="4" w:space="0" w:color="auto"/>
              <w:bottom w:val="single" w:sz="4" w:space="0" w:color="auto"/>
              <w:right w:val="single" w:sz="4" w:space="0" w:color="auto"/>
            </w:tcBorders>
            <w:noWrap/>
            <w:vAlign w:val="center"/>
            <w:hideMark/>
          </w:tcPr>
          <w:p w14:paraId="2282DC05"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NZ000093292</w:t>
            </w:r>
          </w:p>
        </w:tc>
        <w:tc>
          <w:tcPr>
            <w:tcW w:w="1880" w:type="dxa"/>
            <w:tcBorders>
              <w:top w:val="nil"/>
              <w:left w:val="nil"/>
              <w:bottom w:val="single" w:sz="4" w:space="0" w:color="auto"/>
              <w:right w:val="single" w:sz="4" w:space="0" w:color="auto"/>
            </w:tcBorders>
            <w:noWrap/>
            <w:vAlign w:val="center"/>
            <w:hideMark/>
          </w:tcPr>
          <w:p w14:paraId="113F6B0F"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24</w:t>
            </w:r>
          </w:p>
        </w:tc>
        <w:tc>
          <w:tcPr>
            <w:tcW w:w="2040" w:type="dxa"/>
            <w:tcBorders>
              <w:top w:val="nil"/>
              <w:left w:val="nil"/>
              <w:bottom w:val="single" w:sz="4" w:space="0" w:color="auto"/>
              <w:right w:val="single" w:sz="4" w:space="0" w:color="auto"/>
            </w:tcBorders>
            <w:noWrap/>
            <w:vAlign w:val="center"/>
            <w:hideMark/>
          </w:tcPr>
          <w:p w14:paraId="48FADD9D"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265</w:t>
            </w:r>
          </w:p>
        </w:tc>
      </w:tr>
      <w:tr w:rsidR="00A80FCE" w:rsidRPr="00285919" w14:paraId="1A211ED2" w14:textId="77777777" w:rsidTr="00285919">
        <w:trPr>
          <w:trHeight w:val="20"/>
          <w:jc w:val="center"/>
        </w:trPr>
        <w:tc>
          <w:tcPr>
            <w:tcW w:w="1700" w:type="dxa"/>
            <w:tcBorders>
              <w:top w:val="nil"/>
              <w:left w:val="single" w:sz="4" w:space="0" w:color="auto"/>
              <w:bottom w:val="single" w:sz="4" w:space="0" w:color="auto"/>
              <w:right w:val="single" w:sz="4" w:space="0" w:color="auto"/>
            </w:tcBorders>
            <w:noWrap/>
            <w:vAlign w:val="center"/>
            <w:hideMark/>
          </w:tcPr>
          <w:p w14:paraId="437ADFE6"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NZ000936150</w:t>
            </w:r>
          </w:p>
        </w:tc>
        <w:tc>
          <w:tcPr>
            <w:tcW w:w="1880" w:type="dxa"/>
            <w:tcBorders>
              <w:top w:val="nil"/>
              <w:left w:val="nil"/>
              <w:bottom w:val="single" w:sz="4" w:space="0" w:color="auto"/>
              <w:right w:val="single" w:sz="4" w:space="0" w:color="auto"/>
            </w:tcBorders>
            <w:noWrap/>
            <w:vAlign w:val="center"/>
            <w:hideMark/>
          </w:tcPr>
          <w:p w14:paraId="5BEC5CDC"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25</w:t>
            </w:r>
          </w:p>
        </w:tc>
        <w:tc>
          <w:tcPr>
            <w:tcW w:w="2040" w:type="dxa"/>
            <w:tcBorders>
              <w:top w:val="nil"/>
              <w:left w:val="nil"/>
              <w:bottom w:val="single" w:sz="4" w:space="0" w:color="auto"/>
              <w:right w:val="single" w:sz="4" w:space="0" w:color="auto"/>
            </w:tcBorders>
            <w:noWrap/>
            <w:vAlign w:val="center"/>
            <w:hideMark/>
          </w:tcPr>
          <w:p w14:paraId="15B349C1"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288</w:t>
            </w:r>
          </w:p>
        </w:tc>
      </w:tr>
      <w:tr w:rsidR="00A80FCE" w:rsidRPr="00285919" w14:paraId="531B2790" w14:textId="77777777" w:rsidTr="00285919">
        <w:trPr>
          <w:trHeight w:val="20"/>
          <w:jc w:val="center"/>
        </w:trPr>
        <w:tc>
          <w:tcPr>
            <w:tcW w:w="1700" w:type="dxa"/>
            <w:tcBorders>
              <w:top w:val="nil"/>
              <w:left w:val="single" w:sz="4" w:space="0" w:color="auto"/>
              <w:bottom w:val="single" w:sz="4" w:space="0" w:color="auto"/>
              <w:right w:val="single" w:sz="4" w:space="0" w:color="auto"/>
            </w:tcBorders>
            <w:noWrap/>
            <w:vAlign w:val="center"/>
            <w:hideMark/>
          </w:tcPr>
          <w:p w14:paraId="03A8307D"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NZ000937470</w:t>
            </w:r>
          </w:p>
        </w:tc>
        <w:tc>
          <w:tcPr>
            <w:tcW w:w="1880" w:type="dxa"/>
            <w:tcBorders>
              <w:top w:val="nil"/>
              <w:left w:val="nil"/>
              <w:bottom w:val="single" w:sz="4" w:space="0" w:color="auto"/>
              <w:right w:val="single" w:sz="4" w:space="0" w:color="auto"/>
            </w:tcBorders>
            <w:noWrap/>
            <w:vAlign w:val="center"/>
            <w:hideMark/>
          </w:tcPr>
          <w:p w14:paraId="6658E8D9"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31</w:t>
            </w:r>
          </w:p>
        </w:tc>
        <w:tc>
          <w:tcPr>
            <w:tcW w:w="2040" w:type="dxa"/>
            <w:tcBorders>
              <w:top w:val="nil"/>
              <w:left w:val="nil"/>
              <w:bottom w:val="single" w:sz="4" w:space="0" w:color="auto"/>
              <w:right w:val="single" w:sz="4" w:space="0" w:color="auto"/>
            </w:tcBorders>
            <w:noWrap/>
            <w:vAlign w:val="center"/>
            <w:hideMark/>
          </w:tcPr>
          <w:p w14:paraId="7BE9CAEF"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364</w:t>
            </w:r>
          </w:p>
        </w:tc>
      </w:tr>
      <w:tr w:rsidR="00A80FCE" w:rsidRPr="00285919" w14:paraId="01501109" w14:textId="77777777" w:rsidTr="00285919">
        <w:trPr>
          <w:trHeight w:val="20"/>
          <w:jc w:val="center"/>
        </w:trPr>
        <w:tc>
          <w:tcPr>
            <w:tcW w:w="1700" w:type="dxa"/>
            <w:tcBorders>
              <w:top w:val="nil"/>
              <w:left w:val="single" w:sz="4" w:space="0" w:color="auto"/>
              <w:bottom w:val="single" w:sz="4" w:space="0" w:color="auto"/>
              <w:right w:val="single" w:sz="4" w:space="0" w:color="auto"/>
            </w:tcBorders>
            <w:noWrap/>
            <w:vAlign w:val="center"/>
            <w:hideMark/>
          </w:tcPr>
          <w:p w14:paraId="53C99900"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NZ000093417</w:t>
            </w:r>
          </w:p>
        </w:tc>
        <w:tc>
          <w:tcPr>
            <w:tcW w:w="1880" w:type="dxa"/>
            <w:tcBorders>
              <w:top w:val="nil"/>
              <w:left w:val="nil"/>
              <w:bottom w:val="single" w:sz="4" w:space="0" w:color="auto"/>
              <w:right w:val="single" w:sz="4" w:space="0" w:color="auto"/>
            </w:tcBorders>
            <w:noWrap/>
            <w:vAlign w:val="center"/>
            <w:hideMark/>
          </w:tcPr>
          <w:p w14:paraId="77FF7F18"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33</w:t>
            </w:r>
          </w:p>
        </w:tc>
        <w:tc>
          <w:tcPr>
            <w:tcW w:w="2040" w:type="dxa"/>
            <w:tcBorders>
              <w:top w:val="nil"/>
              <w:left w:val="nil"/>
              <w:bottom w:val="single" w:sz="4" w:space="0" w:color="auto"/>
              <w:right w:val="single" w:sz="4" w:space="0" w:color="auto"/>
            </w:tcBorders>
            <w:noWrap/>
            <w:vAlign w:val="center"/>
            <w:hideMark/>
          </w:tcPr>
          <w:p w14:paraId="1FBBC3B7"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384</w:t>
            </w:r>
          </w:p>
        </w:tc>
      </w:tr>
      <w:tr w:rsidR="00A80FCE" w:rsidRPr="00285919" w14:paraId="34761058" w14:textId="77777777" w:rsidTr="00285919">
        <w:trPr>
          <w:trHeight w:val="20"/>
          <w:jc w:val="center"/>
        </w:trPr>
        <w:tc>
          <w:tcPr>
            <w:tcW w:w="1700" w:type="dxa"/>
            <w:tcBorders>
              <w:top w:val="nil"/>
              <w:left w:val="single" w:sz="4" w:space="0" w:color="auto"/>
              <w:bottom w:val="single" w:sz="4" w:space="0" w:color="auto"/>
              <w:right w:val="single" w:sz="4" w:space="0" w:color="auto"/>
            </w:tcBorders>
            <w:noWrap/>
            <w:vAlign w:val="center"/>
            <w:hideMark/>
          </w:tcPr>
          <w:p w14:paraId="77AA39AB"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NZM00093781</w:t>
            </w:r>
          </w:p>
        </w:tc>
        <w:tc>
          <w:tcPr>
            <w:tcW w:w="1880" w:type="dxa"/>
            <w:tcBorders>
              <w:top w:val="nil"/>
              <w:left w:val="nil"/>
              <w:bottom w:val="single" w:sz="4" w:space="0" w:color="auto"/>
              <w:right w:val="single" w:sz="4" w:space="0" w:color="auto"/>
            </w:tcBorders>
            <w:noWrap/>
            <w:vAlign w:val="center"/>
            <w:hideMark/>
          </w:tcPr>
          <w:p w14:paraId="58734630"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40</w:t>
            </w:r>
          </w:p>
        </w:tc>
        <w:tc>
          <w:tcPr>
            <w:tcW w:w="2040" w:type="dxa"/>
            <w:tcBorders>
              <w:top w:val="nil"/>
              <w:left w:val="nil"/>
              <w:bottom w:val="single" w:sz="4" w:space="0" w:color="auto"/>
              <w:right w:val="single" w:sz="4" w:space="0" w:color="auto"/>
            </w:tcBorders>
            <w:noWrap/>
            <w:vAlign w:val="center"/>
            <w:hideMark/>
          </w:tcPr>
          <w:p w14:paraId="59588869"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448</w:t>
            </w:r>
          </w:p>
        </w:tc>
      </w:tr>
      <w:tr w:rsidR="00A80FCE" w:rsidRPr="00285919" w14:paraId="23472AD7" w14:textId="77777777" w:rsidTr="00285919">
        <w:trPr>
          <w:trHeight w:val="20"/>
          <w:jc w:val="center"/>
        </w:trPr>
        <w:tc>
          <w:tcPr>
            <w:tcW w:w="1700" w:type="dxa"/>
            <w:tcBorders>
              <w:top w:val="nil"/>
              <w:left w:val="single" w:sz="4" w:space="0" w:color="auto"/>
              <w:bottom w:val="single" w:sz="4" w:space="0" w:color="auto"/>
              <w:right w:val="single" w:sz="4" w:space="0" w:color="auto"/>
            </w:tcBorders>
            <w:noWrap/>
            <w:vAlign w:val="center"/>
            <w:hideMark/>
          </w:tcPr>
          <w:p w14:paraId="305DBE89"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NZ000939870</w:t>
            </w:r>
          </w:p>
        </w:tc>
        <w:tc>
          <w:tcPr>
            <w:tcW w:w="1880" w:type="dxa"/>
            <w:tcBorders>
              <w:top w:val="nil"/>
              <w:left w:val="nil"/>
              <w:bottom w:val="single" w:sz="4" w:space="0" w:color="auto"/>
              <w:right w:val="single" w:sz="4" w:space="0" w:color="auto"/>
            </w:tcBorders>
            <w:noWrap/>
            <w:vAlign w:val="center"/>
            <w:hideMark/>
          </w:tcPr>
          <w:p w14:paraId="17635AF3"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39</w:t>
            </w:r>
          </w:p>
        </w:tc>
        <w:tc>
          <w:tcPr>
            <w:tcW w:w="2040" w:type="dxa"/>
            <w:tcBorders>
              <w:top w:val="nil"/>
              <w:left w:val="nil"/>
              <w:bottom w:val="single" w:sz="4" w:space="0" w:color="auto"/>
              <w:right w:val="single" w:sz="4" w:space="0" w:color="auto"/>
            </w:tcBorders>
            <w:noWrap/>
            <w:vAlign w:val="center"/>
            <w:hideMark/>
          </w:tcPr>
          <w:p w14:paraId="59A4D333"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450</w:t>
            </w:r>
          </w:p>
        </w:tc>
      </w:tr>
      <w:tr w:rsidR="00A80FCE" w:rsidRPr="00285919" w14:paraId="1C100C61" w14:textId="77777777" w:rsidTr="00285919">
        <w:trPr>
          <w:trHeight w:val="20"/>
          <w:jc w:val="center"/>
        </w:trPr>
        <w:tc>
          <w:tcPr>
            <w:tcW w:w="1700" w:type="dxa"/>
            <w:tcBorders>
              <w:top w:val="nil"/>
              <w:left w:val="single" w:sz="4" w:space="0" w:color="auto"/>
              <w:bottom w:val="single" w:sz="4" w:space="0" w:color="auto"/>
              <w:right w:val="single" w:sz="4" w:space="0" w:color="auto"/>
            </w:tcBorders>
            <w:noWrap/>
            <w:vAlign w:val="center"/>
            <w:hideMark/>
          </w:tcPr>
          <w:p w14:paraId="7C432F60"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NZ000093012</w:t>
            </w:r>
          </w:p>
        </w:tc>
        <w:tc>
          <w:tcPr>
            <w:tcW w:w="1880" w:type="dxa"/>
            <w:tcBorders>
              <w:top w:val="nil"/>
              <w:left w:val="nil"/>
              <w:bottom w:val="single" w:sz="4" w:space="0" w:color="auto"/>
              <w:right w:val="single" w:sz="4" w:space="0" w:color="auto"/>
            </w:tcBorders>
            <w:noWrap/>
            <w:vAlign w:val="center"/>
            <w:hideMark/>
          </w:tcPr>
          <w:p w14:paraId="387D7BB3"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56</w:t>
            </w:r>
          </w:p>
        </w:tc>
        <w:tc>
          <w:tcPr>
            <w:tcW w:w="2040" w:type="dxa"/>
            <w:tcBorders>
              <w:top w:val="nil"/>
              <w:left w:val="nil"/>
              <w:bottom w:val="single" w:sz="4" w:space="0" w:color="auto"/>
              <w:right w:val="single" w:sz="4" w:space="0" w:color="auto"/>
            </w:tcBorders>
            <w:noWrap/>
            <w:vAlign w:val="center"/>
            <w:hideMark/>
          </w:tcPr>
          <w:p w14:paraId="40FF453D"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650</w:t>
            </w:r>
          </w:p>
        </w:tc>
      </w:tr>
      <w:tr w:rsidR="00A80FCE" w:rsidRPr="00285919" w14:paraId="777C1BC8" w14:textId="77777777" w:rsidTr="00285919">
        <w:trPr>
          <w:trHeight w:val="20"/>
          <w:jc w:val="center"/>
        </w:trPr>
        <w:tc>
          <w:tcPr>
            <w:tcW w:w="1700" w:type="dxa"/>
            <w:tcBorders>
              <w:top w:val="nil"/>
              <w:left w:val="single" w:sz="4" w:space="0" w:color="auto"/>
              <w:bottom w:val="single" w:sz="4" w:space="0" w:color="auto"/>
              <w:right w:val="single" w:sz="4" w:space="0" w:color="auto"/>
            </w:tcBorders>
            <w:noWrap/>
            <w:vAlign w:val="center"/>
            <w:hideMark/>
          </w:tcPr>
          <w:p w14:paraId="2EB7A933"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NZM00093678</w:t>
            </w:r>
          </w:p>
        </w:tc>
        <w:tc>
          <w:tcPr>
            <w:tcW w:w="1880" w:type="dxa"/>
            <w:tcBorders>
              <w:top w:val="nil"/>
              <w:left w:val="nil"/>
              <w:bottom w:val="single" w:sz="4" w:space="0" w:color="auto"/>
              <w:right w:val="single" w:sz="4" w:space="0" w:color="auto"/>
            </w:tcBorders>
            <w:noWrap/>
            <w:vAlign w:val="center"/>
            <w:hideMark/>
          </w:tcPr>
          <w:p w14:paraId="56E2D9B3"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64</w:t>
            </w:r>
          </w:p>
        </w:tc>
        <w:tc>
          <w:tcPr>
            <w:tcW w:w="2040" w:type="dxa"/>
            <w:tcBorders>
              <w:top w:val="nil"/>
              <w:left w:val="nil"/>
              <w:bottom w:val="single" w:sz="4" w:space="0" w:color="auto"/>
              <w:right w:val="single" w:sz="4" w:space="0" w:color="auto"/>
            </w:tcBorders>
            <w:noWrap/>
            <w:vAlign w:val="center"/>
            <w:hideMark/>
          </w:tcPr>
          <w:p w14:paraId="57C68F81"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750</w:t>
            </w:r>
          </w:p>
        </w:tc>
      </w:tr>
      <w:tr w:rsidR="00A80FCE" w:rsidRPr="00285919" w14:paraId="71621255" w14:textId="77777777" w:rsidTr="00285919">
        <w:trPr>
          <w:trHeight w:val="20"/>
          <w:jc w:val="center"/>
        </w:trPr>
        <w:tc>
          <w:tcPr>
            <w:tcW w:w="1700" w:type="dxa"/>
            <w:tcBorders>
              <w:top w:val="nil"/>
              <w:left w:val="single" w:sz="4" w:space="0" w:color="auto"/>
              <w:bottom w:val="single" w:sz="4" w:space="0" w:color="auto"/>
              <w:right w:val="single" w:sz="4" w:space="0" w:color="auto"/>
            </w:tcBorders>
            <w:noWrap/>
            <w:vAlign w:val="center"/>
            <w:hideMark/>
          </w:tcPr>
          <w:p w14:paraId="6F42B247"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lastRenderedPageBreak/>
              <w:t>NZM00093110</w:t>
            </w:r>
          </w:p>
        </w:tc>
        <w:tc>
          <w:tcPr>
            <w:tcW w:w="1880" w:type="dxa"/>
            <w:tcBorders>
              <w:top w:val="nil"/>
              <w:left w:val="nil"/>
              <w:bottom w:val="single" w:sz="4" w:space="0" w:color="auto"/>
              <w:right w:val="single" w:sz="4" w:space="0" w:color="auto"/>
            </w:tcBorders>
            <w:noWrap/>
            <w:vAlign w:val="center"/>
            <w:hideMark/>
          </w:tcPr>
          <w:p w14:paraId="6CBE39E9"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64</w:t>
            </w:r>
          </w:p>
        </w:tc>
        <w:tc>
          <w:tcPr>
            <w:tcW w:w="2040" w:type="dxa"/>
            <w:tcBorders>
              <w:top w:val="nil"/>
              <w:left w:val="nil"/>
              <w:bottom w:val="single" w:sz="4" w:space="0" w:color="auto"/>
              <w:right w:val="single" w:sz="4" w:space="0" w:color="auto"/>
            </w:tcBorders>
            <w:noWrap/>
            <w:vAlign w:val="center"/>
            <w:hideMark/>
          </w:tcPr>
          <w:p w14:paraId="58C0A40B"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752</w:t>
            </w:r>
          </w:p>
        </w:tc>
      </w:tr>
      <w:tr w:rsidR="00A80FCE" w:rsidRPr="00285919" w14:paraId="1890C708" w14:textId="77777777" w:rsidTr="00285919">
        <w:trPr>
          <w:trHeight w:val="20"/>
          <w:jc w:val="center"/>
        </w:trPr>
        <w:tc>
          <w:tcPr>
            <w:tcW w:w="1700" w:type="dxa"/>
            <w:tcBorders>
              <w:top w:val="nil"/>
              <w:left w:val="single" w:sz="4" w:space="0" w:color="auto"/>
              <w:bottom w:val="single" w:sz="4" w:space="0" w:color="auto"/>
              <w:right w:val="single" w:sz="4" w:space="0" w:color="auto"/>
            </w:tcBorders>
            <w:noWrap/>
            <w:vAlign w:val="center"/>
            <w:hideMark/>
          </w:tcPr>
          <w:p w14:paraId="5A664D00"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NZM00093439</w:t>
            </w:r>
          </w:p>
        </w:tc>
        <w:tc>
          <w:tcPr>
            <w:tcW w:w="1880" w:type="dxa"/>
            <w:tcBorders>
              <w:top w:val="nil"/>
              <w:left w:val="nil"/>
              <w:bottom w:val="single" w:sz="4" w:space="0" w:color="auto"/>
              <w:right w:val="single" w:sz="4" w:space="0" w:color="auto"/>
            </w:tcBorders>
            <w:noWrap/>
            <w:vAlign w:val="center"/>
            <w:hideMark/>
          </w:tcPr>
          <w:p w14:paraId="21A4D816"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64</w:t>
            </w:r>
          </w:p>
        </w:tc>
        <w:tc>
          <w:tcPr>
            <w:tcW w:w="2040" w:type="dxa"/>
            <w:tcBorders>
              <w:top w:val="nil"/>
              <w:left w:val="nil"/>
              <w:bottom w:val="single" w:sz="4" w:space="0" w:color="auto"/>
              <w:right w:val="single" w:sz="4" w:space="0" w:color="auto"/>
            </w:tcBorders>
            <w:noWrap/>
            <w:vAlign w:val="center"/>
            <w:hideMark/>
          </w:tcPr>
          <w:p w14:paraId="4C028AB9"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752</w:t>
            </w:r>
          </w:p>
        </w:tc>
      </w:tr>
      <w:tr w:rsidR="00A80FCE" w:rsidRPr="00285919" w14:paraId="6599DA0D" w14:textId="77777777" w:rsidTr="00285919">
        <w:trPr>
          <w:trHeight w:val="20"/>
          <w:jc w:val="center"/>
        </w:trPr>
        <w:tc>
          <w:tcPr>
            <w:tcW w:w="1700" w:type="dxa"/>
            <w:tcBorders>
              <w:top w:val="nil"/>
              <w:left w:val="single" w:sz="4" w:space="0" w:color="auto"/>
              <w:bottom w:val="single" w:sz="4" w:space="0" w:color="auto"/>
              <w:right w:val="single" w:sz="4" w:space="0" w:color="auto"/>
            </w:tcBorders>
            <w:noWrap/>
            <w:vAlign w:val="center"/>
            <w:hideMark/>
          </w:tcPr>
          <w:p w14:paraId="05303FFF"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NZM00093929</w:t>
            </w:r>
          </w:p>
        </w:tc>
        <w:tc>
          <w:tcPr>
            <w:tcW w:w="1880" w:type="dxa"/>
            <w:tcBorders>
              <w:top w:val="nil"/>
              <w:left w:val="nil"/>
              <w:bottom w:val="single" w:sz="4" w:space="0" w:color="auto"/>
              <w:right w:val="single" w:sz="4" w:space="0" w:color="auto"/>
            </w:tcBorders>
            <w:noWrap/>
            <w:vAlign w:val="center"/>
            <w:hideMark/>
          </w:tcPr>
          <w:p w14:paraId="2713D50F"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81</w:t>
            </w:r>
          </w:p>
        </w:tc>
        <w:tc>
          <w:tcPr>
            <w:tcW w:w="2040" w:type="dxa"/>
            <w:tcBorders>
              <w:top w:val="nil"/>
              <w:left w:val="nil"/>
              <w:bottom w:val="single" w:sz="4" w:space="0" w:color="auto"/>
              <w:right w:val="single" w:sz="4" w:space="0" w:color="auto"/>
            </w:tcBorders>
            <w:noWrap/>
            <w:vAlign w:val="center"/>
            <w:hideMark/>
          </w:tcPr>
          <w:p w14:paraId="3EE15580" w14:textId="77777777" w:rsidR="00A80FCE" w:rsidRPr="00285919" w:rsidRDefault="00A80FCE" w:rsidP="00285919">
            <w:pPr>
              <w:pStyle w:val="p1"/>
              <w:spacing w:line="240" w:lineRule="atLeast"/>
              <w:jc w:val="center"/>
              <w:rPr>
                <w:rFonts w:ascii="Times New Roman" w:hAnsi="Times New Roman" w:cs="Times New Roman"/>
                <w:sz w:val="20"/>
                <w:szCs w:val="20"/>
              </w:rPr>
            </w:pPr>
            <w:r w:rsidRPr="00285919">
              <w:rPr>
                <w:rFonts w:ascii="Times New Roman" w:hAnsi="Times New Roman" w:cs="Times New Roman"/>
                <w:sz w:val="20"/>
                <w:szCs w:val="20"/>
              </w:rPr>
              <w:t>937</w:t>
            </w:r>
          </w:p>
        </w:tc>
      </w:tr>
    </w:tbl>
    <w:p w14:paraId="06C4B556" w14:textId="06ADEF1F" w:rsidR="00C723CC" w:rsidRPr="000024F5" w:rsidRDefault="00B52B8C" w:rsidP="00B52B8C">
      <w:pPr>
        <w:pStyle w:val="afc"/>
        <w:jc w:val="center"/>
        <w:rPr>
          <w:rFonts w:ascii="Times New Roman" w:hAnsi="Times New Roman" w:cs="Times New Roman" w:hint="eastAsia"/>
          <w:sz w:val="22"/>
          <w:szCs w:val="22"/>
        </w:rPr>
      </w:pPr>
      <w:r>
        <w:t xml:space="preserve">Table </w:t>
      </w:r>
      <w:r>
        <w:fldChar w:fldCharType="begin"/>
      </w:r>
      <w:r>
        <w:instrText xml:space="preserve"> SEQ Table \* ARABIC </w:instrText>
      </w:r>
      <w:r>
        <w:fldChar w:fldCharType="separate"/>
      </w:r>
      <w:r w:rsidR="00EE0BA0">
        <w:rPr>
          <w:noProof/>
        </w:rPr>
        <w:t>2</w:t>
      </w:r>
      <w:r>
        <w:fldChar w:fldCharType="end"/>
      </w:r>
      <w:r>
        <w:rPr>
          <w:rFonts w:hint="eastAsia"/>
        </w:rPr>
        <w:t>: TMAX/TMIN Missing Data Stats</w:t>
      </w:r>
    </w:p>
    <w:p w14:paraId="50CD3495" w14:textId="2131E8CA" w:rsidR="000024F5" w:rsidRPr="00FD0F9C" w:rsidRDefault="000024F5" w:rsidP="00FD0F9C">
      <w:pPr>
        <w:keepNext/>
        <w:ind w:left="425"/>
        <w:jc w:val="both"/>
        <w:rPr>
          <w:rFonts w:ascii="Times New Roman" w:hAnsi="Times New Roman" w:cs="Times New Roman" w:hint="eastAsia"/>
          <w:b/>
          <w:bCs/>
          <w:sz w:val="22"/>
          <w:szCs w:val="22"/>
        </w:rPr>
      </w:pPr>
      <w:r w:rsidRPr="00FD0F9C">
        <w:rPr>
          <w:rFonts w:ascii="Times New Roman" w:hAnsi="Times New Roman" w:cs="Times New Roman"/>
          <w:b/>
          <w:bCs/>
          <w:sz w:val="22"/>
          <w:szCs w:val="22"/>
        </w:rPr>
        <w:t>N</w:t>
      </w:r>
      <w:r w:rsidR="00767317" w:rsidRPr="00FD0F9C">
        <w:rPr>
          <w:rFonts w:ascii="Times New Roman" w:hAnsi="Times New Roman" w:cs="Times New Roman" w:hint="eastAsia"/>
          <w:b/>
          <w:bCs/>
          <w:sz w:val="22"/>
          <w:szCs w:val="22"/>
        </w:rPr>
        <w:t>ew Zealand</w:t>
      </w:r>
      <w:r w:rsidRPr="00FD0F9C">
        <w:rPr>
          <w:rFonts w:ascii="Times New Roman" w:hAnsi="Times New Roman" w:cs="Times New Roman"/>
          <w:b/>
          <w:bCs/>
          <w:sz w:val="22"/>
          <w:szCs w:val="22"/>
        </w:rPr>
        <w:t xml:space="preserve"> </w:t>
      </w:r>
      <w:r w:rsidR="008F0BDE">
        <w:rPr>
          <w:rFonts w:ascii="Times New Roman" w:hAnsi="Times New Roman" w:cs="Times New Roman" w:hint="eastAsia"/>
          <w:b/>
          <w:bCs/>
          <w:sz w:val="22"/>
          <w:szCs w:val="22"/>
        </w:rPr>
        <w:t>N</w:t>
      </w:r>
      <w:r w:rsidRPr="00FD0F9C">
        <w:rPr>
          <w:rFonts w:ascii="Times New Roman" w:hAnsi="Times New Roman" w:cs="Times New Roman"/>
          <w:b/>
          <w:bCs/>
          <w:sz w:val="22"/>
          <w:szCs w:val="22"/>
        </w:rPr>
        <w:t xml:space="preserve">ational </w:t>
      </w:r>
      <w:r w:rsidR="00666B71">
        <w:rPr>
          <w:rFonts w:ascii="Times New Roman" w:hAnsi="Times New Roman" w:cs="Times New Roman" w:hint="eastAsia"/>
          <w:b/>
          <w:bCs/>
          <w:sz w:val="22"/>
          <w:szCs w:val="22"/>
        </w:rPr>
        <w:t>Annual Mean</w:t>
      </w:r>
      <w:r w:rsidRPr="00FD0F9C">
        <w:rPr>
          <w:rFonts w:ascii="Times New Roman" w:hAnsi="Times New Roman" w:cs="Times New Roman"/>
          <w:b/>
          <w:bCs/>
          <w:sz w:val="22"/>
          <w:szCs w:val="22"/>
        </w:rPr>
        <w:t xml:space="preserve"> (</w:t>
      </w:r>
      <w:r w:rsidR="00666B71">
        <w:rPr>
          <w:rFonts w:ascii="Times New Roman" w:hAnsi="Times New Roman" w:cs="Times New Roman" w:hint="eastAsia"/>
          <w:b/>
          <w:bCs/>
          <w:sz w:val="22"/>
          <w:szCs w:val="22"/>
        </w:rPr>
        <w:t>TMIN/TMAX</w:t>
      </w:r>
      <w:r w:rsidRPr="00FD0F9C">
        <w:rPr>
          <w:rFonts w:ascii="Times New Roman" w:hAnsi="Times New Roman" w:cs="Times New Roman"/>
          <w:b/>
          <w:bCs/>
          <w:sz w:val="22"/>
          <w:szCs w:val="22"/>
        </w:rPr>
        <w:t>)</w:t>
      </w:r>
      <w:r w:rsidR="00666B71">
        <w:rPr>
          <w:rFonts w:ascii="Times New Roman" w:hAnsi="Times New Roman" w:cs="Times New Roman" w:hint="eastAsia"/>
          <w:b/>
          <w:bCs/>
          <w:sz w:val="22"/>
          <w:szCs w:val="22"/>
        </w:rPr>
        <w:t>.</w:t>
      </w:r>
    </w:p>
    <w:p w14:paraId="40E555E0" w14:textId="6873145A" w:rsidR="006132FB" w:rsidRDefault="00173A50" w:rsidP="00B84BD0">
      <w:pPr>
        <w:pStyle w:val="p1"/>
        <w:ind w:leftChars="59" w:left="283" w:hanging="141"/>
        <w:rPr>
          <w:rFonts w:ascii="Times New Roman" w:hAnsi="Times New Roman" w:cs="Times New Roman"/>
          <w:b/>
          <w:bCs/>
          <w:sz w:val="22"/>
          <w:szCs w:val="22"/>
        </w:rPr>
      </w:pPr>
      <w:r>
        <w:rPr>
          <w:rFonts w:ascii="Times New Roman" w:hAnsi="Times New Roman" w:cs="Times New Roman"/>
          <w:b/>
          <w:bCs/>
          <w:noProof/>
          <w:sz w:val="22"/>
          <w:szCs w:val="22"/>
        </w:rPr>
        <w:drawing>
          <wp:inline distT="0" distB="0" distL="0" distR="0" wp14:anchorId="21E0C240" wp14:editId="4EA2CA9A">
            <wp:extent cx="6188710" cy="2880360"/>
            <wp:effectExtent l="0" t="0" r="0" b="2540"/>
            <wp:docPr id="1297852274" name="图片 14"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852274" name="图片 14" descr="图表, 折线图&#10;&#10;AI 生成的内容可能不正确。"/>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88710" cy="2880360"/>
                    </a:xfrm>
                    <a:prstGeom prst="rect">
                      <a:avLst/>
                    </a:prstGeom>
                  </pic:spPr>
                </pic:pic>
              </a:graphicData>
            </a:graphic>
          </wp:inline>
        </w:drawing>
      </w:r>
    </w:p>
    <w:p w14:paraId="6D541B50" w14:textId="3614F5CC" w:rsidR="000024F5" w:rsidRPr="00767317" w:rsidRDefault="000024F5" w:rsidP="00E532AC">
      <w:pPr>
        <w:pStyle w:val="p1"/>
        <w:ind w:leftChars="233" w:left="559" w:firstLine="2"/>
        <w:rPr>
          <w:rFonts w:ascii="Times New Roman" w:hAnsi="Times New Roman" w:cs="Times New Roman" w:hint="eastAsia"/>
          <w:b/>
          <w:bCs/>
          <w:sz w:val="22"/>
          <w:szCs w:val="22"/>
        </w:rPr>
      </w:pPr>
      <w:r w:rsidRPr="00767317">
        <w:rPr>
          <w:rFonts w:ascii="Times New Roman" w:hAnsi="Times New Roman" w:cs="Times New Roman"/>
          <w:b/>
          <w:bCs/>
          <w:sz w:val="22"/>
          <w:szCs w:val="22"/>
        </w:rPr>
        <w:t>•Methodology:</w:t>
      </w:r>
      <w:r w:rsidR="00F07A90">
        <w:rPr>
          <w:rFonts w:ascii="Times New Roman" w:hAnsi="Times New Roman" w:cs="Times New Roman" w:hint="eastAsia"/>
          <w:b/>
          <w:bCs/>
          <w:sz w:val="22"/>
          <w:szCs w:val="22"/>
        </w:rPr>
        <w:t xml:space="preserve"> Spatial weighted plus </w:t>
      </w:r>
      <w:r w:rsidR="00152A96">
        <w:rPr>
          <w:rFonts w:ascii="Times New Roman" w:hAnsi="Times New Roman" w:cs="Times New Roman" w:hint="eastAsia"/>
          <w:b/>
          <w:bCs/>
          <w:sz w:val="22"/>
          <w:szCs w:val="22"/>
        </w:rPr>
        <w:t xml:space="preserve">time-slice QC controlled </w:t>
      </w:r>
    </w:p>
    <w:p w14:paraId="4EA8C539" w14:textId="3DD9F8B0" w:rsidR="000024F5" w:rsidRPr="00DF74C0" w:rsidRDefault="00DF74C0" w:rsidP="00DF74C0">
      <w:pPr>
        <w:ind w:leftChars="236" w:left="566"/>
        <w:jc w:val="both"/>
        <w:rPr>
          <w:rFonts w:ascii="Times New Roman" w:hAnsi="Times New Roman" w:cs="Times New Roman"/>
          <w:sz w:val="22"/>
          <w:szCs w:val="22"/>
        </w:rPr>
      </w:pPr>
      <w:r>
        <w:rPr>
          <w:rFonts w:ascii="Times New Roman" w:hAnsi="Times New Roman" w:cs="Times New Roman" w:hint="eastAsia"/>
          <w:sz w:val="22"/>
          <w:szCs w:val="22"/>
        </w:rPr>
        <w:t>1.</w:t>
      </w:r>
      <w:r w:rsidR="000024F5" w:rsidRPr="00DF74C0">
        <w:rPr>
          <w:rFonts w:ascii="Times New Roman" w:hAnsi="Times New Roman" w:cs="Times New Roman"/>
          <w:sz w:val="22"/>
          <w:szCs w:val="22"/>
        </w:rPr>
        <w:t xml:space="preserve">Daily NZ observations </w:t>
      </w:r>
      <w:r w:rsidR="00D17455" w:rsidRPr="00DF74C0">
        <w:rPr>
          <w:rFonts w:ascii="Times New Roman" w:hAnsi="Times New Roman" w:cs="Times New Roman" w:hint="eastAsia"/>
          <w:sz w:val="22"/>
          <w:szCs w:val="22"/>
        </w:rPr>
        <w:t>F.</w:t>
      </w:r>
      <w:r w:rsidR="000024F5" w:rsidRPr="00DF74C0">
        <w:rPr>
          <w:rFonts w:ascii="Times New Roman" w:hAnsi="Times New Roman" w:cs="Times New Roman"/>
          <w:sz w:val="22"/>
          <w:szCs w:val="22"/>
        </w:rPr>
        <w:t>pivoted to wide format (TMIN, TMAX).</w:t>
      </w:r>
    </w:p>
    <w:p w14:paraId="78AB4331" w14:textId="4FFF26BF" w:rsidR="00D17455" w:rsidRPr="00DF74C0" w:rsidRDefault="00DF74C0" w:rsidP="00DF74C0">
      <w:pPr>
        <w:ind w:leftChars="236" w:left="566"/>
        <w:jc w:val="both"/>
        <w:rPr>
          <w:rFonts w:ascii="Times New Roman" w:hAnsi="Times New Roman" w:cs="Times New Roman"/>
          <w:sz w:val="22"/>
          <w:szCs w:val="22"/>
        </w:rPr>
      </w:pPr>
      <w:r>
        <w:rPr>
          <w:rFonts w:ascii="Times New Roman" w:hAnsi="Times New Roman" w:cs="Times New Roman" w:hint="eastAsia"/>
          <w:sz w:val="22"/>
          <w:szCs w:val="22"/>
        </w:rPr>
        <w:t>2.</w:t>
      </w:r>
      <w:r w:rsidR="00D17455" w:rsidRPr="00DF74C0">
        <w:rPr>
          <w:rFonts w:ascii="Times New Roman" w:hAnsi="Times New Roman" w:cs="Times New Roman"/>
          <w:sz w:val="22"/>
          <w:szCs w:val="22"/>
        </w:rPr>
        <w:t>For each station-month, the average TMIN/TMAX is calculated if there are at least 20 valid days.</w:t>
      </w:r>
    </w:p>
    <w:p w14:paraId="740F2069" w14:textId="7200C40B" w:rsidR="000024F5" w:rsidRPr="00DF74C0" w:rsidRDefault="00DF74C0" w:rsidP="00DF74C0">
      <w:pPr>
        <w:ind w:leftChars="236" w:left="566"/>
        <w:jc w:val="both"/>
        <w:rPr>
          <w:rFonts w:ascii="Times New Roman" w:hAnsi="Times New Roman" w:cs="Times New Roman"/>
          <w:sz w:val="22"/>
          <w:szCs w:val="22"/>
        </w:rPr>
      </w:pPr>
      <w:r>
        <w:rPr>
          <w:rFonts w:ascii="Times New Roman" w:hAnsi="Times New Roman" w:cs="Times New Roman" w:hint="eastAsia"/>
          <w:sz w:val="22"/>
          <w:szCs w:val="22"/>
        </w:rPr>
        <w:t>3.</w:t>
      </w:r>
      <w:r w:rsidR="000024F5" w:rsidRPr="00DF74C0">
        <w:rPr>
          <w:rFonts w:ascii="Times New Roman" w:hAnsi="Times New Roman" w:cs="Times New Roman"/>
          <w:sz w:val="22"/>
          <w:szCs w:val="22"/>
        </w:rPr>
        <w:t xml:space="preserve">Stations projected to NZTM (EPSG:2193); Voronoi tessellation constructed and clipped to New </w:t>
      </w:r>
      <w:r>
        <w:rPr>
          <w:rFonts w:ascii="Times New Roman" w:hAnsi="Times New Roman" w:cs="Times New Roman" w:hint="eastAsia"/>
          <w:sz w:val="22"/>
          <w:szCs w:val="22"/>
        </w:rPr>
        <w:t>4.</w:t>
      </w:r>
      <w:r w:rsidR="000024F5" w:rsidRPr="00DF74C0">
        <w:rPr>
          <w:rFonts w:ascii="Times New Roman" w:hAnsi="Times New Roman" w:cs="Times New Roman"/>
          <w:sz w:val="22"/>
          <w:szCs w:val="22"/>
        </w:rPr>
        <w:t>Zealand’s boundary.</w:t>
      </w:r>
      <w:r w:rsidR="00883B2C" w:rsidRPr="00DF74C0">
        <w:rPr>
          <w:rFonts w:ascii="Times New Roman" w:hAnsi="Times New Roman" w:cs="Times New Roman"/>
          <w:sz w:val="22"/>
          <w:szCs w:val="22"/>
        </w:rPr>
        <w:fldChar w:fldCharType="begin"/>
      </w:r>
      <w:r w:rsidR="00883B2C" w:rsidRPr="00DF74C0">
        <w:rPr>
          <w:rFonts w:ascii="Times New Roman" w:hAnsi="Times New Roman" w:cs="Times New Roman"/>
          <w:sz w:val="22"/>
          <w:szCs w:val="22"/>
        </w:rPr>
        <w:instrText xml:space="preserve"> ADDIN ZOTERO_ITEM CSL_CITATION {"citationID":"LfFIGPg7","properties":{"formattedCitation":"(Burrough et al., 1998)","plainCitation":"(Burrough et al., 1998)","noteIndex":0},"citationItems":[{"id":481,"uris":["http://zotero.org/users/16566716/items/4NMDI4SL"],"itemData":{"id":481,"type":"book","call-number":"G70.212 .B87 1998","collection-title":"Spatial information systems","event-place":"Oxford ; New York","ISBN":"978-0-19-823365-7","number-of-pages":"333","publisher":"Oxford University Press","publisher-place":"Oxford ; New York","source":"Library of Congress ISBN","title":"Principles of geographical information systems","author":[{"family":"Burrough","given":"P. A."},{"family":"McDonnell","given":"Rachael"},{"family":"Burrough","given":"P. A."}],"issued":{"date-parts":[["1998"]]},"citation-key":"burroughPrinciplesGeographicalInformation1998"}}],"schema":"https://github.com/citation-style-language/schema/raw/master/csl-citation.json"} </w:instrText>
      </w:r>
      <w:r w:rsidR="00883B2C" w:rsidRPr="00DF74C0">
        <w:rPr>
          <w:rFonts w:ascii="Times New Roman" w:hAnsi="Times New Roman" w:cs="Times New Roman"/>
          <w:sz w:val="22"/>
          <w:szCs w:val="22"/>
        </w:rPr>
        <w:fldChar w:fldCharType="separate"/>
      </w:r>
      <w:r w:rsidR="00883B2C" w:rsidRPr="00DF74C0">
        <w:rPr>
          <w:rFonts w:ascii="Times New Roman" w:hAnsi="Times New Roman" w:cs="Times New Roman"/>
          <w:noProof/>
          <w:sz w:val="22"/>
          <w:szCs w:val="22"/>
        </w:rPr>
        <w:t>(Burrough et al., 1998)</w:t>
      </w:r>
      <w:r w:rsidR="00883B2C" w:rsidRPr="00DF74C0">
        <w:rPr>
          <w:rFonts w:ascii="Times New Roman" w:hAnsi="Times New Roman" w:cs="Times New Roman"/>
          <w:sz w:val="22"/>
          <w:szCs w:val="22"/>
        </w:rPr>
        <w:fldChar w:fldCharType="end"/>
      </w: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3"/>
        <w:gridCol w:w="2746"/>
      </w:tblGrid>
      <w:tr w:rsidR="00B121DD" w:rsidRPr="0048144C" w14:paraId="567D422F" w14:textId="3289C03A" w:rsidTr="00521C6F">
        <w:trPr>
          <w:jc w:val="center"/>
        </w:trPr>
        <w:tc>
          <w:tcPr>
            <w:tcW w:w="3403" w:type="dxa"/>
          </w:tcPr>
          <w:p w14:paraId="52C479B0" w14:textId="77777777" w:rsidR="0048144C" w:rsidRPr="0048144C" w:rsidRDefault="0048144C" w:rsidP="00B121DD">
            <w:pPr>
              <w:pStyle w:val="a9"/>
              <w:keepNext/>
              <w:ind w:leftChars="295" w:left="708" w:firstLine="2"/>
              <w:jc w:val="center"/>
            </w:pPr>
            <w:r w:rsidRPr="0048144C">
              <w:rPr>
                <w:rFonts w:ascii="Times New Roman" w:hAnsi="Times New Roman" w:cs="Times New Roman"/>
                <w:noProof/>
                <w:sz w:val="22"/>
                <w:szCs w:val="22"/>
              </w:rPr>
              <w:drawing>
                <wp:inline distT="0" distB="0" distL="0" distR="0" wp14:anchorId="0B64C202" wp14:editId="337374BC">
                  <wp:extent cx="1219355" cy="1440000"/>
                  <wp:effectExtent l="0" t="0" r="0" b="0"/>
                  <wp:docPr id="370183575" name="图片 12" descr="图示, 示意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183575" name="图片 12" descr="图示, 示意图&#10;&#10;AI 生成的内容可能不正确。"/>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219355" cy="1440000"/>
                          </a:xfrm>
                          <a:prstGeom prst="rect">
                            <a:avLst/>
                          </a:prstGeom>
                        </pic:spPr>
                      </pic:pic>
                    </a:graphicData>
                  </a:graphic>
                </wp:inline>
              </w:drawing>
            </w:r>
          </w:p>
        </w:tc>
        <w:tc>
          <w:tcPr>
            <w:tcW w:w="2669" w:type="dxa"/>
          </w:tcPr>
          <w:p w14:paraId="69A042E4" w14:textId="042853B2" w:rsidR="0048144C" w:rsidRPr="0048144C" w:rsidRDefault="0048144C" w:rsidP="00B121DD">
            <w:pPr>
              <w:pStyle w:val="a9"/>
              <w:keepNext/>
              <w:ind w:leftChars="295" w:left="708" w:firstLine="2"/>
              <w:jc w:val="center"/>
              <w:rPr>
                <w:rFonts w:hint="eastAsia"/>
              </w:rPr>
            </w:pPr>
            <w:r>
              <w:rPr>
                <w:rFonts w:ascii="Times New Roman" w:hAnsi="Times New Roman" w:cs="Times New Roman"/>
                <w:noProof/>
                <w:sz w:val="22"/>
                <w:szCs w:val="22"/>
              </w:rPr>
              <w:drawing>
                <wp:inline distT="0" distB="0" distL="0" distR="0" wp14:anchorId="57A8DE0A" wp14:editId="24A74A3E">
                  <wp:extent cx="1150909" cy="1440000"/>
                  <wp:effectExtent l="0" t="0" r="5080" b="0"/>
                  <wp:docPr id="498969995" name="图片 13" descr="图标&#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969995" name="图片 13" descr="图标&#10;&#10;AI 生成的内容可能不正确。"/>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150909" cy="1440000"/>
                          </a:xfrm>
                          <a:prstGeom prst="rect">
                            <a:avLst/>
                          </a:prstGeom>
                        </pic:spPr>
                      </pic:pic>
                    </a:graphicData>
                  </a:graphic>
                </wp:inline>
              </w:drawing>
            </w:r>
          </w:p>
        </w:tc>
      </w:tr>
      <w:tr w:rsidR="00B121DD" w:rsidRPr="0048144C" w14:paraId="045D53CE" w14:textId="69FA3474" w:rsidTr="00521C6F">
        <w:trPr>
          <w:jc w:val="center"/>
        </w:trPr>
        <w:tc>
          <w:tcPr>
            <w:tcW w:w="3403" w:type="dxa"/>
          </w:tcPr>
          <w:p w14:paraId="1E60D879" w14:textId="7C58131A" w:rsidR="0048144C" w:rsidRPr="0048144C" w:rsidRDefault="0048144C" w:rsidP="00B121DD">
            <w:pPr>
              <w:pStyle w:val="afc"/>
              <w:ind w:leftChars="295" w:left="708" w:firstLine="2"/>
              <w:jc w:val="center"/>
              <w:rPr>
                <w:rFonts w:ascii="Times New Roman" w:hAnsi="Times New Roman" w:cs="Times New Roman"/>
                <w:sz w:val="22"/>
                <w:szCs w:val="22"/>
              </w:rPr>
            </w:pPr>
            <w:r w:rsidRPr="0048144C">
              <w:t xml:space="preserve">Figure </w:t>
            </w:r>
            <w:r w:rsidRPr="0048144C">
              <w:fldChar w:fldCharType="begin"/>
            </w:r>
            <w:r w:rsidRPr="0048144C">
              <w:instrText xml:space="preserve"> SEQ Figure \* ARABIC </w:instrText>
            </w:r>
            <w:r w:rsidRPr="0048144C">
              <w:fldChar w:fldCharType="separate"/>
            </w:r>
            <w:r w:rsidR="00EE0BA0">
              <w:rPr>
                <w:noProof/>
              </w:rPr>
              <w:t>9</w:t>
            </w:r>
            <w:r w:rsidRPr="0048144C">
              <w:fldChar w:fldCharType="end"/>
            </w:r>
            <w:r w:rsidRPr="0048144C">
              <w:rPr>
                <w:rFonts w:hint="eastAsia"/>
              </w:rPr>
              <w:t>: Voronoi Tessellation Shape</w:t>
            </w:r>
          </w:p>
        </w:tc>
        <w:tc>
          <w:tcPr>
            <w:tcW w:w="2669" w:type="dxa"/>
          </w:tcPr>
          <w:p w14:paraId="3EBB3183" w14:textId="580B2C37" w:rsidR="0048144C" w:rsidRPr="0048144C" w:rsidRDefault="0048144C" w:rsidP="00B121DD">
            <w:pPr>
              <w:pStyle w:val="afc"/>
              <w:ind w:leftChars="295" w:left="708" w:firstLine="2"/>
              <w:jc w:val="center"/>
            </w:pPr>
            <w:r>
              <w:t xml:space="preserve">Figure </w:t>
            </w:r>
            <w:r>
              <w:fldChar w:fldCharType="begin"/>
            </w:r>
            <w:r>
              <w:instrText xml:space="preserve"> SEQ Figure \* ARABIC </w:instrText>
            </w:r>
            <w:r>
              <w:fldChar w:fldCharType="separate"/>
            </w:r>
            <w:r w:rsidR="00EE0BA0">
              <w:rPr>
                <w:noProof/>
              </w:rPr>
              <w:t>10</w:t>
            </w:r>
            <w:r>
              <w:fldChar w:fldCharType="end"/>
            </w:r>
            <w:r>
              <w:rPr>
                <w:rFonts w:hint="eastAsia"/>
              </w:rPr>
              <w:t>: NZ boundary</w:t>
            </w:r>
          </w:p>
        </w:tc>
      </w:tr>
    </w:tbl>
    <w:p w14:paraId="035B4FC3" w14:textId="25B291E4" w:rsidR="000024F5" w:rsidRPr="00DF74C0" w:rsidRDefault="00994222" w:rsidP="00994222">
      <w:pPr>
        <w:ind w:leftChars="236" w:left="566"/>
        <w:rPr>
          <w:rFonts w:ascii="Times New Roman" w:hAnsi="Times New Roman" w:cs="Times New Roman"/>
          <w:sz w:val="22"/>
          <w:szCs w:val="22"/>
        </w:rPr>
      </w:pPr>
      <w:r>
        <w:rPr>
          <w:rFonts w:ascii="Times New Roman" w:hAnsi="Times New Roman" w:cs="Times New Roman" w:hint="eastAsia"/>
          <w:sz w:val="22"/>
          <w:szCs w:val="22"/>
        </w:rPr>
        <w:t>5.</w:t>
      </w:r>
      <w:r w:rsidR="000024F5" w:rsidRPr="00DF74C0">
        <w:rPr>
          <w:rFonts w:ascii="Times New Roman" w:hAnsi="Times New Roman" w:cs="Times New Roman"/>
          <w:sz w:val="22"/>
          <w:szCs w:val="22"/>
        </w:rPr>
        <w:t xml:space="preserve">Voronoi cell areas </w:t>
      </w:r>
      <w:r w:rsidR="001D4989" w:rsidRPr="00DF74C0">
        <w:rPr>
          <w:rFonts w:ascii="Times New Roman" w:hAnsi="Times New Roman" w:cs="Times New Roman" w:hint="eastAsia"/>
          <w:sz w:val="22"/>
          <w:szCs w:val="22"/>
        </w:rPr>
        <w:t xml:space="preserve">are </w:t>
      </w:r>
      <w:r w:rsidR="000024F5" w:rsidRPr="00DF74C0">
        <w:rPr>
          <w:rFonts w:ascii="Times New Roman" w:hAnsi="Times New Roman" w:cs="Times New Roman"/>
          <w:sz w:val="22"/>
          <w:szCs w:val="22"/>
        </w:rPr>
        <w:t>normalized to define spatial weights w_i.</w:t>
      </w:r>
    </w:p>
    <w:p w14:paraId="610FA9CE" w14:textId="22B96434" w:rsidR="000024F5" w:rsidRPr="00994222" w:rsidRDefault="00994222" w:rsidP="00994222">
      <w:pPr>
        <w:ind w:leftChars="236" w:left="566"/>
        <w:rPr>
          <w:rFonts w:ascii="Times New Roman" w:hAnsi="Times New Roman" w:cs="Times New Roman"/>
          <w:sz w:val="22"/>
          <w:szCs w:val="22"/>
        </w:rPr>
      </w:pPr>
      <w:r>
        <w:rPr>
          <w:rFonts w:ascii="Times New Roman" w:hAnsi="Times New Roman" w:cs="Times New Roman" w:hint="eastAsia"/>
          <w:sz w:val="22"/>
          <w:szCs w:val="22"/>
        </w:rPr>
        <w:t>6.</w:t>
      </w:r>
      <w:r w:rsidR="000024F5" w:rsidRPr="00994222">
        <w:rPr>
          <w:rFonts w:ascii="Times New Roman" w:hAnsi="Times New Roman" w:cs="Times New Roman"/>
          <w:sz w:val="22"/>
          <w:szCs w:val="22"/>
        </w:rPr>
        <w:t xml:space="preserve">For each month, valid stations were </w:t>
      </w:r>
      <w:r w:rsidR="000024F5" w:rsidRPr="00994222">
        <w:rPr>
          <w:rFonts w:ascii="Times New Roman" w:hAnsi="Times New Roman" w:cs="Times New Roman"/>
          <w:b/>
          <w:bCs/>
          <w:sz w:val="22"/>
          <w:szCs w:val="22"/>
        </w:rPr>
        <w:t>re-weighted and aggregated</w:t>
      </w:r>
      <w:r w:rsidR="000024F5" w:rsidRPr="00994222">
        <w:rPr>
          <w:rFonts w:ascii="Times New Roman" w:hAnsi="Times New Roman" w:cs="Times New Roman"/>
          <w:sz w:val="22"/>
          <w:szCs w:val="22"/>
        </w:rPr>
        <w:t xml:space="preserve"> to national TMIN/TMAX.</w:t>
      </w:r>
    </w:p>
    <w:p w14:paraId="30F225FE" w14:textId="7835DE4E" w:rsidR="000024F5" w:rsidRPr="00767317" w:rsidRDefault="000024F5" w:rsidP="00E532AC">
      <w:pPr>
        <w:pStyle w:val="p1"/>
        <w:ind w:left="709"/>
        <w:rPr>
          <w:rFonts w:ascii="Times New Roman" w:hAnsi="Times New Roman" w:cs="Times New Roman"/>
          <w:b/>
          <w:bCs/>
          <w:sz w:val="22"/>
          <w:szCs w:val="22"/>
        </w:rPr>
      </w:pPr>
      <w:r w:rsidRPr="00767317">
        <w:rPr>
          <w:rFonts w:ascii="Times New Roman" w:hAnsi="Times New Roman" w:cs="Times New Roman"/>
          <w:b/>
          <w:bCs/>
          <w:sz w:val="22"/>
          <w:szCs w:val="22"/>
        </w:rPr>
        <w:t>•Results:</w:t>
      </w:r>
    </w:p>
    <w:p w14:paraId="59717C91" w14:textId="7FCE868D" w:rsidR="000024F5" w:rsidRPr="000024F5" w:rsidRDefault="00B121DD" w:rsidP="00880581">
      <w:pPr>
        <w:ind w:leftChars="293" w:left="703"/>
        <w:rPr>
          <w:rFonts w:ascii="Times New Roman" w:hAnsi="Times New Roman" w:cs="Times New Roman"/>
          <w:sz w:val="22"/>
          <w:szCs w:val="22"/>
        </w:rPr>
      </w:pPr>
      <w:r w:rsidRPr="00B121DD">
        <w:rPr>
          <w:rFonts w:ascii="Times New Roman" w:hAnsi="Times New Roman" w:cs="Times New Roman"/>
          <w:sz w:val="22"/>
          <w:szCs w:val="22"/>
        </w:rPr>
        <w:t xml:space="preserve">Months with missing stations do not bias the averages. A </w:t>
      </w:r>
      <w:r w:rsidR="00880581">
        <w:rPr>
          <w:rFonts w:ascii="Times New Roman" w:hAnsi="Times New Roman" w:cs="Times New Roman" w:hint="eastAsia"/>
          <w:sz w:val="22"/>
          <w:szCs w:val="22"/>
        </w:rPr>
        <w:t xml:space="preserve">spatial and </w:t>
      </w:r>
      <w:r w:rsidR="00423B2B">
        <w:rPr>
          <w:rFonts w:ascii="Times New Roman" w:hAnsi="Times New Roman" w:cs="Times New Roman" w:hint="eastAsia"/>
          <w:sz w:val="22"/>
          <w:szCs w:val="22"/>
        </w:rPr>
        <w:t>stra</w:t>
      </w:r>
      <w:r w:rsidR="00D0071B">
        <w:rPr>
          <w:rFonts w:ascii="Times New Roman" w:hAnsi="Times New Roman" w:cs="Times New Roman" w:hint="eastAsia"/>
          <w:sz w:val="22"/>
          <w:szCs w:val="22"/>
        </w:rPr>
        <w:t>ti</w:t>
      </w:r>
      <w:r w:rsidR="00423B2B">
        <w:rPr>
          <w:rFonts w:ascii="Times New Roman" w:hAnsi="Times New Roman" w:cs="Times New Roman" w:hint="eastAsia"/>
          <w:sz w:val="22"/>
          <w:szCs w:val="22"/>
        </w:rPr>
        <w:t xml:space="preserve">fied sampling smooth </w:t>
      </w:r>
      <w:r w:rsidRPr="00B121DD">
        <w:rPr>
          <w:rFonts w:ascii="Times New Roman" w:hAnsi="Times New Roman" w:cs="Times New Roman"/>
          <w:sz w:val="22"/>
          <w:szCs w:val="22"/>
        </w:rPr>
        <w:t>figure of national monthly and annual means was generated.</w:t>
      </w:r>
    </w:p>
    <w:p w14:paraId="71C4BE7C" w14:textId="640F1785" w:rsidR="000024F5" w:rsidRPr="0070312D" w:rsidRDefault="00FA3A80" w:rsidP="000E6AD2">
      <w:pPr>
        <w:keepNext/>
        <w:ind w:left="425"/>
        <w:jc w:val="both"/>
        <w:rPr>
          <w:rFonts w:ascii="Times New Roman" w:hAnsi="Times New Roman" w:cs="Times New Roman" w:hint="eastAsia"/>
          <w:b/>
          <w:bCs/>
          <w:sz w:val="22"/>
          <w:szCs w:val="22"/>
        </w:rPr>
      </w:pPr>
      <w:r>
        <w:rPr>
          <w:rFonts w:ascii="Times New Roman" w:hAnsi="Times New Roman" w:cs="Times New Roman" w:hint="eastAsia"/>
          <w:b/>
          <w:bCs/>
          <w:sz w:val="22"/>
          <w:szCs w:val="22"/>
        </w:rPr>
        <w:t>Observations are spatial</w:t>
      </w:r>
      <w:r w:rsidR="009E1D5B">
        <w:rPr>
          <w:rFonts w:ascii="Times New Roman" w:hAnsi="Times New Roman" w:cs="Times New Roman" w:hint="eastAsia"/>
          <w:b/>
          <w:bCs/>
          <w:sz w:val="22"/>
          <w:szCs w:val="22"/>
        </w:rPr>
        <w:t>ly</w:t>
      </w:r>
      <w:r>
        <w:rPr>
          <w:rFonts w:ascii="Times New Roman" w:hAnsi="Times New Roman" w:cs="Times New Roman" w:hint="eastAsia"/>
          <w:b/>
          <w:bCs/>
          <w:sz w:val="22"/>
          <w:szCs w:val="22"/>
        </w:rPr>
        <w:t xml:space="preserve"> and te</w:t>
      </w:r>
      <w:r w:rsidR="009E1D5B">
        <w:rPr>
          <w:rFonts w:ascii="Times New Roman" w:hAnsi="Times New Roman" w:cs="Times New Roman" w:hint="eastAsia"/>
          <w:b/>
          <w:bCs/>
          <w:sz w:val="22"/>
          <w:szCs w:val="22"/>
        </w:rPr>
        <w:t>mpo</w:t>
      </w:r>
      <w:r>
        <w:rPr>
          <w:rFonts w:ascii="Times New Roman" w:hAnsi="Times New Roman" w:cs="Times New Roman" w:hint="eastAsia"/>
          <w:b/>
          <w:bCs/>
          <w:sz w:val="22"/>
          <w:szCs w:val="22"/>
        </w:rPr>
        <w:t>ral</w:t>
      </w:r>
      <w:r w:rsidR="009E1D5B">
        <w:rPr>
          <w:rFonts w:ascii="Times New Roman" w:hAnsi="Times New Roman" w:cs="Times New Roman" w:hint="eastAsia"/>
          <w:b/>
          <w:bCs/>
          <w:sz w:val="22"/>
          <w:szCs w:val="22"/>
        </w:rPr>
        <w:t>ly</w:t>
      </w:r>
      <w:r>
        <w:rPr>
          <w:rFonts w:ascii="Times New Roman" w:hAnsi="Times New Roman" w:cs="Times New Roman" w:hint="eastAsia"/>
          <w:b/>
          <w:bCs/>
          <w:sz w:val="22"/>
          <w:szCs w:val="22"/>
        </w:rPr>
        <w:t xml:space="preserve"> </w:t>
      </w:r>
      <w:r w:rsidR="000024F5" w:rsidRPr="0070312D">
        <w:rPr>
          <w:rFonts w:ascii="Times New Roman" w:hAnsi="Times New Roman" w:cs="Times New Roman"/>
          <w:b/>
          <w:bCs/>
          <w:sz w:val="22"/>
          <w:szCs w:val="22"/>
        </w:rPr>
        <w:t>heterogene</w:t>
      </w:r>
      <w:r w:rsidR="009E1D5B">
        <w:rPr>
          <w:rFonts w:ascii="Times New Roman" w:hAnsi="Times New Roman" w:cs="Times New Roman" w:hint="eastAsia"/>
          <w:b/>
          <w:bCs/>
          <w:sz w:val="22"/>
          <w:szCs w:val="22"/>
        </w:rPr>
        <w:t>ous</w:t>
      </w:r>
    </w:p>
    <w:p w14:paraId="744B7AC8" w14:textId="1E718939" w:rsidR="00A15431" w:rsidRPr="006A5764" w:rsidRDefault="00634CB0" w:rsidP="000E6AD2">
      <w:pPr>
        <w:pStyle w:val="p1"/>
        <w:ind w:leftChars="177" w:left="425"/>
        <w:jc w:val="both"/>
        <w:rPr>
          <w:rFonts w:ascii="Times New Roman" w:hAnsi="Times New Roman" w:cs="Times New Roman"/>
          <w:sz w:val="22"/>
          <w:szCs w:val="22"/>
        </w:rPr>
      </w:pPr>
      <w:r w:rsidRPr="006A5764">
        <w:rPr>
          <w:rFonts w:ascii="Times New Roman" w:hAnsi="Times New Roman" w:cs="Times New Roman"/>
          <w:sz w:val="22"/>
          <w:szCs w:val="22"/>
        </w:rPr>
        <w:t>Ac</w:t>
      </w:r>
      <w:r w:rsidR="007E36AC" w:rsidRPr="006A5764">
        <w:rPr>
          <w:rFonts w:ascii="Times New Roman" w:hAnsi="Times New Roman" w:cs="Times New Roman"/>
          <w:sz w:val="22"/>
          <w:szCs w:val="22"/>
        </w:rPr>
        <w:t xml:space="preserve">cording to Figure 3: Uneven Sample Sizes Across Stations (darker = more data): Implications for Nationwide Aggregation, 15 stations are plotted on New Zealand’s polygon, coloured by the number of distinct TMIN/TMAX days, showing that station coverage is uneven. Stations like </w:t>
      </w:r>
      <w:r w:rsidR="00426459" w:rsidRPr="00C63EC4">
        <w:rPr>
          <w:rFonts w:ascii="Times New Roman" w:hAnsi="Times New Roman" w:cs="Times New Roman"/>
          <w:i/>
          <w:iCs/>
          <w:color w:val="000000"/>
          <w:sz w:val="22"/>
          <w:szCs w:val="22"/>
        </w:rPr>
        <w:t>INVERCARGILL AIRPOR</w:t>
      </w:r>
      <w:r w:rsidR="00426459" w:rsidRPr="00C63EC4">
        <w:rPr>
          <w:rFonts w:ascii="Times New Roman" w:hAnsi="Times New Roman" w:cs="Times New Roman"/>
          <w:i/>
          <w:iCs/>
          <w:color w:val="000000"/>
          <w:sz w:val="22"/>
          <w:szCs w:val="22"/>
        </w:rPr>
        <w:t>（</w:t>
      </w:r>
      <w:r w:rsidR="00CA4688" w:rsidRPr="00C63EC4">
        <w:rPr>
          <w:rFonts w:ascii="Times New Roman" w:hAnsi="Times New Roman" w:cs="Times New Roman"/>
          <w:i/>
          <w:iCs/>
          <w:color w:val="000000"/>
          <w:sz w:val="22"/>
          <w:szCs w:val="22"/>
        </w:rPr>
        <w:t>NZ000093844</w:t>
      </w:r>
      <w:r w:rsidR="00426459" w:rsidRPr="00C63EC4">
        <w:rPr>
          <w:rFonts w:ascii="Times New Roman" w:hAnsi="Times New Roman" w:cs="Times New Roman"/>
          <w:i/>
          <w:iCs/>
          <w:color w:val="000000"/>
          <w:sz w:val="22"/>
          <w:szCs w:val="22"/>
        </w:rPr>
        <w:t>）</w:t>
      </w:r>
      <w:r w:rsidR="00426459" w:rsidRPr="006A5764">
        <w:rPr>
          <w:rFonts w:ascii="Times New Roman" w:hAnsi="Times New Roman" w:cs="Times New Roman"/>
          <w:color w:val="000000"/>
          <w:sz w:val="22"/>
          <w:szCs w:val="22"/>
        </w:rPr>
        <w:t>and</w:t>
      </w:r>
      <w:r w:rsidR="005B78BC" w:rsidRPr="006A5764">
        <w:rPr>
          <w:rFonts w:ascii="Times New Roman" w:hAnsi="Times New Roman" w:cs="Times New Roman"/>
          <w:color w:val="000000"/>
          <w:sz w:val="22"/>
          <w:szCs w:val="22"/>
        </w:rPr>
        <w:t xml:space="preserve"> </w:t>
      </w:r>
      <w:r w:rsidR="005B78BC" w:rsidRPr="00C63EC4">
        <w:rPr>
          <w:rFonts w:ascii="Times New Roman" w:hAnsi="Times New Roman" w:cs="Times New Roman"/>
          <w:i/>
          <w:iCs/>
          <w:color w:val="000000"/>
          <w:sz w:val="22"/>
          <w:szCs w:val="22"/>
        </w:rPr>
        <w:t>NEW PLYMOUTH AWS</w:t>
      </w:r>
      <w:r w:rsidR="005B78BC" w:rsidRPr="00C63EC4">
        <w:rPr>
          <w:rFonts w:ascii="Times New Roman" w:hAnsi="Times New Roman" w:cs="Times New Roman"/>
          <w:i/>
          <w:iCs/>
          <w:color w:val="000000"/>
          <w:sz w:val="22"/>
          <w:szCs w:val="22"/>
        </w:rPr>
        <w:t>（</w:t>
      </w:r>
      <w:r w:rsidR="005B78BC" w:rsidRPr="00C63EC4">
        <w:rPr>
          <w:rFonts w:ascii="Times New Roman" w:hAnsi="Times New Roman" w:cs="Times New Roman"/>
          <w:i/>
          <w:iCs/>
          <w:color w:val="000000"/>
          <w:sz w:val="22"/>
          <w:szCs w:val="22"/>
        </w:rPr>
        <w:t>NZ000933090</w:t>
      </w:r>
      <w:r w:rsidR="005B78BC" w:rsidRPr="00C63EC4">
        <w:rPr>
          <w:rFonts w:ascii="Times New Roman" w:hAnsi="Times New Roman" w:cs="Times New Roman"/>
          <w:i/>
          <w:iCs/>
          <w:color w:val="000000"/>
          <w:sz w:val="22"/>
          <w:szCs w:val="22"/>
        </w:rPr>
        <w:t>）</w:t>
      </w:r>
      <w:r w:rsidR="00426459" w:rsidRPr="006A5764">
        <w:rPr>
          <w:rFonts w:ascii="Times New Roman" w:hAnsi="Times New Roman" w:cs="Times New Roman"/>
          <w:color w:val="000000"/>
          <w:sz w:val="22"/>
          <w:szCs w:val="22"/>
        </w:rPr>
        <w:t xml:space="preserve"> </w:t>
      </w:r>
      <w:r w:rsidR="00B16D83" w:rsidRPr="006A5764">
        <w:rPr>
          <w:rFonts w:ascii="Times New Roman" w:hAnsi="Times New Roman" w:cs="Times New Roman"/>
          <w:sz w:val="22"/>
          <w:szCs w:val="22"/>
        </w:rPr>
        <w:t xml:space="preserve">have long records, while remote stations (e.g., </w:t>
      </w:r>
      <w:r w:rsidR="003D6DCE" w:rsidRPr="00C63EC4">
        <w:rPr>
          <w:rFonts w:ascii="Times New Roman" w:hAnsi="Times New Roman" w:cs="Times New Roman"/>
          <w:i/>
          <w:iCs/>
          <w:color w:val="000000"/>
          <w:sz w:val="22"/>
          <w:szCs w:val="22"/>
        </w:rPr>
        <w:t>ENDERBY ISLAND AWS</w:t>
      </w:r>
      <w:r w:rsidR="006A5764" w:rsidRPr="00C63EC4">
        <w:rPr>
          <w:rFonts w:ascii="Times New Roman" w:hAnsi="Times New Roman" w:cs="Times New Roman"/>
          <w:i/>
          <w:iCs/>
          <w:color w:val="000000"/>
          <w:sz w:val="22"/>
          <w:szCs w:val="22"/>
        </w:rPr>
        <w:t>（</w:t>
      </w:r>
      <w:r w:rsidR="006A5764" w:rsidRPr="00C63EC4">
        <w:rPr>
          <w:rFonts w:ascii="Times New Roman" w:hAnsi="Times New Roman" w:cs="Times New Roman"/>
          <w:i/>
          <w:iCs/>
          <w:color w:val="000000"/>
          <w:sz w:val="22"/>
          <w:szCs w:val="22"/>
        </w:rPr>
        <w:t>NZM00093929</w:t>
      </w:r>
      <w:r w:rsidR="006A5764" w:rsidRPr="00C63EC4">
        <w:rPr>
          <w:rFonts w:ascii="Times New Roman" w:hAnsi="Times New Roman" w:cs="Times New Roman"/>
          <w:i/>
          <w:iCs/>
          <w:color w:val="000000"/>
          <w:sz w:val="22"/>
          <w:szCs w:val="22"/>
        </w:rPr>
        <w:t>）</w:t>
      </w:r>
      <w:r w:rsidR="00B16D83" w:rsidRPr="006A5764">
        <w:rPr>
          <w:rFonts w:ascii="Times New Roman" w:hAnsi="Times New Roman" w:cs="Times New Roman"/>
          <w:sz w:val="22"/>
          <w:szCs w:val="22"/>
        </w:rPr>
        <w:t>) have fewer observations. This emphasises the importance of weighting and normalisation of availability</w:t>
      </w:r>
      <w:r w:rsidR="000024F5" w:rsidRPr="006A5764">
        <w:rPr>
          <w:rFonts w:ascii="Times New Roman" w:hAnsi="Times New Roman" w:cs="Times New Roman"/>
          <w:sz w:val="22"/>
          <w:szCs w:val="22"/>
        </w:rPr>
        <w:t xml:space="preserve"> in national averages.</w:t>
      </w:r>
      <w:r w:rsidRPr="006A5764">
        <w:rPr>
          <w:rFonts w:ascii="Times New Roman" w:hAnsi="Times New Roman" w:cs="Times New Roman"/>
          <w:sz w:val="22"/>
          <w:szCs w:val="22"/>
        </w:rPr>
        <w:t xml:space="preserve"> </w:t>
      </w:r>
    </w:p>
    <w:p w14:paraId="08188C49" w14:textId="66A5956B" w:rsidR="00C77893" w:rsidRPr="00F55E9B" w:rsidRDefault="00C77893" w:rsidP="00CB7BC3">
      <w:pPr>
        <w:pStyle w:val="3"/>
        <w:ind w:rightChars="-14" w:right="-34"/>
        <w:rPr>
          <w:rFonts w:ascii="Times New Roman" w:hAnsi="Times New Roman" w:cs="Times New Roman" w:hint="eastAsia"/>
          <w:b/>
          <w:bCs/>
          <w:color w:val="000000" w:themeColor="text1"/>
          <w:sz w:val="22"/>
          <w:szCs w:val="22"/>
        </w:rPr>
      </w:pPr>
      <w:r w:rsidRPr="00F55E9B">
        <w:rPr>
          <w:rFonts w:ascii="Times New Roman" w:hAnsi="Times New Roman" w:cs="Times New Roman"/>
          <w:b/>
          <w:bCs/>
          <w:color w:val="000000" w:themeColor="text1"/>
          <w:sz w:val="22"/>
          <w:szCs w:val="22"/>
        </w:rPr>
        <w:t>Global Precipitation</w:t>
      </w:r>
    </w:p>
    <w:p w14:paraId="4CA52FEE" w14:textId="77777777" w:rsidR="00666DBD" w:rsidRPr="00666DBD" w:rsidRDefault="00666DBD" w:rsidP="00DA340B">
      <w:pPr>
        <w:pStyle w:val="4"/>
        <w:ind w:rightChars="-14" w:right="-34"/>
        <w:rPr>
          <w:rFonts w:ascii="Times New Roman" w:hAnsi="Times New Roman" w:cs="Times New Roman"/>
          <w:b/>
          <w:bCs/>
          <w:color w:val="000000" w:themeColor="text1"/>
          <w:sz w:val="22"/>
          <w:szCs w:val="22"/>
        </w:rPr>
      </w:pPr>
      <w:r w:rsidRPr="00666DBD">
        <w:rPr>
          <w:rFonts w:ascii="Times New Roman" w:hAnsi="Times New Roman" w:cs="Times New Roman"/>
          <w:b/>
          <w:bCs/>
          <w:color w:val="000000" w:themeColor="text1"/>
          <w:sz w:val="22"/>
          <w:szCs w:val="22"/>
        </w:rPr>
        <w:t>Aggregation to country-year means.</w:t>
      </w:r>
    </w:p>
    <w:p w14:paraId="46400A18" w14:textId="570701FF" w:rsidR="005F2DC3" w:rsidRDefault="00666DBD" w:rsidP="00B01D07">
      <w:pPr>
        <w:pStyle w:val="p1"/>
        <w:jc w:val="both"/>
        <w:rPr>
          <w:rFonts w:ascii="Times New Roman" w:hAnsi="Times New Roman" w:cs="Times New Roman"/>
          <w:sz w:val="22"/>
          <w:szCs w:val="22"/>
        </w:rPr>
      </w:pPr>
      <w:r w:rsidRPr="00666DBD">
        <w:rPr>
          <w:rFonts w:ascii="Times New Roman" w:hAnsi="Times New Roman" w:cs="Times New Roman"/>
          <w:sz w:val="22"/>
          <w:szCs w:val="22"/>
        </w:rPr>
        <w:t xml:space="preserve">Daily precipitation (PRCP) records were filtered and aggregated to yearly means per station, then averaged across stations within each country. The resulting table contains 17,731 records, </w:t>
      </w:r>
      <w:r w:rsidR="008B5F8D">
        <w:rPr>
          <w:rFonts w:ascii="Times New Roman" w:hAnsi="Times New Roman" w:cs="Times New Roman"/>
          <w:sz w:val="22"/>
          <w:szCs w:val="22"/>
        </w:rPr>
        <w:t>cover</w:t>
      </w:r>
      <w:r w:rsidRPr="00666DBD">
        <w:rPr>
          <w:rFonts w:ascii="Times New Roman" w:hAnsi="Times New Roman" w:cs="Times New Roman"/>
          <w:sz w:val="22"/>
          <w:szCs w:val="22"/>
        </w:rPr>
        <w:t>ing 218 countries and 177</w:t>
      </w:r>
      <w:r w:rsidR="0076114C">
        <w:rPr>
          <w:rFonts w:ascii="Times New Roman" w:hAnsi="Times New Roman" w:cs="Times New Roman"/>
          <w:sz w:val="22"/>
          <w:szCs w:val="22"/>
        </w:rPr>
        <w:t>2</w:t>
      </w:r>
      <w:r w:rsidRPr="00666DBD">
        <w:rPr>
          <w:rFonts w:ascii="Times New Roman" w:hAnsi="Times New Roman" w:cs="Times New Roman"/>
          <w:sz w:val="22"/>
          <w:szCs w:val="22"/>
        </w:rPr>
        <w:t>6 unique year–country pairs. A total of 127,610 stations recorded PRCP at least once.</w:t>
      </w:r>
    </w:p>
    <w:p w14:paraId="3FD13BA0" w14:textId="77777777" w:rsidR="00B01D07" w:rsidRPr="00B01D07" w:rsidRDefault="00B01D07" w:rsidP="00DA340B">
      <w:pPr>
        <w:pStyle w:val="4"/>
        <w:ind w:rightChars="-14" w:right="-34"/>
        <w:rPr>
          <w:rFonts w:ascii="Times New Roman" w:hAnsi="Times New Roman" w:cs="Times New Roman"/>
          <w:b/>
          <w:bCs/>
          <w:color w:val="000000" w:themeColor="text1"/>
          <w:sz w:val="22"/>
          <w:szCs w:val="22"/>
        </w:rPr>
      </w:pPr>
      <w:r w:rsidRPr="00B01D07">
        <w:rPr>
          <w:rFonts w:ascii="Times New Roman" w:hAnsi="Times New Roman" w:cs="Times New Roman"/>
          <w:b/>
          <w:bCs/>
          <w:color w:val="000000" w:themeColor="text1"/>
          <w:sz w:val="22"/>
          <w:szCs w:val="22"/>
        </w:rPr>
        <w:t>Outlier detection.</w:t>
      </w:r>
    </w:p>
    <w:p w14:paraId="0B27EFEE" w14:textId="7E6BE29B" w:rsidR="00101FC3" w:rsidRPr="00ED47CD" w:rsidRDefault="00ED47CD" w:rsidP="00ED47CD">
      <w:pPr>
        <w:pStyle w:val="p1"/>
        <w:jc w:val="center"/>
        <w:rPr>
          <w:rFonts w:ascii="Times New Roman" w:hAnsi="Times New Roman" w:cs="Times New Roman"/>
          <w:sz w:val="21"/>
          <w:szCs w:val="21"/>
        </w:rPr>
      </w:pPr>
      <w:r>
        <w:rPr>
          <w:rFonts w:ascii="Times New Roman" w:hAnsi="Times New Roman" w:cs="Times New Roman" w:hint="eastAsia"/>
          <w:noProof/>
          <w:sz w:val="22"/>
          <w:szCs w:val="22"/>
        </w:rPr>
        <w:drawing>
          <wp:inline distT="0" distB="0" distL="0" distR="0" wp14:anchorId="519D8132" wp14:editId="22723D66">
            <wp:extent cx="5760000" cy="3839803"/>
            <wp:effectExtent l="0" t="0" r="0" b="0"/>
            <wp:docPr id="1946145707" name="图片 15" descr="图表, 条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145707" name="图片 15" descr="图表, 条形图&#10;&#10;AI 生成的内容可能不正确。"/>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00" cy="3839803"/>
                    </a:xfrm>
                    <a:prstGeom prst="rect">
                      <a:avLst/>
                    </a:prstGeom>
                  </pic:spPr>
                </pic:pic>
              </a:graphicData>
            </a:graphic>
          </wp:inline>
        </w:drawing>
      </w:r>
      <w:bookmarkStart w:id="3" w:name="_Ref208817199"/>
      <w:r w:rsidR="00B84BD0" w:rsidRPr="00ED47CD">
        <w:rPr>
          <w:rFonts w:ascii="Times New Roman" w:hAnsi="Times New Roman" w:cs="Times New Roman"/>
          <w:sz w:val="22"/>
          <w:szCs w:val="22"/>
        </w:rPr>
        <w:t xml:space="preserve">Figure </w:t>
      </w:r>
      <w:r w:rsidR="00B84BD0" w:rsidRPr="00ED47CD">
        <w:rPr>
          <w:rFonts w:ascii="Times New Roman" w:hAnsi="Times New Roman" w:cs="Times New Roman"/>
          <w:sz w:val="22"/>
          <w:szCs w:val="22"/>
        </w:rPr>
        <w:fldChar w:fldCharType="begin"/>
      </w:r>
      <w:r w:rsidR="00B84BD0" w:rsidRPr="00ED47CD">
        <w:rPr>
          <w:rFonts w:ascii="Times New Roman" w:hAnsi="Times New Roman" w:cs="Times New Roman"/>
          <w:sz w:val="22"/>
          <w:szCs w:val="22"/>
        </w:rPr>
        <w:instrText xml:space="preserve"> SEQ Figure \* ARABIC </w:instrText>
      </w:r>
      <w:r w:rsidR="00B84BD0" w:rsidRPr="00ED47CD">
        <w:rPr>
          <w:rFonts w:ascii="Times New Roman" w:hAnsi="Times New Roman" w:cs="Times New Roman"/>
          <w:sz w:val="22"/>
          <w:szCs w:val="22"/>
        </w:rPr>
        <w:fldChar w:fldCharType="separate"/>
      </w:r>
      <w:r w:rsidR="00EE0BA0">
        <w:rPr>
          <w:rFonts w:ascii="Times New Roman" w:hAnsi="Times New Roman" w:cs="Times New Roman"/>
          <w:noProof/>
          <w:sz w:val="22"/>
          <w:szCs w:val="22"/>
        </w:rPr>
        <w:t>11</w:t>
      </w:r>
      <w:r w:rsidR="00B84BD0" w:rsidRPr="00ED47CD">
        <w:rPr>
          <w:rFonts w:ascii="Times New Roman" w:hAnsi="Times New Roman" w:cs="Times New Roman"/>
          <w:sz w:val="22"/>
          <w:szCs w:val="22"/>
        </w:rPr>
        <w:fldChar w:fldCharType="end"/>
      </w:r>
      <w:r w:rsidR="00B84BD0" w:rsidRPr="00ED47CD">
        <w:rPr>
          <w:rFonts w:ascii="Times New Roman" w:hAnsi="Times New Roman" w:cs="Times New Roman"/>
          <w:sz w:val="22"/>
          <w:szCs w:val="22"/>
        </w:rPr>
        <w:t>: Distribution of annual mean Rainfall by boxp</w:t>
      </w:r>
      <w:r>
        <w:rPr>
          <w:rFonts w:ascii="Times New Roman" w:hAnsi="Times New Roman" w:cs="Times New Roman"/>
          <w:sz w:val="22"/>
          <w:szCs w:val="22"/>
        </w:rPr>
        <w:t>l</w:t>
      </w:r>
      <w:r w:rsidR="00B84BD0" w:rsidRPr="00ED47CD">
        <w:rPr>
          <w:rFonts w:ascii="Times New Roman" w:hAnsi="Times New Roman" w:cs="Times New Roman"/>
          <w:sz w:val="22"/>
          <w:szCs w:val="22"/>
        </w:rPr>
        <w:t>ot</w:t>
      </w:r>
      <w:bookmarkEnd w:id="3"/>
    </w:p>
    <w:p w14:paraId="22AF580A" w14:textId="4CDEE329" w:rsidR="00886BEB" w:rsidRDefault="00C614F0" w:rsidP="00C614F0">
      <w:pPr>
        <w:pStyle w:val="p1"/>
        <w:jc w:val="both"/>
        <w:rPr>
          <w:rFonts w:ascii="Times New Roman" w:hAnsi="Times New Roman" w:cs="Times New Roman"/>
          <w:sz w:val="22"/>
          <w:szCs w:val="22"/>
        </w:rPr>
      </w:pPr>
      <w:r w:rsidRPr="00B01D07">
        <w:rPr>
          <w:rFonts w:ascii="Times New Roman" w:hAnsi="Times New Roman" w:cs="Times New Roman"/>
          <w:sz w:val="22"/>
          <w:szCs w:val="22"/>
        </w:rPr>
        <w:t xml:space="preserve">Inspection of th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REF _Ref208817199 \h </w:instrText>
      </w:r>
      <w:r>
        <w:rPr>
          <w:rFonts w:ascii="Times New Roman" w:hAnsi="Times New Roman" w:cs="Times New Roman"/>
          <w:sz w:val="22"/>
          <w:szCs w:val="22"/>
        </w:rPr>
      </w:r>
      <w:r>
        <w:rPr>
          <w:rFonts w:ascii="Times New Roman" w:hAnsi="Times New Roman" w:cs="Times New Roman"/>
          <w:sz w:val="22"/>
          <w:szCs w:val="22"/>
        </w:rPr>
        <w:fldChar w:fldCharType="separate"/>
      </w:r>
      <w:r w:rsidR="00EE0BA0" w:rsidRPr="00ED47CD">
        <w:rPr>
          <w:rFonts w:ascii="Times New Roman" w:hAnsi="Times New Roman" w:cs="Times New Roman"/>
          <w:sz w:val="22"/>
          <w:szCs w:val="22"/>
        </w:rPr>
        <w:t xml:space="preserve">Figure </w:t>
      </w:r>
      <w:r w:rsidR="00EE0BA0">
        <w:rPr>
          <w:rFonts w:ascii="Times New Roman" w:hAnsi="Times New Roman" w:cs="Times New Roman"/>
          <w:noProof/>
          <w:sz w:val="22"/>
          <w:szCs w:val="22"/>
        </w:rPr>
        <w:t>11</w:t>
      </w:r>
      <w:r w:rsidR="00EE0BA0" w:rsidRPr="00ED47CD">
        <w:rPr>
          <w:rFonts w:ascii="Times New Roman" w:hAnsi="Times New Roman" w:cs="Times New Roman"/>
          <w:sz w:val="22"/>
          <w:szCs w:val="22"/>
        </w:rPr>
        <w:t>: Distribution of annual mean Rainfall by boxp</w:t>
      </w:r>
      <w:r w:rsidR="00EE0BA0">
        <w:rPr>
          <w:rFonts w:ascii="Times New Roman" w:hAnsi="Times New Roman" w:cs="Times New Roman"/>
          <w:sz w:val="22"/>
          <w:szCs w:val="22"/>
        </w:rPr>
        <w:t>l</w:t>
      </w:r>
      <w:r w:rsidR="00EE0BA0" w:rsidRPr="00ED47CD">
        <w:rPr>
          <w:rFonts w:ascii="Times New Roman" w:hAnsi="Times New Roman" w:cs="Times New Roman"/>
          <w:sz w:val="22"/>
          <w:szCs w:val="22"/>
        </w:rPr>
        <w:t>ot</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B01D07">
        <w:rPr>
          <w:rFonts w:ascii="Times New Roman" w:hAnsi="Times New Roman" w:cs="Times New Roman"/>
          <w:sz w:val="22"/>
          <w:szCs w:val="22"/>
        </w:rPr>
        <w:t>revealed heavy skew</w:t>
      </w:r>
      <w:r>
        <w:rPr>
          <w:rFonts w:ascii="Times New Roman" w:hAnsi="Times New Roman" w:cs="Times New Roman"/>
          <w:sz w:val="22"/>
          <w:szCs w:val="22"/>
        </w:rPr>
        <w:t>.</w:t>
      </w:r>
      <w:r w:rsidR="002740A2">
        <w:rPr>
          <w:rFonts w:ascii="Times New Roman" w:hAnsi="Times New Roman" w:cs="Times New Roman"/>
          <w:sz w:val="22"/>
          <w:szCs w:val="22"/>
        </w:rPr>
        <w:t xml:space="preserve"> </w:t>
      </w:r>
      <w:r w:rsidR="00A1755B">
        <w:rPr>
          <w:rFonts w:ascii="Times New Roman" w:hAnsi="Times New Roman" w:cs="Times New Roman"/>
          <w:sz w:val="22"/>
          <w:szCs w:val="22"/>
        </w:rPr>
        <w:t xml:space="preserve">The upper </w:t>
      </w:r>
      <w:r w:rsidR="00B01D07" w:rsidRPr="00B01D07">
        <w:rPr>
          <w:rFonts w:ascii="Times New Roman" w:hAnsi="Times New Roman" w:cs="Times New Roman"/>
          <w:sz w:val="22"/>
          <w:szCs w:val="22"/>
        </w:rPr>
        <w:t>clipped boxplot (&lt;99th percentile) shows th</w:t>
      </w:r>
      <w:r w:rsidR="007D05F2">
        <w:rPr>
          <w:rFonts w:ascii="Times New Roman" w:hAnsi="Times New Roman" w:cs="Times New Roman"/>
          <w:sz w:val="22"/>
          <w:szCs w:val="22"/>
        </w:rPr>
        <w:t>at most countries' or year's averages fall between 0–50 mm. The lower log-scale boxplot compresses the extreme outliers, revealing several anomalous points beyond 4000 mm. The United Kingdom recorded a negative observation in 1874, which is apparently illegal</w:t>
      </w:r>
      <w:r w:rsidR="00334E69">
        <w:rPr>
          <w:rFonts w:ascii="Times New Roman" w:hAnsi="Times New Roman" w:cs="Times New Roman"/>
          <w:sz w:val="22"/>
          <w:szCs w:val="22"/>
        </w:rPr>
        <w:t>.</w:t>
      </w:r>
    </w:p>
    <w:p w14:paraId="1A0A0CE9" w14:textId="01077B6A" w:rsidR="007D05F2" w:rsidRPr="007D05F2" w:rsidRDefault="007D05F2" w:rsidP="00DA340B">
      <w:pPr>
        <w:pStyle w:val="4"/>
        <w:ind w:rightChars="-14" w:right="-34"/>
        <w:rPr>
          <w:rFonts w:ascii="Times New Roman" w:hAnsi="Times New Roman" w:cs="Times New Roman" w:hint="eastAsia"/>
          <w:b/>
          <w:bCs/>
          <w:color w:val="000000" w:themeColor="text1"/>
          <w:sz w:val="22"/>
          <w:szCs w:val="22"/>
        </w:rPr>
      </w:pPr>
      <w:r w:rsidRPr="007D05F2">
        <w:rPr>
          <w:rFonts w:ascii="Times New Roman" w:hAnsi="Times New Roman" w:cs="Times New Roman"/>
          <w:b/>
          <w:bCs/>
          <w:color w:val="000000" w:themeColor="text1"/>
          <w:sz w:val="22"/>
          <w:szCs w:val="22"/>
        </w:rPr>
        <w:t xml:space="preserve">Descriptive statistics </w:t>
      </w:r>
      <w:r w:rsidRPr="00980F57">
        <w:rPr>
          <w:rFonts w:ascii="Times New Roman" w:hAnsi="Times New Roman" w:cs="Times New Roman"/>
          <w:color w:val="000000" w:themeColor="text1"/>
          <w:sz w:val="22"/>
          <w:szCs w:val="22"/>
        </w:rPr>
        <w:t xml:space="preserve">confirmed </w:t>
      </w:r>
      <w:r w:rsidR="00980F57">
        <w:rPr>
          <w:rFonts w:ascii="Times New Roman" w:hAnsi="Times New Roman" w:cs="Times New Roman" w:hint="eastAsia"/>
          <w:color w:val="000000" w:themeColor="text1"/>
          <w:sz w:val="22"/>
          <w:szCs w:val="22"/>
        </w:rPr>
        <w:t xml:space="preserve">PRCP </w:t>
      </w:r>
      <w:r w:rsidRPr="00980F57">
        <w:rPr>
          <w:rFonts w:ascii="Times New Roman" w:hAnsi="Times New Roman" w:cs="Times New Roman"/>
          <w:color w:val="000000" w:themeColor="text1"/>
          <w:sz w:val="22"/>
          <w:szCs w:val="22"/>
        </w:rPr>
        <w:t>skew</w:t>
      </w:r>
    </w:p>
    <w:tbl>
      <w:tblPr>
        <w:tblStyle w:val="af"/>
        <w:tblW w:w="0" w:type="auto"/>
        <w:tblLook w:val="04A0" w:firstRow="1" w:lastRow="0" w:firstColumn="1" w:lastColumn="0" w:noHBand="0" w:noVBand="1"/>
      </w:tblPr>
      <w:tblGrid>
        <w:gridCol w:w="4868"/>
        <w:gridCol w:w="4868"/>
      </w:tblGrid>
      <w:tr w:rsidR="00B5568C" w:rsidRPr="00B5568C" w14:paraId="661CC5FC" w14:textId="77777777" w:rsidTr="00B5568C">
        <w:tc>
          <w:tcPr>
            <w:tcW w:w="4868" w:type="dxa"/>
            <w:vAlign w:val="center"/>
          </w:tcPr>
          <w:p w14:paraId="7183CBFC" w14:textId="449E0375" w:rsidR="00B5568C" w:rsidRPr="00B5568C" w:rsidRDefault="00B5568C" w:rsidP="00B5568C">
            <w:pPr>
              <w:pStyle w:val="p1"/>
              <w:jc w:val="center"/>
              <w:rPr>
                <w:rFonts w:ascii="Times New Roman" w:hAnsi="Times New Roman" w:cs="Times New Roman"/>
                <w:b/>
                <w:bCs/>
                <w:sz w:val="22"/>
                <w:szCs w:val="22"/>
              </w:rPr>
            </w:pPr>
            <w:r w:rsidRPr="00B5568C">
              <w:rPr>
                <w:rFonts w:ascii="Times New Roman" w:hAnsi="Times New Roman" w:cs="Times New Roman"/>
                <w:b/>
                <w:bCs/>
                <w:sz w:val="22"/>
                <w:szCs w:val="22"/>
              </w:rPr>
              <w:t>Statistic Variale</w:t>
            </w:r>
          </w:p>
        </w:tc>
        <w:tc>
          <w:tcPr>
            <w:tcW w:w="4868" w:type="dxa"/>
            <w:vAlign w:val="center"/>
          </w:tcPr>
          <w:p w14:paraId="683576D5" w14:textId="07CF85DF" w:rsidR="00B5568C" w:rsidRPr="00B5568C" w:rsidRDefault="00B5568C" w:rsidP="00B5568C">
            <w:pPr>
              <w:pStyle w:val="p1"/>
              <w:jc w:val="center"/>
              <w:rPr>
                <w:rFonts w:ascii="Times New Roman" w:hAnsi="Times New Roman" w:cs="Times New Roman"/>
                <w:b/>
                <w:bCs/>
                <w:sz w:val="22"/>
                <w:szCs w:val="22"/>
              </w:rPr>
            </w:pPr>
            <w:r w:rsidRPr="00B5568C">
              <w:rPr>
                <w:rFonts w:ascii="Times New Roman" w:hAnsi="Times New Roman" w:cs="Times New Roman"/>
                <w:b/>
                <w:bCs/>
                <w:sz w:val="22"/>
                <w:szCs w:val="22"/>
              </w:rPr>
              <w:t>Value</w:t>
            </w:r>
          </w:p>
        </w:tc>
      </w:tr>
      <w:tr w:rsidR="00333D75" w:rsidRPr="00333D75" w14:paraId="01A22BE3" w14:textId="77777777" w:rsidTr="00B5568C">
        <w:tc>
          <w:tcPr>
            <w:tcW w:w="4868" w:type="dxa"/>
            <w:vAlign w:val="center"/>
          </w:tcPr>
          <w:p w14:paraId="0216D923" w14:textId="0D6DF694" w:rsidR="00333D75" w:rsidRPr="00333D75" w:rsidRDefault="00333D75" w:rsidP="00B5568C">
            <w:pPr>
              <w:pStyle w:val="p1"/>
              <w:jc w:val="center"/>
              <w:rPr>
                <w:rFonts w:ascii="Times New Roman" w:hAnsi="Times New Roman" w:cs="Times New Roman"/>
                <w:sz w:val="22"/>
                <w:szCs w:val="22"/>
              </w:rPr>
            </w:pPr>
            <w:r w:rsidRPr="00333D75">
              <w:rPr>
                <w:rFonts w:ascii="Times New Roman" w:hAnsi="Times New Roman" w:cs="Times New Roman"/>
                <w:sz w:val="22"/>
                <w:szCs w:val="22"/>
              </w:rPr>
              <w:t>Count</w:t>
            </w:r>
          </w:p>
        </w:tc>
        <w:tc>
          <w:tcPr>
            <w:tcW w:w="4868" w:type="dxa"/>
            <w:vAlign w:val="center"/>
          </w:tcPr>
          <w:p w14:paraId="4194B9A1" w14:textId="4E994C21" w:rsidR="00333D75" w:rsidRPr="00333D75" w:rsidRDefault="00333D75" w:rsidP="00B5568C">
            <w:pPr>
              <w:pStyle w:val="p1"/>
              <w:jc w:val="center"/>
              <w:rPr>
                <w:rFonts w:ascii="Times New Roman" w:hAnsi="Times New Roman" w:cs="Times New Roman"/>
                <w:sz w:val="22"/>
                <w:szCs w:val="22"/>
              </w:rPr>
            </w:pPr>
            <w:r w:rsidRPr="00333D75">
              <w:rPr>
                <w:rFonts w:ascii="Times New Roman" w:hAnsi="Times New Roman" w:cs="Times New Roman"/>
                <w:sz w:val="22"/>
                <w:szCs w:val="22"/>
              </w:rPr>
              <w:t>17,731</w:t>
            </w:r>
          </w:p>
        </w:tc>
      </w:tr>
      <w:tr w:rsidR="00333D75" w:rsidRPr="00333D75" w14:paraId="2C4866D0" w14:textId="77777777" w:rsidTr="00B5568C">
        <w:tc>
          <w:tcPr>
            <w:tcW w:w="4868" w:type="dxa"/>
            <w:vAlign w:val="center"/>
          </w:tcPr>
          <w:p w14:paraId="457A5824" w14:textId="6A0A68F3" w:rsidR="00333D75" w:rsidRPr="00333D75" w:rsidRDefault="00333D75" w:rsidP="00B5568C">
            <w:pPr>
              <w:pStyle w:val="p1"/>
              <w:jc w:val="center"/>
              <w:rPr>
                <w:rFonts w:ascii="Times New Roman" w:hAnsi="Times New Roman" w:cs="Times New Roman"/>
                <w:sz w:val="22"/>
                <w:szCs w:val="22"/>
              </w:rPr>
            </w:pPr>
            <w:r w:rsidRPr="00333D75">
              <w:rPr>
                <w:rFonts w:ascii="Times New Roman" w:hAnsi="Times New Roman" w:cs="Times New Roman"/>
                <w:sz w:val="22"/>
                <w:szCs w:val="22"/>
              </w:rPr>
              <w:t>Mean</w:t>
            </w:r>
          </w:p>
        </w:tc>
        <w:tc>
          <w:tcPr>
            <w:tcW w:w="4868" w:type="dxa"/>
            <w:vAlign w:val="center"/>
          </w:tcPr>
          <w:p w14:paraId="01942B29" w14:textId="2C691FC0" w:rsidR="00333D75" w:rsidRPr="00333D75" w:rsidRDefault="00333D75" w:rsidP="00B5568C">
            <w:pPr>
              <w:pStyle w:val="p1"/>
              <w:jc w:val="center"/>
              <w:rPr>
                <w:rFonts w:ascii="Times New Roman" w:hAnsi="Times New Roman" w:cs="Times New Roman"/>
                <w:sz w:val="22"/>
                <w:szCs w:val="22"/>
              </w:rPr>
            </w:pPr>
            <w:r w:rsidRPr="00333D75">
              <w:rPr>
                <w:rFonts w:ascii="Times New Roman" w:hAnsi="Times New Roman" w:cs="Times New Roman"/>
                <w:sz w:val="22"/>
                <w:szCs w:val="22"/>
              </w:rPr>
              <w:t>44.39</w:t>
            </w:r>
          </w:p>
        </w:tc>
      </w:tr>
      <w:tr w:rsidR="00333D75" w:rsidRPr="00333D75" w14:paraId="50FEC7D4" w14:textId="77777777" w:rsidTr="00B5568C">
        <w:tc>
          <w:tcPr>
            <w:tcW w:w="4868" w:type="dxa"/>
            <w:vAlign w:val="center"/>
          </w:tcPr>
          <w:p w14:paraId="709D05C3" w14:textId="57F3CAB0" w:rsidR="00333D75" w:rsidRPr="00333D75" w:rsidRDefault="00333D75" w:rsidP="00B5568C">
            <w:pPr>
              <w:pStyle w:val="p1"/>
              <w:jc w:val="center"/>
              <w:rPr>
                <w:rFonts w:ascii="Times New Roman" w:hAnsi="Times New Roman" w:cs="Times New Roman"/>
                <w:sz w:val="22"/>
                <w:szCs w:val="22"/>
              </w:rPr>
            </w:pPr>
            <w:r w:rsidRPr="00333D75">
              <w:rPr>
                <w:rFonts w:ascii="Times New Roman" w:hAnsi="Times New Roman" w:cs="Times New Roman"/>
                <w:sz w:val="22"/>
                <w:szCs w:val="22"/>
              </w:rPr>
              <w:t>Std</w:t>
            </w:r>
          </w:p>
        </w:tc>
        <w:tc>
          <w:tcPr>
            <w:tcW w:w="4868" w:type="dxa"/>
            <w:vAlign w:val="center"/>
          </w:tcPr>
          <w:p w14:paraId="52F30B21" w14:textId="68BE7635" w:rsidR="00333D75" w:rsidRPr="00333D75" w:rsidRDefault="00333D75" w:rsidP="00B5568C">
            <w:pPr>
              <w:pStyle w:val="p1"/>
              <w:jc w:val="center"/>
              <w:rPr>
                <w:rFonts w:ascii="Times New Roman" w:hAnsi="Times New Roman" w:cs="Times New Roman"/>
                <w:sz w:val="22"/>
                <w:szCs w:val="22"/>
              </w:rPr>
            </w:pPr>
            <w:r w:rsidRPr="00333D75">
              <w:rPr>
                <w:rFonts w:ascii="Times New Roman" w:hAnsi="Times New Roman" w:cs="Times New Roman"/>
                <w:sz w:val="22"/>
                <w:szCs w:val="22"/>
              </w:rPr>
              <w:t>198.</w:t>
            </w:r>
            <w:r w:rsidR="0025281A">
              <w:rPr>
                <w:rFonts w:ascii="Times New Roman" w:hAnsi="Times New Roman" w:cs="Times New Roman"/>
                <w:sz w:val="22"/>
                <w:szCs w:val="22"/>
              </w:rPr>
              <w:t>49</w:t>
            </w:r>
          </w:p>
        </w:tc>
      </w:tr>
      <w:tr w:rsidR="00333D75" w:rsidRPr="00333D75" w14:paraId="126C49A2" w14:textId="77777777" w:rsidTr="00B5568C">
        <w:tc>
          <w:tcPr>
            <w:tcW w:w="4868" w:type="dxa"/>
            <w:vAlign w:val="center"/>
          </w:tcPr>
          <w:p w14:paraId="5944FDDC" w14:textId="0A85FD51" w:rsidR="00333D75" w:rsidRPr="00333D75" w:rsidRDefault="00333D75" w:rsidP="00B5568C">
            <w:pPr>
              <w:pStyle w:val="p1"/>
              <w:jc w:val="center"/>
              <w:rPr>
                <w:rFonts w:ascii="Times New Roman" w:hAnsi="Times New Roman" w:cs="Times New Roman"/>
                <w:sz w:val="22"/>
                <w:szCs w:val="22"/>
              </w:rPr>
            </w:pPr>
            <w:r w:rsidRPr="00333D75">
              <w:rPr>
                <w:rFonts w:ascii="Times New Roman" w:hAnsi="Times New Roman" w:cs="Times New Roman"/>
                <w:sz w:val="22"/>
                <w:szCs w:val="22"/>
              </w:rPr>
              <w:t>Median</w:t>
            </w:r>
          </w:p>
        </w:tc>
        <w:tc>
          <w:tcPr>
            <w:tcW w:w="4868" w:type="dxa"/>
            <w:vAlign w:val="center"/>
          </w:tcPr>
          <w:p w14:paraId="46CBC5B3" w14:textId="6DC9C005" w:rsidR="00333D75" w:rsidRPr="00333D75" w:rsidRDefault="00333D75" w:rsidP="00B5568C">
            <w:pPr>
              <w:pStyle w:val="p1"/>
              <w:jc w:val="center"/>
              <w:rPr>
                <w:rFonts w:ascii="Times New Roman" w:hAnsi="Times New Roman" w:cs="Times New Roman"/>
                <w:sz w:val="22"/>
                <w:szCs w:val="22"/>
              </w:rPr>
            </w:pPr>
            <w:r w:rsidRPr="00333D75">
              <w:rPr>
                <w:rFonts w:ascii="Times New Roman" w:hAnsi="Times New Roman" w:cs="Times New Roman"/>
                <w:sz w:val="22"/>
                <w:szCs w:val="22"/>
              </w:rPr>
              <w:t>25.2</w:t>
            </w:r>
            <w:r w:rsidR="0025281A">
              <w:rPr>
                <w:rFonts w:ascii="Times New Roman" w:hAnsi="Times New Roman" w:cs="Times New Roman"/>
                <w:sz w:val="22"/>
                <w:szCs w:val="22"/>
              </w:rPr>
              <w:t>0</w:t>
            </w:r>
          </w:p>
        </w:tc>
      </w:tr>
      <w:tr w:rsidR="00333D75" w:rsidRPr="00333D75" w14:paraId="2E6710C6" w14:textId="77777777" w:rsidTr="00B5568C">
        <w:tc>
          <w:tcPr>
            <w:tcW w:w="4868" w:type="dxa"/>
            <w:vAlign w:val="center"/>
          </w:tcPr>
          <w:p w14:paraId="5F518B04" w14:textId="128EAE45" w:rsidR="00333D75" w:rsidRPr="00333D75" w:rsidRDefault="00333D75" w:rsidP="00B5568C">
            <w:pPr>
              <w:pStyle w:val="p1"/>
              <w:jc w:val="center"/>
              <w:rPr>
                <w:rFonts w:ascii="Times New Roman" w:hAnsi="Times New Roman" w:cs="Times New Roman"/>
                <w:sz w:val="22"/>
                <w:szCs w:val="22"/>
              </w:rPr>
            </w:pPr>
            <w:r w:rsidRPr="00333D75">
              <w:rPr>
                <w:rFonts w:ascii="Times New Roman" w:hAnsi="Times New Roman" w:cs="Times New Roman"/>
                <w:sz w:val="22"/>
                <w:szCs w:val="22"/>
              </w:rPr>
              <w:t>Min</w:t>
            </w:r>
          </w:p>
        </w:tc>
        <w:tc>
          <w:tcPr>
            <w:tcW w:w="4868" w:type="dxa"/>
            <w:vAlign w:val="center"/>
          </w:tcPr>
          <w:p w14:paraId="564EF703" w14:textId="70074765" w:rsidR="00333D75" w:rsidRPr="00333D75" w:rsidRDefault="00333D75" w:rsidP="00B5568C">
            <w:pPr>
              <w:pStyle w:val="p1"/>
              <w:jc w:val="center"/>
              <w:rPr>
                <w:rFonts w:ascii="Times New Roman" w:hAnsi="Times New Roman" w:cs="Times New Roman"/>
                <w:sz w:val="22"/>
                <w:szCs w:val="22"/>
              </w:rPr>
            </w:pPr>
            <w:r w:rsidRPr="00333D75">
              <w:rPr>
                <w:rFonts w:ascii="Times New Roman" w:hAnsi="Times New Roman" w:cs="Times New Roman"/>
                <w:sz w:val="22"/>
                <w:szCs w:val="22"/>
              </w:rPr>
              <w:t>–1.08 (UK, 1874)</w:t>
            </w:r>
          </w:p>
        </w:tc>
      </w:tr>
      <w:tr w:rsidR="00333D75" w:rsidRPr="00333D75" w14:paraId="72B94B2C" w14:textId="77777777" w:rsidTr="00B5568C">
        <w:tc>
          <w:tcPr>
            <w:tcW w:w="4868" w:type="dxa"/>
            <w:vAlign w:val="center"/>
          </w:tcPr>
          <w:p w14:paraId="42FB37DF" w14:textId="185667B9" w:rsidR="00333D75" w:rsidRPr="00333D75" w:rsidRDefault="00333D75" w:rsidP="00B5568C">
            <w:pPr>
              <w:pStyle w:val="p1"/>
              <w:jc w:val="center"/>
              <w:rPr>
                <w:rFonts w:ascii="Times New Roman" w:hAnsi="Times New Roman" w:cs="Times New Roman"/>
                <w:sz w:val="22"/>
                <w:szCs w:val="22"/>
              </w:rPr>
            </w:pPr>
            <w:r w:rsidRPr="00333D75">
              <w:rPr>
                <w:rFonts w:ascii="Times New Roman" w:hAnsi="Times New Roman" w:cs="Times New Roman"/>
                <w:sz w:val="22"/>
                <w:szCs w:val="22"/>
              </w:rPr>
              <w:t>Max</w:t>
            </w:r>
          </w:p>
        </w:tc>
        <w:tc>
          <w:tcPr>
            <w:tcW w:w="4868" w:type="dxa"/>
            <w:vAlign w:val="center"/>
          </w:tcPr>
          <w:p w14:paraId="3A9B4BD7" w14:textId="45D5E253" w:rsidR="00333D75" w:rsidRPr="00333D75" w:rsidRDefault="00333D75" w:rsidP="00B5568C">
            <w:pPr>
              <w:pStyle w:val="p1"/>
              <w:jc w:val="center"/>
              <w:rPr>
                <w:rFonts w:ascii="Times New Roman" w:hAnsi="Times New Roman" w:cs="Times New Roman"/>
                <w:sz w:val="22"/>
                <w:szCs w:val="22"/>
              </w:rPr>
            </w:pPr>
            <w:r w:rsidRPr="00333D75">
              <w:rPr>
                <w:rFonts w:ascii="Times New Roman" w:hAnsi="Times New Roman" w:cs="Times New Roman"/>
                <w:sz w:val="22"/>
                <w:szCs w:val="22"/>
              </w:rPr>
              <w:t>15,875 (year 1952, unmapped country)</w:t>
            </w:r>
          </w:p>
        </w:tc>
      </w:tr>
    </w:tbl>
    <w:p w14:paraId="2CC6AFEB" w14:textId="5B58D9AC" w:rsidR="00A21C7E" w:rsidRPr="00551354" w:rsidRDefault="00A21C7E" w:rsidP="00A21C7E">
      <w:pPr>
        <w:pStyle w:val="afc"/>
        <w:jc w:val="center"/>
        <w:rPr>
          <w:rFonts w:ascii="Times New Roman" w:hAnsi="Times New Roman" w:cs="Times New Roman"/>
          <w:sz w:val="22"/>
          <w:szCs w:val="22"/>
        </w:rPr>
      </w:pPr>
      <w:r w:rsidRPr="00551354">
        <w:rPr>
          <w:rFonts w:ascii="Times New Roman" w:hAnsi="Times New Roman" w:cs="Times New Roman"/>
          <w:sz w:val="22"/>
          <w:szCs w:val="22"/>
        </w:rPr>
        <w:t xml:space="preserve">Table </w:t>
      </w:r>
      <w:r w:rsidRPr="00551354">
        <w:rPr>
          <w:rFonts w:ascii="Times New Roman" w:hAnsi="Times New Roman" w:cs="Times New Roman"/>
          <w:sz w:val="22"/>
          <w:szCs w:val="22"/>
        </w:rPr>
        <w:fldChar w:fldCharType="begin"/>
      </w:r>
      <w:r w:rsidRPr="00551354">
        <w:rPr>
          <w:rFonts w:ascii="Times New Roman" w:hAnsi="Times New Roman" w:cs="Times New Roman"/>
          <w:sz w:val="22"/>
          <w:szCs w:val="22"/>
        </w:rPr>
        <w:instrText xml:space="preserve"> SEQ Table \* ARABIC </w:instrText>
      </w:r>
      <w:r w:rsidRPr="00551354">
        <w:rPr>
          <w:rFonts w:ascii="Times New Roman" w:hAnsi="Times New Roman" w:cs="Times New Roman"/>
          <w:sz w:val="22"/>
          <w:szCs w:val="22"/>
        </w:rPr>
        <w:fldChar w:fldCharType="separate"/>
      </w:r>
      <w:r w:rsidR="00EE0BA0">
        <w:rPr>
          <w:rFonts w:ascii="Times New Roman" w:hAnsi="Times New Roman" w:cs="Times New Roman"/>
          <w:noProof/>
          <w:sz w:val="22"/>
          <w:szCs w:val="22"/>
        </w:rPr>
        <w:t>3</w:t>
      </w:r>
      <w:r w:rsidRPr="00551354">
        <w:rPr>
          <w:rFonts w:ascii="Times New Roman" w:hAnsi="Times New Roman" w:cs="Times New Roman"/>
          <w:sz w:val="22"/>
          <w:szCs w:val="22"/>
        </w:rPr>
        <w:fldChar w:fldCharType="end"/>
      </w:r>
      <w:r w:rsidRPr="00551354">
        <w:rPr>
          <w:rFonts w:ascii="Times New Roman" w:hAnsi="Times New Roman" w:cs="Times New Roman"/>
          <w:sz w:val="22"/>
          <w:szCs w:val="22"/>
        </w:rPr>
        <w:t>: Overall average rainfall descriptive statistics</w:t>
      </w:r>
      <w:r w:rsidR="00551354" w:rsidRPr="00551354">
        <w:rPr>
          <w:rFonts w:ascii="Times New Roman" w:hAnsi="Times New Roman" w:cs="Times New Roman"/>
          <w:sz w:val="22"/>
          <w:szCs w:val="22"/>
        </w:rPr>
        <w:t>(</w:t>
      </w:r>
      <w:r w:rsidR="00551354" w:rsidRPr="00551354">
        <w:rPr>
          <w:rFonts w:ascii="Times New Roman" w:hAnsi="Times New Roman" w:cs="Times New Roman"/>
          <w:color w:val="000000" w:themeColor="text1"/>
          <w:sz w:val="22"/>
          <w:szCs w:val="22"/>
        </w:rPr>
        <w:t>units = average daily rainfall, mm/day equivalent</w:t>
      </w:r>
      <w:r w:rsidR="00551354" w:rsidRPr="00551354">
        <w:rPr>
          <w:rFonts w:ascii="Times New Roman" w:hAnsi="Times New Roman" w:cs="Times New Roman"/>
          <w:sz w:val="22"/>
          <w:szCs w:val="22"/>
        </w:rPr>
        <w:t>)</w:t>
      </w:r>
    </w:p>
    <w:p w14:paraId="717C80E2" w14:textId="788024E1" w:rsidR="00C77893" w:rsidRDefault="007D05F2" w:rsidP="002C35A2">
      <w:pPr>
        <w:pStyle w:val="p1"/>
        <w:jc w:val="both"/>
        <w:rPr>
          <w:rFonts w:ascii="Times New Roman" w:hAnsi="Times New Roman" w:cs="Times New Roman"/>
          <w:sz w:val="22"/>
          <w:szCs w:val="22"/>
        </w:rPr>
      </w:pPr>
      <w:r w:rsidRPr="0036640E">
        <w:rPr>
          <w:rFonts w:ascii="Times New Roman" w:hAnsi="Times New Roman" w:cs="Times New Roman"/>
          <w:sz w:val="22"/>
          <w:szCs w:val="22"/>
        </w:rPr>
        <w:t xml:space="preserve">Negative values and zeros are interpreted as missing-data codes rather than </w:t>
      </w:r>
      <w:r w:rsidR="00557803">
        <w:rPr>
          <w:rFonts w:ascii="Times New Roman" w:hAnsi="Times New Roman" w:cs="Times New Roman"/>
          <w:sz w:val="22"/>
          <w:szCs w:val="22"/>
        </w:rPr>
        <w:t>actual</w:t>
      </w:r>
      <w:r w:rsidRPr="0036640E">
        <w:rPr>
          <w:rFonts w:ascii="Times New Roman" w:hAnsi="Times New Roman" w:cs="Times New Roman"/>
          <w:sz w:val="22"/>
          <w:szCs w:val="22"/>
        </w:rPr>
        <w:t xml:space="preserve"> precipitation, consistent with</w:t>
      </w:r>
      <w:r w:rsidRPr="007D05F2">
        <w:rPr>
          <w:rFonts w:ascii="Times New Roman" w:hAnsi="Times New Roman" w:cs="Times New Roman"/>
          <w:sz w:val="22"/>
          <w:szCs w:val="22"/>
        </w:rPr>
        <w:t xml:space="preserve"> GHCN-Daily documentation. These were flagged for cleaning.</w:t>
      </w:r>
    </w:p>
    <w:p w14:paraId="20068558" w14:textId="3CAFF98F" w:rsidR="001574DD" w:rsidRPr="001574DD" w:rsidRDefault="001574DD" w:rsidP="001574DD">
      <w:pPr>
        <w:keepNext/>
        <w:ind w:left="425"/>
        <w:jc w:val="both"/>
        <w:rPr>
          <w:rFonts w:ascii="Times New Roman" w:hAnsi="Times New Roman" w:cs="Times New Roman" w:hint="eastAsia"/>
          <w:b/>
          <w:bCs/>
          <w:sz w:val="22"/>
          <w:szCs w:val="22"/>
        </w:rPr>
      </w:pPr>
      <w:r w:rsidRPr="001574DD">
        <w:rPr>
          <w:rFonts w:ascii="Times New Roman" w:hAnsi="Times New Roman" w:cs="Times New Roman"/>
          <w:b/>
          <w:bCs/>
          <w:sz w:val="22"/>
          <w:szCs w:val="22"/>
        </w:rPr>
        <w:t>Extreme maxima</w:t>
      </w:r>
      <w:r w:rsidR="005862C0">
        <w:rPr>
          <w:rFonts w:ascii="Times New Roman" w:hAnsi="Times New Roman" w:cs="Times New Roman" w:hint="eastAsia"/>
          <w:b/>
          <w:bCs/>
          <w:sz w:val="22"/>
          <w:szCs w:val="22"/>
        </w:rPr>
        <w:t xml:space="preserve"> and missing country meta</w:t>
      </w:r>
      <w:r w:rsidR="00E63357">
        <w:rPr>
          <w:rFonts w:ascii="Times New Roman" w:hAnsi="Times New Roman" w:cs="Times New Roman" w:hint="eastAsia"/>
          <w:b/>
          <w:bCs/>
          <w:sz w:val="22"/>
          <w:szCs w:val="22"/>
        </w:rPr>
        <w:t>data</w:t>
      </w:r>
    </w:p>
    <w:p w14:paraId="7DB48C05" w14:textId="2653F0D2" w:rsidR="002C35A2" w:rsidRDefault="001574DD" w:rsidP="008711CC">
      <w:pPr>
        <w:pStyle w:val="p1"/>
        <w:ind w:leftChars="177" w:left="425"/>
        <w:jc w:val="both"/>
        <w:rPr>
          <w:rStyle w:val="s4"/>
          <w:rFonts w:ascii="Times New Roman" w:hAnsi="Times New Roman" w:cs="Times New Roman"/>
          <w:sz w:val="22"/>
          <w:szCs w:val="22"/>
        </w:rPr>
      </w:pPr>
      <w:r w:rsidRPr="001574DD">
        <w:rPr>
          <w:rStyle w:val="s4"/>
          <w:rFonts w:ascii="Times New Roman" w:hAnsi="Times New Roman" w:cs="Times New Roman"/>
          <w:sz w:val="22"/>
          <w:szCs w:val="22"/>
        </w:rPr>
        <w:t xml:space="preserve">The </w:t>
      </w:r>
      <w:r>
        <w:rPr>
          <w:rStyle w:val="s4"/>
          <w:rFonts w:ascii="Times New Roman" w:hAnsi="Times New Roman" w:cs="Times New Roman" w:hint="eastAsia"/>
          <w:sz w:val="22"/>
          <w:szCs w:val="22"/>
        </w:rPr>
        <w:t xml:space="preserve">highest recorded country-year rainfall average was in 1952 (15,875 mm), but its country metadata was missing. This </w:t>
      </w:r>
      <w:r w:rsidR="00A31EAA">
        <w:rPr>
          <w:rStyle w:val="s4"/>
          <w:rFonts w:ascii="Times New Roman" w:hAnsi="Times New Roman" w:cs="Times New Roman" w:hint="eastAsia"/>
          <w:sz w:val="22"/>
          <w:szCs w:val="22"/>
        </w:rPr>
        <w:t>suggests an unlinked FIPS country code is present in our dataset, emphasis</w:t>
      </w:r>
      <w:r>
        <w:rPr>
          <w:rStyle w:val="s4"/>
          <w:rFonts w:ascii="Times New Roman" w:hAnsi="Times New Roman" w:cs="Times New Roman" w:hint="eastAsia"/>
          <w:sz w:val="22"/>
          <w:szCs w:val="22"/>
        </w:rPr>
        <w:t>ing the need for reliable</w:t>
      </w:r>
      <w:r w:rsidRPr="001574DD">
        <w:rPr>
          <w:rStyle w:val="s4"/>
          <w:rFonts w:ascii="Times New Roman" w:hAnsi="Times New Roman" w:cs="Times New Roman"/>
          <w:sz w:val="22"/>
          <w:szCs w:val="22"/>
        </w:rPr>
        <w:t xml:space="preserve"> country-code mapping.</w:t>
      </w:r>
    </w:p>
    <w:p w14:paraId="4F981C33" w14:textId="77777777" w:rsidR="006B3CA1" w:rsidRPr="00E934B4" w:rsidRDefault="006B3CA1" w:rsidP="006B3CA1">
      <w:pPr>
        <w:pStyle w:val="3"/>
        <w:ind w:rightChars="-14" w:right="-34"/>
        <w:rPr>
          <w:rFonts w:ascii="Times New Roman" w:hAnsi="Times New Roman" w:cs="Times New Roman"/>
          <w:b/>
          <w:bCs/>
          <w:color w:val="000000" w:themeColor="text1"/>
          <w:sz w:val="22"/>
          <w:szCs w:val="22"/>
        </w:rPr>
      </w:pPr>
      <w:r w:rsidRPr="00E934B4">
        <w:rPr>
          <w:rFonts w:ascii="Times New Roman" w:hAnsi="Times New Roman" w:cs="Times New Roman"/>
          <w:b/>
          <w:bCs/>
          <w:color w:val="000000" w:themeColor="text1"/>
          <w:sz w:val="22"/>
          <w:szCs w:val="22"/>
        </w:rPr>
        <w:t>2024 Choropleth.</w:t>
      </w:r>
    </w:p>
    <w:p w14:paraId="698754DB" w14:textId="77777777" w:rsidR="0055476B" w:rsidRDefault="0055476B" w:rsidP="0055476B">
      <w:pPr>
        <w:pStyle w:val="p1"/>
        <w:keepNext/>
        <w:ind w:leftChars="59" w:left="142"/>
      </w:pPr>
      <w:r>
        <w:rPr>
          <w:rFonts w:ascii="Times New Roman" w:hAnsi="Times New Roman" w:cs="Times New Roman"/>
          <w:noProof/>
          <w:sz w:val="22"/>
          <w:szCs w:val="22"/>
        </w:rPr>
        <w:drawing>
          <wp:inline distT="0" distB="0" distL="0" distR="0" wp14:anchorId="59AD8D4A" wp14:editId="18BDCB23">
            <wp:extent cx="6188710" cy="3357245"/>
            <wp:effectExtent l="0" t="0" r="0" b="0"/>
            <wp:docPr id="534011158" name="图片 16" descr="地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011158" name="图片 16" descr="地图&#10;&#10;AI 生成的内容可能不正确。"/>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88710" cy="3357245"/>
                    </a:xfrm>
                    <a:prstGeom prst="rect">
                      <a:avLst/>
                    </a:prstGeom>
                  </pic:spPr>
                </pic:pic>
              </a:graphicData>
            </a:graphic>
          </wp:inline>
        </w:drawing>
      </w:r>
    </w:p>
    <w:p w14:paraId="7E08A888" w14:textId="1F673771" w:rsidR="009C1959" w:rsidRDefault="0055476B" w:rsidP="0055476B">
      <w:pPr>
        <w:pStyle w:val="afc"/>
        <w:jc w:val="center"/>
      </w:pPr>
      <w:bookmarkStart w:id="4" w:name="_Ref208823448"/>
      <w:r>
        <w:t xml:space="preserve">Figure </w:t>
      </w:r>
      <w:r>
        <w:fldChar w:fldCharType="begin"/>
      </w:r>
      <w:r>
        <w:instrText xml:space="preserve"> SEQ Figure \* ARABIC </w:instrText>
      </w:r>
      <w:r>
        <w:fldChar w:fldCharType="separate"/>
      </w:r>
      <w:r w:rsidR="00EE0BA0">
        <w:rPr>
          <w:noProof/>
        </w:rPr>
        <w:t>12</w:t>
      </w:r>
      <w:r>
        <w:fldChar w:fldCharType="end"/>
      </w:r>
      <w:bookmarkEnd w:id="4"/>
      <w:r>
        <w:rPr>
          <w:rFonts w:hint="eastAsia"/>
        </w:rPr>
        <w:t xml:space="preserve">: </w:t>
      </w:r>
      <w:r w:rsidRPr="00F841AD">
        <w:t>Average Rainfall by Country (2024)</w:t>
      </w:r>
    </w:p>
    <w:p w14:paraId="2519E48C" w14:textId="7AF4B14E" w:rsidR="00694DDF" w:rsidRPr="0084623D" w:rsidRDefault="00B5769B" w:rsidP="00694DDF">
      <w:pPr>
        <w:pStyle w:val="p1"/>
        <w:jc w:val="both"/>
        <w:rPr>
          <w:rStyle w:val="s4"/>
          <w:rFonts w:ascii="Times New Roman" w:hAnsi="Times New Roman" w:cs="Times New Roman" w:hint="eastAsia"/>
          <w:sz w:val="22"/>
          <w:szCs w:val="22"/>
        </w:rPr>
      </w:pPr>
      <w:r>
        <w:rPr>
          <w:rStyle w:val="s4"/>
          <w:rFonts w:ascii="Times New Roman" w:hAnsi="Times New Roman" w:cs="Times New Roman"/>
          <w:sz w:val="22"/>
          <w:szCs w:val="22"/>
        </w:rPr>
        <w:fldChar w:fldCharType="begin"/>
      </w:r>
      <w:r>
        <w:rPr>
          <w:rStyle w:val="s4"/>
          <w:rFonts w:ascii="Times New Roman" w:hAnsi="Times New Roman" w:cs="Times New Roman"/>
          <w:sz w:val="22"/>
          <w:szCs w:val="22"/>
        </w:rPr>
        <w:instrText xml:space="preserve"> REF _Ref208823448 \h </w:instrText>
      </w:r>
      <w:r>
        <w:rPr>
          <w:rStyle w:val="s4"/>
          <w:rFonts w:ascii="Times New Roman" w:hAnsi="Times New Roman" w:cs="Times New Roman"/>
          <w:sz w:val="22"/>
          <w:szCs w:val="22"/>
        </w:rPr>
      </w:r>
      <w:r>
        <w:rPr>
          <w:rStyle w:val="s4"/>
          <w:rFonts w:ascii="Times New Roman" w:hAnsi="Times New Roman" w:cs="Times New Roman"/>
          <w:sz w:val="22"/>
          <w:szCs w:val="22"/>
        </w:rPr>
        <w:fldChar w:fldCharType="separate"/>
      </w:r>
      <w:r w:rsidR="00EE0BA0">
        <w:t xml:space="preserve">Figure </w:t>
      </w:r>
      <w:r w:rsidR="00EE0BA0">
        <w:rPr>
          <w:noProof/>
        </w:rPr>
        <w:t>12</w:t>
      </w:r>
      <w:r>
        <w:rPr>
          <w:rStyle w:val="s4"/>
          <w:rFonts w:ascii="Times New Roman" w:hAnsi="Times New Roman" w:cs="Times New Roman"/>
          <w:sz w:val="22"/>
          <w:szCs w:val="22"/>
        </w:rPr>
        <w:fldChar w:fldCharType="end"/>
      </w:r>
      <w:r>
        <w:rPr>
          <w:rStyle w:val="s4"/>
          <w:rFonts w:ascii="Times New Roman" w:hAnsi="Times New Roman" w:cs="Times New Roman" w:hint="eastAsia"/>
          <w:sz w:val="22"/>
          <w:szCs w:val="22"/>
        </w:rPr>
        <w:t xml:space="preserve"> shows </w:t>
      </w:r>
      <w:r w:rsidR="00694DDF" w:rsidRPr="00D65EF0">
        <w:rPr>
          <w:rStyle w:val="s4"/>
          <w:rFonts w:ascii="Times New Roman" w:hAnsi="Times New Roman" w:cs="Times New Roman"/>
          <w:sz w:val="22"/>
          <w:szCs w:val="22"/>
        </w:rPr>
        <w:t xml:space="preserve">patterns </w:t>
      </w:r>
      <w:r>
        <w:rPr>
          <w:rStyle w:val="s4"/>
          <w:rFonts w:ascii="Times New Roman" w:hAnsi="Times New Roman" w:cs="Times New Roman" w:hint="eastAsia"/>
          <w:sz w:val="22"/>
          <w:szCs w:val="22"/>
        </w:rPr>
        <w:t xml:space="preserve">that </w:t>
      </w:r>
      <w:r w:rsidR="00694DDF" w:rsidRPr="00D65EF0">
        <w:rPr>
          <w:rStyle w:val="s4"/>
          <w:rFonts w:ascii="Times New Roman" w:hAnsi="Times New Roman" w:cs="Times New Roman"/>
          <w:sz w:val="22"/>
          <w:szCs w:val="22"/>
        </w:rPr>
        <w:t>align with climatological expectations</w:t>
      </w:r>
      <w:r w:rsidR="00694DDF">
        <w:rPr>
          <w:rStyle w:val="s4"/>
          <w:rFonts w:ascii="Times New Roman" w:hAnsi="Times New Roman" w:cs="Times New Roman" w:hint="eastAsia"/>
          <w:sz w:val="22"/>
          <w:szCs w:val="22"/>
        </w:rPr>
        <w:t xml:space="preserve">. </w:t>
      </w:r>
      <w:r w:rsidR="00694DDF" w:rsidRPr="00D65EF0">
        <w:rPr>
          <w:rStyle w:val="s4"/>
          <w:rFonts w:ascii="Times New Roman" w:hAnsi="Times New Roman" w:cs="Times New Roman"/>
          <w:sz w:val="22"/>
          <w:szCs w:val="22"/>
        </w:rPr>
        <w:t>High rainfall in equatorial regions (e.g., Southeast Asia, Central Africa).</w:t>
      </w:r>
      <w:r w:rsidR="00694DDF">
        <w:rPr>
          <w:rStyle w:val="s4"/>
          <w:rFonts w:ascii="Times New Roman" w:hAnsi="Times New Roman" w:cs="Times New Roman" w:hint="eastAsia"/>
          <w:sz w:val="22"/>
          <w:szCs w:val="22"/>
        </w:rPr>
        <w:t xml:space="preserve"> </w:t>
      </w:r>
      <w:r w:rsidR="00694DDF" w:rsidRPr="00D65EF0">
        <w:rPr>
          <w:rStyle w:val="s4"/>
          <w:rFonts w:ascii="Times New Roman" w:hAnsi="Times New Roman" w:cs="Times New Roman"/>
          <w:sz w:val="22"/>
          <w:szCs w:val="22"/>
        </w:rPr>
        <w:t>Low rainfall in deserts (e.g., North Africa, Arabian Peninsula).</w:t>
      </w:r>
      <w:r w:rsidR="00694DDF">
        <w:rPr>
          <w:rStyle w:val="s4"/>
          <w:rFonts w:ascii="Times New Roman" w:hAnsi="Times New Roman" w:cs="Times New Roman" w:hint="eastAsia"/>
          <w:sz w:val="22"/>
          <w:szCs w:val="22"/>
        </w:rPr>
        <w:t xml:space="preserve"> </w:t>
      </w:r>
      <w:r w:rsidR="00694DDF" w:rsidRPr="00D65EF0">
        <w:rPr>
          <w:rStyle w:val="s4"/>
          <w:rFonts w:ascii="Times New Roman" w:hAnsi="Times New Roman" w:cs="Times New Roman"/>
          <w:sz w:val="22"/>
          <w:szCs w:val="22"/>
        </w:rPr>
        <w:t>Temperate regions (e.g., Europe, New Zealand) cluster near the global mean.</w:t>
      </w:r>
    </w:p>
    <w:p w14:paraId="627E30A5" w14:textId="32A518A3" w:rsidR="00A75260" w:rsidRPr="00533F30" w:rsidRDefault="00533F30" w:rsidP="00DA340B">
      <w:pPr>
        <w:pStyle w:val="4"/>
        <w:ind w:rightChars="-14" w:right="-34"/>
        <w:rPr>
          <w:rFonts w:ascii="Times New Roman" w:hAnsi="Times New Roman" w:cs="Times New Roman"/>
          <w:b/>
          <w:bCs/>
          <w:color w:val="000000" w:themeColor="text1"/>
          <w:sz w:val="22"/>
          <w:szCs w:val="22"/>
        </w:rPr>
      </w:pPr>
      <w:r w:rsidRPr="00533F30">
        <w:rPr>
          <w:rFonts w:ascii="Times New Roman" w:hAnsi="Times New Roman" w:cs="Times New Roman"/>
          <w:b/>
          <w:bCs/>
          <w:color w:val="000000" w:themeColor="text1"/>
          <w:sz w:val="22"/>
          <w:szCs w:val="22"/>
        </w:rPr>
        <w:t>Trade-off decisions</w:t>
      </w:r>
    </w:p>
    <w:p w14:paraId="31DEE099" w14:textId="2AB4F9CC" w:rsidR="006B3CA1" w:rsidRDefault="009F0A27" w:rsidP="007C7B65">
      <w:pPr>
        <w:pStyle w:val="p1"/>
        <w:jc w:val="both"/>
        <w:rPr>
          <w:rStyle w:val="s4"/>
          <w:rFonts w:ascii="Times New Roman" w:hAnsi="Times New Roman" w:cs="Times New Roman" w:hint="eastAsia"/>
          <w:sz w:val="22"/>
          <w:szCs w:val="22"/>
        </w:rPr>
      </w:pPr>
      <w:r w:rsidRPr="009F0A27">
        <w:rPr>
          <w:rStyle w:val="s4"/>
          <w:rFonts w:ascii="Times New Roman" w:hAnsi="Times New Roman" w:cs="Times New Roman"/>
          <w:sz w:val="22"/>
          <w:szCs w:val="22"/>
        </w:rPr>
        <w:t>I calculated the 2024 national averages using Spark aggregation, joined with station-country metadata, and mapped via FIPS→ISO3 translation. Where FIPS codes lacked direct mapping, we filled them in using spatial joins of average station coordinates to the Natural Earth polygon dataset.</w:t>
      </w:r>
      <w:r w:rsidR="00301678">
        <w:rPr>
          <w:rStyle w:val="s4"/>
          <w:rFonts w:ascii="Times New Roman" w:hAnsi="Times New Roman" w:cs="Times New Roman" w:hint="eastAsia"/>
          <w:sz w:val="22"/>
          <w:szCs w:val="22"/>
        </w:rPr>
        <w:t xml:space="preserve"> Choices and trade-off</w:t>
      </w:r>
      <w:r w:rsidR="00A034A4">
        <w:rPr>
          <w:rStyle w:val="s4"/>
          <w:rFonts w:ascii="Times New Roman" w:hAnsi="Times New Roman" w:cs="Times New Roman" w:hint="eastAsia"/>
          <w:sz w:val="22"/>
          <w:szCs w:val="22"/>
        </w:rPr>
        <w:t>s</w:t>
      </w:r>
      <w:r w:rsidR="00301678">
        <w:rPr>
          <w:rStyle w:val="s4"/>
          <w:rFonts w:ascii="Times New Roman" w:hAnsi="Times New Roman" w:cs="Times New Roman" w:hint="eastAsia"/>
          <w:sz w:val="22"/>
          <w:szCs w:val="22"/>
        </w:rPr>
        <w:t xml:space="preserve"> I made as shown below:</w:t>
      </w:r>
    </w:p>
    <w:p w14:paraId="2FBDD62C" w14:textId="52C50B1B" w:rsidR="00D65EF0" w:rsidRPr="00D65EF0" w:rsidRDefault="00150080" w:rsidP="005458AE">
      <w:pPr>
        <w:pStyle w:val="p1"/>
        <w:ind w:firstLineChars="190" w:firstLine="426"/>
        <w:jc w:val="both"/>
        <w:rPr>
          <w:rStyle w:val="s4"/>
          <w:rFonts w:ascii="Times New Roman" w:hAnsi="Times New Roman" w:cs="Times New Roman" w:hint="eastAsia"/>
          <w:sz w:val="22"/>
          <w:szCs w:val="22"/>
        </w:rPr>
      </w:pPr>
      <w:r w:rsidRPr="00405968">
        <w:rPr>
          <w:rStyle w:val="s4"/>
          <w:rFonts w:ascii="Times New Roman" w:hAnsi="Times New Roman" w:cs="Times New Roman" w:hint="eastAsia"/>
          <w:b/>
          <w:bCs/>
          <w:sz w:val="22"/>
          <w:szCs w:val="22"/>
        </w:rPr>
        <w:t>Projection</w:t>
      </w:r>
      <w:r>
        <w:rPr>
          <w:rStyle w:val="s4"/>
          <w:rFonts w:ascii="Times New Roman" w:hAnsi="Times New Roman" w:cs="Times New Roman" w:hint="eastAsia"/>
          <w:sz w:val="22"/>
          <w:szCs w:val="22"/>
        </w:rPr>
        <w:t xml:space="preserve">: Robinson (ESRI:54030) vs EPSG:4326, the former has more balanced aesthetics and lower </w:t>
      </w:r>
      <w:r w:rsidR="00D65EF0" w:rsidRPr="00D65EF0">
        <w:rPr>
          <w:rStyle w:val="s4"/>
          <w:rFonts w:ascii="Times New Roman" w:hAnsi="Times New Roman" w:cs="Times New Roman"/>
          <w:sz w:val="22"/>
          <w:szCs w:val="22"/>
        </w:rPr>
        <w:t xml:space="preserve">distortion </w:t>
      </w:r>
      <w:r w:rsidR="007F1B2B">
        <w:rPr>
          <w:rStyle w:val="s4"/>
          <w:rFonts w:ascii="Times New Roman" w:hAnsi="Times New Roman" w:cs="Times New Roman" w:hint="eastAsia"/>
          <w:sz w:val="22"/>
          <w:szCs w:val="22"/>
        </w:rPr>
        <w:t xml:space="preserve">on a global scale, while the latter has a clear longitude and latitude axis. Failed in trial with cartopy.crs library to plot </w:t>
      </w:r>
      <w:r w:rsidR="0077035D">
        <w:rPr>
          <w:rStyle w:val="s4"/>
          <w:rFonts w:ascii="Times New Roman" w:hAnsi="Times New Roman" w:cs="Times New Roman" w:hint="eastAsia"/>
          <w:sz w:val="22"/>
          <w:szCs w:val="22"/>
        </w:rPr>
        <w:t xml:space="preserve">a </w:t>
      </w:r>
      <w:r w:rsidR="007F1B2B">
        <w:rPr>
          <w:rStyle w:val="s4"/>
          <w:rFonts w:ascii="Times New Roman" w:hAnsi="Times New Roman" w:cs="Times New Roman" w:hint="eastAsia"/>
          <w:sz w:val="22"/>
          <w:szCs w:val="22"/>
        </w:rPr>
        <w:t xml:space="preserve">map </w:t>
      </w:r>
      <w:r w:rsidR="002C2BCA">
        <w:rPr>
          <w:rStyle w:val="s4"/>
          <w:rFonts w:ascii="Times New Roman" w:hAnsi="Times New Roman" w:cs="Times New Roman" w:hint="eastAsia"/>
          <w:sz w:val="22"/>
          <w:szCs w:val="22"/>
        </w:rPr>
        <w:t xml:space="preserve">in </w:t>
      </w:r>
      <w:r w:rsidR="002C2BCA">
        <w:rPr>
          <w:rStyle w:val="s4"/>
          <w:rFonts w:ascii="Times New Roman" w:hAnsi="Times New Roman" w:cs="Times New Roman" w:hint="eastAsia"/>
          <w:sz w:val="22"/>
          <w:szCs w:val="22"/>
        </w:rPr>
        <w:t>ESRI:54030</w:t>
      </w:r>
      <w:r w:rsidR="002C2BCA">
        <w:rPr>
          <w:rStyle w:val="s4"/>
          <w:rFonts w:ascii="Times New Roman" w:hAnsi="Times New Roman" w:cs="Times New Roman" w:hint="eastAsia"/>
          <w:sz w:val="22"/>
          <w:szCs w:val="22"/>
        </w:rPr>
        <w:t xml:space="preserve"> </w:t>
      </w:r>
      <w:r w:rsidR="007F1B2B">
        <w:rPr>
          <w:rStyle w:val="s4"/>
          <w:rFonts w:ascii="Times New Roman" w:hAnsi="Times New Roman" w:cs="Times New Roman" w:hint="eastAsia"/>
          <w:sz w:val="22"/>
          <w:szCs w:val="22"/>
        </w:rPr>
        <w:t xml:space="preserve">and </w:t>
      </w:r>
      <w:r w:rsidR="002C2BCA">
        <w:rPr>
          <w:rStyle w:val="s4"/>
          <w:rFonts w:ascii="Times New Roman" w:hAnsi="Times New Roman" w:cs="Times New Roman" w:hint="eastAsia"/>
          <w:sz w:val="22"/>
          <w:szCs w:val="22"/>
        </w:rPr>
        <w:t xml:space="preserve">applying </w:t>
      </w:r>
      <w:r w:rsidR="002C2BCA">
        <w:rPr>
          <w:rStyle w:val="s4"/>
          <w:rFonts w:ascii="Times New Roman" w:hAnsi="Times New Roman" w:cs="Times New Roman" w:hint="eastAsia"/>
          <w:sz w:val="22"/>
          <w:szCs w:val="22"/>
        </w:rPr>
        <w:t>EPSG:4326</w:t>
      </w:r>
      <w:r w:rsidR="002C2BCA">
        <w:rPr>
          <w:rStyle w:val="s4"/>
          <w:rFonts w:ascii="Times New Roman" w:hAnsi="Times New Roman" w:cs="Times New Roman" w:hint="eastAsia"/>
          <w:sz w:val="22"/>
          <w:szCs w:val="22"/>
        </w:rPr>
        <w:t xml:space="preserve"> </w:t>
      </w:r>
      <w:r w:rsidR="007F1B2B">
        <w:rPr>
          <w:rStyle w:val="s4"/>
          <w:rFonts w:ascii="Times New Roman" w:hAnsi="Times New Roman" w:cs="Times New Roman" w:hint="eastAsia"/>
          <w:sz w:val="22"/>
          <w:szCs w:val="22"/>
        </w:rPr>
        <w:t>axe</w:t>
      </w:r>
      <w:r w:rsidR="001177F6">
        <w:rPr>
          <w:rFonts w:ascii="Times New Roman" w:hAnsi="Times New Roman" w:cs="Times New Roman" w:hint="eastAsia"/>
          <w:sz w:val="22"/>
          <w:szCs w:val="22"/>
        </w:rPr>
        <w:t>s</w:t>
      </w:r>
      <w:r w:rsidR="002C2BCA">
        <w:rPr>
          <w:rFonts w:ascii="Times New Roman" w:hAnsi="Times New Roman" w:cs="Times New Roman" w:hint="eastAsia"/>
          <w:sz w:val="22"/>
          <w:szCs w:val="22"/>
        </w:rPr>
        <w:t>,</w:t>
      </w:r>
      <w:r w:rsidR="001177F6">
        <w:rPr>
          <w:rFonts w:ascii="Times New Roman" w:hAnsi="Times New Roman" w:cs="Times New Roman" w:hint="eastAsia"/>
          <w:sz w:val="22"/>
          <w:szCs w:val="22"/>
        </w:rPr>
        <w:t xml:space="preserve"> respectively</w:t>
      </w:r>
      <w:r w:rsidR="007F1B2B">
        <w:rPr>
          <w:rFonts w:ascii="Times New Roman" w:hAnsi="Times New Roman" w:cs="Times New Roman" w:hint="eastAsia"/>
          <w:sz w:val="22"/>
          <w:szCs w:val="22"/>
        </w:rPr>
        <w:t>.</w:t>
      </w:r>
    </w:p>
    <w:p w14:paraId="20CE1381" w14:textId="2B53DD48" w:rsidR="00D65EF0" w:rsidRDefault="000634AB" w:rsidP="005458AE">
      <w:pPr>
        <w:pStyle w:val="p1"/>
        <w:ind w:firstLineChars="190" w:firstLine="426"/>
        <w:jc w:val="both"/>
        <w:rPr>
          <w:rStyle w:val="s4"/>
          <w:rFonts w:ascii="Times New Roman" w:hAnsi="Times New Roman" w:cs="Times New Roman"/>
          <w:sz w:val="22"/>
          <w:szCs w:val="22"/>
        </w:rPr>
      </w:pPr>
      <w:r w:rsidRPr="000634AB">
        <w:rPr>
          <w:rStyle w:val="s4"/>
          <w:rFonts w:ascii="Times New Roman" w:hAnsi="Times New Roman" w:cs="Times New Roman"/>
          <w:b/>
          <w:bCs/>
          <w:sz w:val="22"/>
          <w:szCs w:val="22"/>
        </w:rPr>
        <w:t>No data</w:t>
      </w:r>
      <w:r w:rsidRPr="000634AB">
        <w:rPr>
          <w:rStyle w:val="s4"/>
          <w:rFonts w:ascii="Times New Roman" w:hAnsi="Times New Roman" w:cs="Times New Roman"/>
          <w:b/>
          <w:bCs/>
          <w:sz w:val="22"/>
          <w:szCs w:val="22"/>
        </w:rPr>
        <w:t xml:space="preserve"> </w:t>
      </w:r>
      <w:r w:rsidR="00D65EF0" w:rsidRPr="000634AB">
        <w:rPr>
          <w:rStyle w:val="s4"/>
          <w:rFonts w:ascii="Times New Roman" w:hAnsi="Times New Roman" w:cs="Times New Roman"/>
          <w:b/>
          <w:bCs/>
          <w:sz w:val="22"/>
          <w:szCs w:val="22"/>
        </w:rPr>
        <w:t>Countries</w:t>
      </w:r>
      <w:r>
        <w:rPr>
          <w:rStyle w:val="s4"/>
          <w:rFonts w:ascii="Times New Roman" w:hAnsi="Times New Roman" w:cs="Times New Roman" w:hint="eastAsia"/>
          <w:sz w:val="22"/>
          <w:szCs w:val="22"/>
        </w:rPr>
        <w:t>:</w:t>
      </w:r>
      <w:r w:rsidR="00D65EF0" w:rsidRPr="00D65EF0">
        <w:rPr>
          <w:rStyle w:val="s4"/>
          <w:rFonts w:ascii="Times New Roman" w:hAnsi="Times New Roman" w:cs="Times New Roman"/>
          <w:sz w:val="22"/>
          <w:szCs w:val="22"/>
        </w:rPr>
        <w:t xml:space="preserve"> </w:t>
      </w:r>
      <w:r>
        <w:rPr>
          <w:rStyle w:val="s4"/>
          <w:rFonts w:ascii="Times New Roman" w:hAnsi="Times New Roman" w:cs="Times New Roman" w:hint="eastAsia"/>
          <w:sz w:val="22"/>
          <w:szCs w:val="22"/>
        </w:rPr>
        <w:t>The count</w:t>
      </w:r>
      <w:r w:rsidR="00315E35">
        <w:rPr>
          <w:rStyle w:val="s4"/>
          <w:rFonts w:ascii="Times New Roman" w:hAnsi="Times New Roman" w:cs="Times New Roman" w:hint="eastAsia"/>
          <w:sz w:val="22"/>
          <w:szCs w:val="22"/>
        </w:rPr>
        <w:t xml:space="preserve">ries </w:t>
      </w:r>
      <w:r w:rsidR="003B7E90">
        <w:rPr>
          <w:rStyle w:val="s4"/>
          <w:rFonts w:ascii="Times New Roman" w:hAnsi="Times New Roman" w:cs="Times New Roman" w:hint="eastAsia"/>
          <w:sz w:val="22"/>
          <w:szCs w:val="22"/>
        </w:rPr>
        <w:t>which ha</w:t>
      </w:r>
      <w:r w:rsidR="009F2BCB">
        <w:rPr>
          <w:rStyle w:val="s4"/>
          <w:rFonts w:ascii="Times New Roman" w:hAnsi="Times New Roman" w:cs="Times New Roman" w:hint="eastAsia"/>
          <w:sz w:val="22"/>
          <w:szCs w:val="22"/>
        </w:rPr>
        <w:t>ve no 2024 PRCP observations are shown in grey with hatching rather than at</w:t>
      </w:r>
      <w:r w:rsidR="003B7E90">
        <w:rPr>
          <w:rStyle w:val="s4"/>
          <w:rFonts w:ascii="Times New Roman" w:hAnsi="Times New Roman" w:cs="Times New Roman" w:hint="eastAsia"/>
          <w:sz w:val="22"/>
          <w:szCs w:val="22"/>
        </w:rPr>
        <w:t xml:space="preserve"> zero level for clearance</w:t>
      </w:r>
      <w:r w:rsidR="00D65EF0" w:rsidRPr="00D65EF0">
        <w:rPr>
          <w:rStyle w:val="s4"/>
          <w:rFonts w:ascii="Times New Roman" w:hAnsi="Times New Roman" w:cs="Times New Roman"/>
          <w:sz w:val="22"/>
          <w:szCs w:val="22"/>
        </w:rPr>
        <w:t>.</w:t>
      </w:r>
    </w:p>
    <w:p w14:paraId="5261CBFD" w14:textId="013688A6" w:rsidR="00ED5CCF" w:rsidRDefault="00B20F2E" w:rsidP="00B20F2E">
      <w:pPr>
        <w:pStyle w:val="p1"/>
        <w:ind w:firstLineChars="190" w:firstLine="426"/>
        <w:jc w:val="both"/>
        <w:rPr>
          <w:rStyle w:val="s4"/>
          <w:rFonts w:ascii="Times New Roman" w:hAnsi="Times New Roman" w:cs="Times New Roman"/>
          <w:sz w:val="22"/>
          <w:szCs w:val="22"/>
        </w:rPr>
      </w:pPr>
      <w:r w:rsidRPr="00B20F2E">
        <w:rPr>
          <w:rFonts w:ascii="Times New Roman" w:hAnsi="Times New Roman" w:cs="Times New Roman"/>
          <w:b/>
          <w:bCs/>
          <w:sz w:val="22"/>
          <w:szCs w:val="22"/>
        </w:rPr>
        <w:t>Code harmoni</w:t>
      </w:r>
      <w:r w:rsidRPr="00B20F2E">
        <w:rPr>
          <w:rFonts w:ascii="Times New Roman" w:hAnsi="Times New Roman" w:cs="Times New Roman" w:hint="eastAsia"/>
          <w:b/>
          <w:bCs/>
          <w:sz w:val="22"/>
          <w:szCs w:val="22"/>
        </w:rPr>
        <w:t>s</w:t>
      </w:r>
      <w:r w:rsidRPr="00B20F2E">
        <w:rPr>
          <w:rFonts w:ascii="Times New Roman" w:hAnsi="Times New Roman" w:cs="Times New Roman"/>
          <w:b/>
          <w:bCs/>
          <w:sz w:val="22"/>
          <w:szCs w:val="22"/>
        </w:rPr>
        <w:t>ation</w:t>
      </w:r>
      <w:r w:rsidR="00ED5CCF" w:rsidRPr="00ED5CCF">
        <w:rPr>
          <w:rStyle w:val="s4"/>
          <w:rFonts w:ascii="Times New Roman" w:hAnsi="Times New Roman" w:cs="Times New Roman"/>
          <w:b/>
          <w:bCs/>
          <w:sz w:val="22"/>
          <w:szCs w:val="22"/>
        </w:rPr>
        <w:t xml:space="preserve">: </w:t>
      </w:r>
      <w:r w:rsidRPr="00023FC4">
        <w:rPr>
          <w:rStyle w:val="s4"/>
          <w:rFonts w:ascii="Times New Roman" w:hAnsi="Times New Roman" w:cs="Times New Roman"/>
          <w:sz w:val="22"/>
          <w:szCs w:val="22"/>
        </w:rPr>
        <w:t>FIPS10-6 v</w:t>
      </w:r>
      <w:r w:rsidR="00055786">
        <w:rPr>
          <w:rStyle w:val="s4"/>
          <w:rFonts w:ascii="Times New Roman" w:hAnsi="Times New Roman" w:cs="Times New Roman" w:hint="eastAsia"/>
          <w:sz w:val="22"/>
          <w:szCs w:val="22"/>
        </w:rPr>
        <w:t>ersus ISO3 mismatch required an explicit dictionary and fallback spatial matching. Without this, some country-years, including the 1952 maximum,</w:t>
      </w:r>
      <w:r w:rsidRPr="00023FC4">
        <w:rPr>
          <w:rStyle w:val="s4"/>
          <w:rFonts w:ascii="Times New Roman" w:hAnsi="Times New Roman" w:cs="Times New Roman"/>
          <w:sz w:val="22"/>
          <w:szCs w:val="22"/>
        </w:rPr>
        <w:t xml:space="preserve"> remain unmapped.</w:t>
      </w:r>
      <w:r>
        <w:rPr>
          <w:rStyle w:val="s4"/>
          <w:rFonts w:ascii="Times New Roman" w:hAnsi="Times New Roman" w:cs="Times New Roman" w:hint="eastAsia"/>
          <w:sz w:val="22"/>
          <w:szCs w:val="22"/>
        </w:rPr>
        <w:t xml:space="preserve"> </w:t>
      </w:r>
      <w:r w:rsidR="00ED5CCF" w:rsidRPr="00ED5CCF">
        <w:rPr>
          <w:rStyle w:val="s4"/>
          <w:rFonts w:ascii="Times New Roman" w:hAnsi="Times New Roman" w:cs="Times New Roman"/>
          <w:sz w:val="22"/>
          <w:szCs w:val="22"/>
        </w:rPr>
        <w:t xml:space="preserve">Address stations that failed to map FIPS to ISO_a3 by generating a centroid to represent the locations of those stations sharing the same country code. This partially alleviates the effect of </w:t>
      </w:r>
      <w:r w:rsidR="00ED5CCF">
        <w:rPr>
          <w:rStyle w:val="s4"/>
          <w:rFonts w:ascii="Times New Roman" w:hAnsi="Times New Roman" w:cs="Times New Roman" w:hint="eastAsia"/>
          <w:sz w:val="22"/>
          <w:szCs w:val="22"/>
        </w:rPr>
        <w:t>out</w:t>
      </w:r>
      <w:r w:rsidR="00BC15CE">
        <w:rPr>
          <w:rStyle w:val="s4"/>
          <w:rFonts w:ascii="Times New Roman" w:hAnsi="Times New Roman" w:cs="Times New Roman" w:hint="eastAsia"/>
          <w:sz w:val="22"/>
          <w:szCs w:val="22"/>
        </w:rPr>
        <w:t>-of-mainland-</w:t>
      </w:r>
      <w:r w:rsidR="00ED5CCF" w:rsidRPr="00ED5CCF">
        <w:rPr>
          <w:rStyle w:val="s4"/>
          <w:rFonts w:ascii="Times New Roman" w:hAnsi="Times New Roman" w:cs="Times New Roman"/>
          <w:sz w:val="22"/>
          <w:szCs w:val="22"/>
        </w:rPr>
        <w:t>territory bias in geolocations.</w:t>
      </w:r>
    </w:p>
    <w:p w14:paraId="22B30936" w14:textId="7400A496" w:rsidR="00BC15CE" w:rsidRDefault="003E75A6" w:rsidP="00005734">
      <w:pPr>
        <w:pStyle w:val="p1"/>
        <w:ind w:firstLineChars="190" w:firstLine="426"/>
        <w:jc w:val="both"/>
        <w:rPr>
          <w:rStyle w:val="s4"/>
          <w:rFonts w:ascii="Times New Roman" w:hAnsi="Times New Roman" w:cs="Times New Roman"/>
          <w:sz w:val="22"/>
          <w:szCs w:val="22"/>
        </w:rPr>
      </w:pPr>
      <w:r w:rsidRPr="00E16539">
        <w:rPr>
          <w:rStyle w:val="s4"/>
          <w:rFonts w:ascii="Times New Roman" w:hAnsi="Times New Roman" w:cs="Times New Roman" w:hint="eastAsia"/>
          <w:b/>
          <w:bCs/>
          <w:sz w:val="22"/>
          <w:szCs w:val="22"/>
        </w:rPr>
        <w:t>Colo</w:t>
      </w:r>
      <w:r w:rsidR="00C07449">
        <w:rPr>
          <w:rStyle w:val="s4"/>
          <w:rFonts w:ascii="Times New Roman" w:hAnsi="Times New Roman" w:cs="Times New Roman" w:hint="eastAsia"/>
          <w:b/>
          <w:bCs/>
          <w:sz w:val="22"/>
          <w:szCs w:val="22"/>
        </w:rPr>
        <w:t>u</w:t>
      </w:r>
      <w:r w:rsidRPr="00E16539">
        <w:rPr>
          <w:rStyle w:val="s4"/>
          <w:rFonts w:ascii="Times New Roman" w:hAnsi="Times New Roman" w:cs="Times New Roman" w:hint="eastAsia"/>
          <w:b/>
          <w:bCs/>
          <w:sz w:val="22"/>
          <w:szCs w:val="22"/>
        </w:rPr>
        <w:t xml:space="preserve">r Scale: </w:t>
      </w:r>
      <w:r w:rsidR="006C5E11" w:rsidRPr="00023FC4">
        <w:rPr>
          <w:rStyle w:val="s4"/>
          <w:rFonts w:ascii="Times New Roman" w:hAnsi="Times New Roman" w:cs="Times New Roman"/>
          <w:sz w:val="22"/>
          <w:szCs w:val="22"/>
        </w:rPr>
        <w:t>Sequential YlGnBu was selected for intuitive rainfall gradients, with grey hatched for missing data to avoid misinterpretation.</w:t>
      </w:r>
      <w:r w:rsidR="00CF660F">
        <w:rPr>
          <w:rStyle w:val="s4"/>
          <w:rFonts w:ascii="Times New Roman" w:hAnsi="Times New Roman" w:cs="Times New Roman" w:hint="eastAsia"/>
          <w:sz w:val="22"/>
          <w:szCs w:val="22"/>
        </w:rPr>
        <w:t xml:space="preserve"> As alternatives, Viridis (colour-blind friendly), Blues (water-focused), and Cividis (scientifically consistent) were evaluat</w:t>
      </w:r>
      <w:r w:rsidR="00CF660F" w:rsidRPr="00CF660F">
        <w:rPr>
          <w:rStyle w:val="s4"/>
          <w:rFonts w:ascii="Times New Roman" w:hAnsi="Times New Roman" w:cs="Times New Roman"/>
          <w:sz w:val="22"/>
          <w:szCs w:val="22"/>
        </w:rPr>
        <w:t>ed to ensure readability across different audiences.</w:t>
      </w:r>
    </w:p>
    <w:p w14:paraId="40142743" w14:textId="77777777" w:rsidR="008F713D" w:rsidRDefault="008F713D" w:rsidP="00023FC4">
      <w:pPr>
        <w:pStyle w:val="p1"/>
        <w:ind w:firstLineChars="190" w:firstLine="426"/>
        <w:rPr>
          <w:rStyle w:val="s4"/>
          <w:rFonts w:ascii="Times New Roman" w:hAnsi="Times New Roman" w:cs="Times New Roman"/>
          <w:sz w:val="22"/>
          <w:szCs w:val="22"/>
        </w:rPr>
      </w:pPr>
      <w:r w:rsidRPr="00055786">
        <w:rPr>
          <w:rStyle w:val="s4"/>
          <w:rFonts w:ascii="Times New Roman" w:hAnsi="Times New Roman" w:cs="Times New Roman"/>
          <w:b/>
          <w:bCs/>
          <w:sz w:val="22"/>
          <w:szCs w:val="22"/>
        </w:rPr>
        <w:t>Outliers &amp; anomalies:</w:t>
      </w:r>
      <w:r w:rsidRPr="008F713D">
        <w:rPr>
          <w:rStyle w:val="s4"/>
          <w:rFonts w:ascii="Times New Roman" w:hAnsi="Times New Roman" w:cs="Times New Roman"/>
          <w:sz w:val="22"/>
          <w:szCs w:val="22"/>
        </w:rPr>
        <w:t xml:space="preserve"> Maxima &gt;4000 mm/day equivalents are considered anomalies, and negative values are artefacts. However, it requires domain knowledge to filter them out, so I keep them as their volume is not large.</w:t>
      </w:r>
    </w:p>
    <w:p w14:paraId="23FE3481" w14:textId="77777777" w:rsidR="00023FC4" w:rsidRPr="001E2EC4" w:rsidRDefault="00023FC4" w:rsidP="00023FC4">
      <w:pPr>
        <w:pStyle w:val="p1"/>
        <w:ind w:firstLineChars="190" w:firstLine="426"/>
        <w:rPr>
          <w:rStyle w:val="s4"/>
          <w:rFonts w:ascii="Times New Roman" w:hAnsi="Times New Roman" w:cs="Times New Roman"/>
          <w:b/>
          <w:bCs/>
          <w:sz w:val="22"/>
          <w:szCs w:val="22"/>
        </w:rPr>
      </w:pPr>
      <w:r w:rsidRPr="001E2EC4">
        <w:rPr>
          <w:rStyle w:val="s4"/>
          <w:rFonts w:ascii="Times New Roman" w:hAnsi="Times New Roman" w:cs="Times New Roman"/>
          <w:b/>
          <w:bCs/>
          <w:sz w:val="22"/>
          <w:szCs w:val="22"/>
        </w:rPr>
        <w:t>Notable countries:</w:t>
      </w:r>
    </w:p>
    <w:p w14:paraId="6A310630" w14:textId="77777777" w:rsidR="00023FC4" w:rsidRPr="00023FC4" w:rsidRDefault="00023FC4" w:rsidP="00023FC4">
      <w:pPr>
        <w:pStyle w:val="p1"/>
        <w:ind w:firstLineChars="190" w:firstLine="418"/>
        <w:rPr>
          <w:rStyle w:val="s4"/>
          <w:rFonts w:ascii="Times New Roman" w:hAnsi="Times New Roman" w:cs="Times New Roman"/>
          <w:sz w:val="22"/>
          <w:szCs w:val="22"/>
        </w:rPr>
      </w:pPr>
      <w:r w:rsidRPr="00023FC4">
        <w:rPr>
          <w:rStyle w:val="s4"/>
          <w:rFonts w:ascii="Times New Roman" w:hAnsi="Times New Roman" w:cs="Times New Roman"/>
          <w:sz w:val="22"/>
          <w:szCs w:val="22"/>
        </w:rPr>
        <w:t>High rainfall: Equatorial Guinea (4361 mm in 2000) and similar tropical regions.</w:t>
      </w:r>
    </w:p>
    <w:p w14:paraId="47DED7D8" w14:textId="75C74AA8" w:rsidR="00EE0BA0" w:rsidRDefault="00023FC4" w:rsidP="00023FC4">
      <w:pPr>
        <w:pStyle w:val="p1"/>
        <w:ind w:firstLineChars="190" w:firstLine="418"/>
        <w:jc w:val="both"/>
        <w:rPr>
          <w:rStyle w:val="s4"/>
          <w:rFonts w:ascii="Times New Roman" w:hAnsi="Times New Roman" w:cs="Times New Roman" w:hint="eastAsia"/>
          <w:sz w:val="22"/>
          <w:szCs w:val="22"/>
        </w:rPr>
      </w:pPr>
      <w:r w:rsidRPr="00023FC4">
        <w:rPr>
          <w:rStyle w:val="s4"/>
          <w:rFonts w:ascii="Times New Roman" w:hAnsi="Times New Roman" w:cs="Times New Roman"/>
          <w:sz w:val="22"/>
          <w:szCs w:val="22"/>
        </w:rPr>
        <w:t>Low rainfall: Middle Eastern countries (Qatar, Kuwait) often average below 10 mm.</w:t>
      </w:r>
    </w:p>
    <w:p w14:paraId="506948F3" w14:textId="77777777" w:rsidR="00C77893" w:rsidRPr="00F55E9B" w:rsidRDefault="00C77893" w:rsidP="00300B28">
      <w:pPr>
        <w:pStyle w:val="2"/>
        <w:numPr>
          <w:ilvl w:val="0"/>
          <w:numId w:val="13"/>
        </w:numPr>
        <w:rPr>
          <w:rFonts w:ascii="Times New Roman" w:hAnsi="Times New Roman" w:cs="Times New Roman"/>
          <w:b/>
          <w:bCs/>
          <w:color w:val="000000" w:themeColor="text1"/>
          <w:sz w:val="24"/>
          <w:szCs w:val="24"/>
        </w:rPr>
      </w:pPr>
      <w:r w:rsidRPr="00F55E9B">
        <w:rPr>
          <w:rFonts w:ascii="Times New Roman" w:hAnsi="Times New Roman" w:cs="Times New Roman"/>
          <w:b/>
          <w:bCs/>
          <w:color w:val="000000" w:themeColor="text1"/>
          <w:sz w:val="24"/>
          <w:szCs w:val="24"/>
        </w:rPr>
        <w:t>5. Conclusions</w:t>
      </w:r>
    </w:p>
    <w:p w14:paraId="72206CDD" w14:textId="77777777" w:rsidR="00C77893" w:rsidRPr="0084623D" w:rsidRDefault="00C77893" w:rsidP="00300B28">
      <w:pPr>
        <w:pStyle w:val="p1"/>
        <w:numPr>
          <w:ilvl w:val="0"/>
          <w:numId w:val="4"/>
        </w:numPr>
        <w:rPr>
          <w:rFonts w:ascii="Times New Roman" w:hAnsi="Times New Roman" w:cs="Times New Roman"/>
          <w:sz w:val="22"/>
          <w:szCs w:val="22"/>
        </w:rPr>
      </w:pPr>
      <w:r w:rsidRPr="0084623D">
        <w:rPr>
          <w:rFonts w:ascii="Times New Roman" w:hAnsi="Times New Roman" w:cs="Times New Roman"/>
          <w:sz w:val="22"/>
          <w:szCs w:val="22"/>
        </w:rPr>
        <w:t>Summary of findings and what was learned</w:t>
      </w:r>
    </w:p>
    <w:p w14:paraId="60FD4B46" w14:textId="77777777" w:rsidR="00C77893" w:rsidRPr="0084623D" w:rsidRDefault="00C77893" w:rsidP="00300B28">
      <w:pPr>
        <w:pStyle w:val="p1"/>
        <w:numPr>
          <w:ilvl w:val="0"/>
          <w:numId w:val="4"/>
        </w:numPr>
        <w:rPr>
          <w:rFonts w:ascii="Times New Roman" w:hAnsi="Times New Roman" w:cs="Times New Roman"/>
          <w:sz w:val="22"/>
          <w:szCs w:val="22"/>
        </w:rPr>
      </w:pPr>
      <w:r w:rsidRPr="0084623D">
        <w:rPr>
          <w:rFonts w:ascii="Times New Roman" w:hAnsi="Times New Roman" w:cs="Times New Roman"/>
          <w:sz w:val="22"/>
          <w:szCs w:val="22"/>
        </w:rPr>
        <w:t>Key insights from processing, analysis, visualizations</w:t>
      </w:r>
    </w:p>
    <w:p w14:paraId="703DB955" w14:textId="77777777" w:rsidR="00C77893" w:rsidRPr="0084623D" w:rsidRDefault="00C77893" w:rsidP="00300B28">
      <w:pPr>
        <w:pStyle w:val="p1"/>
        <w:numPr>
          <w:ilvl w:val="0"/>
          <w:numId w:val="4"/>
        </w:numPr>
        <w:rPr>
          <w:rFonts w:ascii="Times New Roman" w:hAnsi="Times New Roman" w:cs="Times New Roman"/>
          <w:sz w:val="22"/>
          <w:szCs w:val="22"/>
        </w:rPr>
      </w:pPr>
      <w:r w:rsidRPr="0084623D">
        <w:rPr>
          <w:rFonts w:ascii="Times New Roman" w:hAnsi="Times New Roman" w:cs="Times New Roman"/>
          <w:sz w:val="22"/>
          <w:szCs w:val="22"/>
        </w:rPr>
        <w:t>Limitations (e.g., missing data, mapping issues, extreme outliers)</w:t>
      </w:r>
    </w:p>
    <w:p w14:paraId="0AFBEA38" w14:textId="77777777" w:rsidR="00C77893" w:rsidRPr="0084623D" w:rsidRDefault="00C77893" w:rsidP="00300B28">
      <w:pPr>
        <w:pStyle w:val="p1"/>
        <w:numPr>
          <w:ilvl w:val="0"/>
          <w:numId w:val="4"/>
        </w:numPr>
        <w:rPr>
          <w:rFonts w:ascii="Times New Roman" w:hAnsi="Times New Roman" w:cs="Times New Roman"/>
          <w:sz w:val="22"/>
          <w:szCs w:val="22"/>
        </w:rPr>
      </w:pPr>
      <w:r w:rsidRPr="0084623D">
        <w:rPr>
          <w:rFonts w:ascii="Times New Roman" w:hAnsi="Times New Roman" w:cs="Times New Roman"/>
          <w:sz w:val="22"/>
          <w:szCs w:val="22"/>
        </w:rPr>
        <w:t>Possible future improvements (more robust mapping, handling missing observations, larger scale Spark optimizations)</w:t>
      </w:r>
    </w:p>
    <w:p w14:paraId="7D550EE0" w14:textId="77777777" w:rsidR="00C77893" w:rsidRPr="0084623D" w:rsidRDefault="00C77893" w:rsidP="00091AFE">
      <w:pPr>
        <w:rPr>
          <w:rStyle w:val="s4"/>
          <w:rFonts w:ascii="Times New Roman" w:hAnsi="Times New Roman" w:cs="Times New Roman"/>
          <w:sz w:val="22"/>
          <w:szCs w:val="22"/>
        </w:rPr>
      </w:pPr>
      <w:r w:rsidRPr="0084623D">
        <w:rPr>
          <w:rStyle w:val="s4"/>
          <w:rFonts w:ascii="Times New Roman" w:hAnsi="Times New Roman" w:cs="Times New Roman"/>
          <w:noProof/>
          <w:sz w:val="22"/>
          <w:szCs w:val="22"/>
        </w:rPr>
      </w:r>
      <w:r w:rsidR="00C77893" w:rsidRPr="0084623D">
        <w:rPr>
          <w:rStyle w:val="s4"/>
          <w:rFonts w:ascii="Times New Roman" w:hAnsi="Times New Roman" w:cs="Times New Roman"/>
          <w:noProof/>
          <w:sz w:val="22"/>
          <w:szCs w:val="22"/>
        </w:rPr>
        <w:pict w14:anchorId="26C24947">
          <v:rect id="_x0000_i1031" alt="" style="width:415.3pt;height:.05pt;mso-width-percent:0;mso-height-percent:0;mso-width-percent:0;mso-height-percent:0" o:hralign="center" o:hrstd="t" o:hr="t" fillcolor="#a0a0a0" stroked="f"/>
        </w:pict>
      </w:r>
    </w:p>
    <w:p w14:paraId="4328B1D8" w14:textId="77777777" w:rsidR="00C77893" w:rsidRPr="00F55E9B" w:rsidRDefault="00C77893" w:rsidP="00300B28">
      <w:pPr>
        <w:pStyle w:val="2"/>
        <w:numPr>
          <w:ilvl w:val="0"/>
          <w:numId w:val="13"/>
        </w:numPr>
        <w:rPr>
          <w:rFonts w:ascii="Times New Roman" w:hAnsi="Times New Roman" w:cs="Times New Roman"/>
          <w:b/>
          <w:bCs/>
          <w:color w:val="000000" w:themeColor="text1"/>
          <w:sz w:val="24"/>
          <w:szCs w:val="24"/>
        </w:rPr>
      </w:pPr>
      <w:r w:rsidRPr="00F55E9B">
        <w:rPr>
          <w:rFonts w:ascii="Times New Roman" w:hAnsi="Times New Roman" w:cs="Times New Roman"/>
          <w:b/>
          <w:bCs/>
          <w:color w:val="000000" w:themeColor="text1"/>
          <w:sz w:val="24"/>
          <w:szCs w:val="24"/>
        </w:rPr>
        <w:t>6. References</w:t>
      </w:r>
    </w:p>
    <w:p w14:paraId="0B3B78B9" w14:textId="77777777" w:rsidR="00C77893" w:rsidRPr="0084623D" w:rsidRDefault="00C77893" w:rsidP="00300B28">
      <w:pPr>
        <w:pStyle w:val="p1"/>
        <w:numPr>
          <w:ilvl w:val="0"/>
          <w:numId w:val="5"/>
        </w:numPr>
        <w:rPr>
          <w:rFonts w:ascii="Times New Roman" w:hAnsi="Times New Roman" w:cs="Times New Roman"/>
          <w:sz w:val="22"/>
          <w:szCs w:val="22"/>
        </w:rPr>
      </w:pPr>
      <w:r w:rsidRPr="0084623D">
        <w:rPr>
          <w:rFonts w:ascii="Times New Roman" w:hAnsi="Times New Roman" w:cs="Times New Roman"/>
          <w:sz w:val="22"/>
          <w:szCs w:val="22"/>
        </w:rPr>
        <w:t xml:space="preserve">GHCN-Daily README </w:t>
      </w:r>
    </w:p>
    <w:p w14:paraId="03930F1A" w14:textId="77777777" w:rsidR="00C77893" w:rsidRPr="0084623D" w:rsidRDefault="00C77893" w:rsidP="00300B28">
      <w:pPr>
        <w:pStyle w:val="p1"/>
        <w:numPr>
          <w:ilvl w:val="0"/>
          <w:numId w:val="5"/>
        </w:numPr>
        <w:rPr>
          <w:rFonts w:ascii="Times New Roman" w:hAnsi="Times New Roman" w:cs="Times New Roman"/>
          <w:sz w:val="22"/>
          <w:szCs w:val="22"/>
        </w:rPr>
      </w:pPr>
      <w:r w:rsidRPr="0084623D">
        <w:rPr>
          <w:rFonts w:ascii="Times New Roman" w:hAnsi="Times New Roman" w:cs="Times New Roman"/>
          <w:sz w:val="22"/>
          <w:szCs w:val="22"/>
        </w:rPr>
        <w:t>Natural Earth (GeoPandas world dataset)</w:t>
      </w:r>
    </w:p>
    <w:p w14:paraId="3BB70D45" w14:textId="77777777" w:rsidR="00C77893" w:rsidRPr="0084623D" w:rsidRDefault="00C77893" w:rsidP="00300B28">
      <w:pPr>
        <w:pStyle w:val="p1"/>
        <w:numPr>
          <w:ilvl w:val="0"/>
          <w:numId w:val="5"/>
        </w:numPr>
        <w:rPr>
          <w:rFonts w:ascii="Times New Roman" w:hAnsi="Times New Roman" w:cs="Times New Roman"/>
          <w:sz w:val="22"/>
          <w:szCs w:val="22"/>
        </w:rPr>
      </w:pPr>
      <w:r w:rsidRPr="0084623D">
        <w:rPr>
          <w:rFonts w:ascii="Times New Roman" w:hAnsi="Times New Roman" w:cs="Times New Roman"/>
          <w:sz w:val="22"/>
          <w:szCs w:val="22"/>
        </w:rPr>
        <w:t>PySpark, GeoPandas, Matplotlib/Seaborn/Cartopy docs</w:t>
      </w:r>
    </w:p>
    <w:p w14:paraId="7884EC13" w14:textId="77777777" w:rsidR="00C77893" w:rsidRPr="0084623D" w:rsidRDefault="00C77893" w:rsidP="00300B28">
      <w:pPr>
        <w:pStyle w:val="p1"/>
        <w:numPr>
          <w:ilvl w:val="0"/>
          <w:numId w:val="5"/>
        </w:numPr>
        <w:rPr>
          <w:rFonts w:ascii="Times New Roman" w:hAnsi="Times New Roman" w:cs="Times New Roman"/>
          <w:sz w:val="22"/>
          <w:szCs w:val="22"/>
        </w:rPr>
      </w:pPr>
      <w:r w:rsidRPr="0084623D">
        <w:rPr>
          <w:rFonts w:ascii="Times New Roman" w:hAnsi="Times New Roman" w:cs="Times New Roman"/>
          <w:sz w:val="22"/>
          <w:szCs w:val="22"/>
        </w:rPr>
        <w:t>Any external references (e.g., Haversine distance formula)</w:t>
      </w:r>
    </w:p>
    <w:p w14:paraId="1E619734" w14:textId="77777777" w:rsidR="00C77893" w:rsidRPr="0084623D" w:rsidRDefault="00C77893" w:rsidP="00300B28">
      <w:pPr>
        <w:pStyle w:val="p1"/>
        <w:numPr>
          <w:ilvl w:val="0"/>
          <w:numId w:val="5"/>
        </w:numPr>
        <w:rPr>
          <w:rFonts w:ascii="Times New Roman" w:hAnsi="Times New Roman" w:cs="Times New Roman"/>
          <w:sz w:val="22"/>
          <w:szCs w:val="22"/>
        </w:rPr>
      </w:pPr>
      <w:r w:rsidRPr="0084623D">
        <w:rPr>
          <w:rFonts w:ascii="Times New Roman" w:hAnsi="Times New Roman" w:cs="Times New Roman"/>
          <w:sz w:val="22"/>
          <w:szCs w:val="22"/>
        </w:rPr>
        <w:t xml:space="preserve">AI usage acknowledgment (if required) </w:t>
      </w:r>
    </w:p>
    <w:p w14:paraId="20F27AF0" w14:textId="77777777" w:rsidR="00C77893" w:rsidRPr="0084623D" w:rsidRDefault="00C77893" w:rsidP="00091AFE">
      <w:pPr>
        <w:rPr>
          <w:rStyle w:val="s4"/>
          <w:rFonts w:ascii="Times New Roman" w:hAnsi="Times New Roman" w:cs="Times New Roman"/>
          <w:sz w:val="22"/>
          <w:szCs w:val="22"/>
        </w:rPr>
      </w:pPr>
      <w:r w:rsidRPr="0084623D">
        <w:rPr>
          <w:rStyle w:val="s4"/>
          <w:rFonts w:ascii="Times New Roman" w:hAnsi="Times New Roman" w:cs="Times New Roman"/>
          <w:noProof/>
          <w:sz w:val="22"/>
          <w:szCs w:val="22"/>
        </w:rPr>
      </w:r>
      <w:r w:rsidR="00C77893" w:rsidRPr="0084623D">
        <w:rPr>
          <w:rStyle w:val="s4"/>
          <w:rFonts w:ascii="Times New Roman" w:hAnsi="Times New Roman" w:cs="Times New Roman"/>
          <w:noProof/>
          <w:sz w:val="22"/>
          <w:szCs w:val="22"/>
        </w:rPr>
        <w:pict w14:anchorId="0681EDCE">
          <v:rect id="_x0000_i1032" alt="" style="width:415.3pt;height:.05pt;mso-width-percent:0;mso-height-percent:0;mso-width-percent:0;mso-height-percent:0" o:hralign="center" o:hrstd="t" o:hr="t" fillcolor="#a0a0a0" stroked="f"/>
        </w:pict>
      </w:r>
    </w:p>
    <w:p w14:paraId="116302E3" w14:textId="77777777" w:rsidR="00C77893" w:rsidRPr="00F55E9B" w:rsidRDefault="00C77893" w:rsidP="00300B28">
      <w:pPr>
        <w:pStyle w:val="2"/>
        <w:numPr>
          <w:ilvl w:val="0"/>
          <w:numId w:val="13"/>
        </w:numPr>
        <w:rPr>
          <w:rFonts w:ascii="Times New Roman" w:hAnsi="Times New Roman" w:cs="Times New Roman"/>
          <w:b/>
          <w:bCs/>
          <w:color w:val="000000" w:themeColor="text1"/>
          <w:sz w:val="24"/>
          <w:szCs w:val="24"/>
        </w:rPr>
      </w:pPr>
      <w:r w:rsidRPr="00F55E9B">
        <w:rPr>
          <w:rFonts w:ascii="Times New Roman" w:hAnsi="Times New Roman" w:cs="Times New Roman"/>
          <w:b/>
          <w:bCs/>
          <w:color w:val="000000" w:themeColor="text1"/>
          <w:sz w:val="24"/>
          <w:szCs w:val="24"/>
        </w:rPr>
        <w:t>7. Appendix (Optional)</w:t>
      </w:r>
    </w:p>
    <w:p w14:paraId="1E726CB3" w14:textId="77777777" w:rsidR="00C77893" w:rsidRPr="0084623D" w:rsidRDefault="00C77893" w:rsidP="00300B28">
      <w:pPr>
        <w:pStyle w:val="p1"/>
        <w:numPr>
          <w:ilvl w:val="0"/>
          <w:numId w:val="6"/>
        </w:numPr>
        <w:rPr>
          <w:rFonts w:ascii="Times New Roman" w:hAnsi="Times New Roman" w:cs="Times New Roman"/>
          <w:sz w:val="22"/>
          <w:szCs w:val="22"/>
        </w:rPr>
      </w:pPr>
      <w:r w:rsidRPr="0084623D">
        <w:rPr>
          <w:rFonts w:ascii="Times New Roman" w:hAnsi="Times New Roman" w:cs="Times New Roman"/>
          <w:sz w:val="22"/>
          <w:szCs w:val="22"/>
        </w:rPr>
        <w:t>Supplementary tables/figures not included in main body</w:t>
      </w:r>
    </w:p>
    <w:p w14:paraId="26C0C547" w14:textId="77777777" w:rsidR="00C77893" w:rsidRPr="0084623D" w:rsidRDefault="00C77893" w:rsidP="00300B28">
      <w:pPr>
        <w:pStyle w:val="p1"/>
        <w:numPr>
          <w:ilvl w:val="0"/>
          <w:numId w:val="6"/>
        </w:numPr>
        <w:rPr>
          <w:rFonts w:ascii="Times New Roman" w:hAnsi="Times New Roman" w:cs="Times New Roman"/>
          <w:sz w:val="22"/>
          <w:szCs w:val="22"/>
        </w:rPr>
      </w:pPr>
      <w:r w:rsidRPr="0084623D">
        <w:rPr>
          <w:rFonts w:ascii="Times New Roman" w:hAnsi="Times New Roman" w:cs="Times New Roman"/>
          <w:sz w:val="22"/>
          <w:szCs w:val="22"/>
        </w:rPr>
        <w:t>Code excerpts (but bulk code should go to supplementary material zip, per grading rules )</w:t>
      </w:r>
    </w:p>
    <w:p w14:paraId="4C5CFBC0" w14:textId="77777777" w:rsidR="00C77893" w:rsidRPr="0084623D" w:rsidRDefault="00C77893" w:rsidP="00091AFE">
      <w:pPr>
        <w:rPr>
          <w:rStyle w:val="s4"/>
          <w:rFonts w:ascii="Times New Roman" w:hAnsi="Times New Roman" w:cs="Times New Roman"/>
          <w:sz w:val="22"/>
          <w:szCs w:val="22"/>
        </w:rPr>
      </w:pPr>
      <w:r w:rsidRPr="0084623D">
        <w:rPr>
          <w:rStyle w:val="s4"/>
          <w:rFonts w:ascii="Times New Roman" w:hAnsi="Times New Roman" w:cs="Times New Roman"/>
          <w:noProof/>
          <w:sz w:val="22"/>
          <w:szCs w:val="22"/>
        </w:rPr>
      </w:r>
      <w:r w:rsidR="00C77893" w:rsidRPr="0084623D">
        <w:rPr>
          <w:rStyle w:val="s4"/>
          <w:rFonts w:ascii="Times New Roman" w:hAnsi="Times New Roman" w:cs="Times New Roman"/>
          <w:noProof/>
          <w:sz w:val="22"/>
          <w:szCs w:val="22"/>
        </w:rPr>
        <w:pict w14:anchorId="418CB67A">
          <v:rect id="_x0000_i1033" alt="" style="width:415.3pt;height:.05pt;mso-width-percent:0;mso-height-percent:0;mso-width-percent:0;mso-height-percent:0" o:hralign="center" o:hrstd="t" o:hr="t" fillcolor="#a0a0a0" stroked="f"/>
        </w:pict>
      </w:r>
    </w:p>
    <w:bookmarkEnd w:id="0"/>
    <w:sectPr w:rsidR="00C77893" w:rsidRPr="0084623D" w:rsidSect="008B16F7">
      <w:footerReference w:type="first" r:id="rId28"/>
      <w:pgSz w:w="11906" w:h="16838"/>
      <w:pgMar w:top="1440" w:right="1080" w:bottom="1440" w:left="1080" w:header="851" w:footer="992" w:gutter="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CF6AE1" w14:textId="77777777" w:rsidR="00C6277A" w:rsidRDefault="00C6277A" w:rsidP="00FC4E5D">
      <w:r>
        <w:separator/>
      </w:r>
    </w:p>
  </w:endnote>
  <w:endnote w:type="continuationSeparator" w:id="0">
    <w:p w14:paraId="1F398949" w14:textId="77777777" w:rsidR="00C6277A" w:rsidRDefault="00C6277A" w:rsidP="00FC4E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4"/>
      </w:rPr>
      <w:id w:val="2057038143"/>
      <w:docPartObj>
        <w:docPartGallery w:val="Page Numbers (Bottom of Page)"/>
        <w:docPartUnique/>
      </w:docPartObj>
    </w:sdtPr>
    <w:sdtEndPr>
      <w:rPr>
        <w:rStyle w:val="af4"/>
      </w:rPr>
    </w:sdtEndPr>
    <w:sdtContent>
      <w:p w14:paraId="34370F28" w14:textId="10A24C18" w:rsidR="00FC4E5D" w:rsidRDefault="00FC4E5D" w:rsidP="00781CEF">
        <w:pPr>
          <w:pStyle w:val="af2"/>
          <w:framePr w:wrap="none" w:vAnchor="text" w:hAnchor="margin" w:xAlign="center" w:y="1"/>
          <w:rPr>
            <w:rStyle w:val="af4"/>
          </w:rPr>
        </w:pPr>
        <w:r>
          <w:rPr>
            <w:rStyle w:val="af4"/>
          </w:rPr>
          <w:fldChar w:fldCharType="begin"/>
        </w:r>
        <w:r>
          <w:rPr>
            <w:rStyle w:val="af4"/>
          </w:rPr>
          <w:instrText xml:space="preserve"> PAGE </w:instrText>
        </w:r>
        <w:r>
          <w:rPr>
            <w:rStyle w:val="af4"/>
          </w:rPr>
          <w:fldChar w:fldCharType="end"/>
        </w:r>
      </w:p>
    </w:sdtContent>
  </w:sdt>
  <w:sdt>
    <w:sdtPr>
      <w:rPr>
        <w:rStyle w:val="af4"/>
      </w:rPr>
      <w:id w:val="1829935187"/>
      <w:docPartObj>
        <w:docPartGallery w:val="Page Numbers (Bottom of Page)"/>
        <w:docPartUnique/>
      </w:docPartObj>
    </w:sdtPr>
    <w:sdtEndPr>
      <w:rPr>
        <w:rStyle w:val="af4"/>
      </w:rPr>
    </w:sdtEndPr>
    <w:sdtContent>
      <w:p w14:paraId="0B968510" w14:textId="21618DCA" w:rsidR="00FC4E5D" w:rsidRDefault="00FC4E5D" w:rsidP="00781CEF">
        <w:pPr>
          <w:pStyle w:val="af2"/>
          <w:framePr w:wrap="none" w:vAnchor="text" w:hAnchor="margin" w:xAlign="center" w:y="1"/>
          <w:rPr>
            <w:rStyle w:val="af4"/>
          </w:rPr>
        </w:pPr>
        <w:r>
          <w:rPr>
            <w:rStyle w:val="af4"/>
          </w:rPr>
          <w:fldChar w:fldCharType="begin"/>
        </w:r>
        <w:r>
          <w:rPr>
            <w:rStyle w:val="af4"/>
          </w:rPr>
          <w:instrText xml:space="preserve"> PAGE </w:instrText>
        </w:r>
        <w:r>
          <w:rPr>
            <w:rStyle w:val="af4"/>
          </w:rPr>
          <w:fldChar w:fldCharType="end"/>
        </w:r>
      </w:p>
    </w:sdtContent>
  </w:sdt>
  <w:sdt>
    <w:sdtPr>
      <w:rPr>
        <w:rStyle w:val="af4"/>
      </w:rPr>
      <w:id w:val="827019485"/>
      <w:docPartObj>
        <w:docPartGallery w:val="Page Numbers (Bottom of Page)"/>
        <w:docPartUnique/>
      </w:docPartObj>
    </w:sdtPr>
    <w:sdtEndPr>
      <w:rPr>
        <w:rStyle w:val="af4"/>
      </w:rPr>
    </w:sdtEndPr>
    <w:sdtContent>
      <w:p w14:paraId="15BFC2A2" w14:textId="5BE5C439" w:rsidR="00FC4E5D" w:rsidRDefault="00FC4E5D" w:rsidP="00781CEF">
        <w:pPr>
          <w:pStyle w:val="af2"/>
          <w:framePr w:wrap="none" w:vAnchor="text" w:hAnchor="margin" w:xAlign="center" w:y="1"/>
          <w:rPr>
            <w:rStyle w:val="af4"/>
          </w:rPr>
        </w:pPr>
        <w:r>
          <w:rPr>
            <w:rStyle w:val="af4"/>
          </w:rPr>
          <w:fldChar w:fldCharType="begin"/>
        </w:r>
        <w:r>
          <w:rPr>
            <w:rStyle w:val="af4"/>
          </w:rPr>
          <w:instrText xml:space="preserve"> PAGE </w:instrText>
        </w:r>
        <w:r>
          <w:rPr>
            <w:rStyle w:val="af4"/>
          </w:rPr>
          <w:fldChar w:fldCharType="end"/>
        </w:r>
      </w:p>
    </w:sdtContent>
  </w:sdt>
  <w:p w14:paraId="0FB81A81" w14:textId="77777777" w:rsidR="00FC4E5D" w:rsidRDefault="00FC4E5D">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4"/>
      </w:rPr>
      <w:id w:val="1880512859"/>
      <w:docPartObj>
        <w:docPartGallery w:val="Page Numbers (Bottom of Page)"/>
        <w:docPartUnique/>
      </w:docPartObj>
    </w:sdtPr>
    <w:sdtEndPr>
      <w:rPr>
        <w:rStyle w:val="af4"/>
      </w:rPr>
    </w:sdtEndPr>
    <w:sdtContent>
      <w:p w14:paraId="695C5C11" w14:textId="42D154A0" w:rsidR="00781CEF" w:rsidRDefault="00781CEF" w:rsidP="00B92DEF">
        <w:pPr>
          <w:pStyle w:val="af2"/>
          <w:framePr w:wrap="none" w:vAnchor="text" w:hAnchor="margin" w:xAlign="center" w:y="1"/>
          <w:rPr>
            <w:rStyle w:val="af4"/>
          </w:rPr>
        </w:pPr>
        <w:r>
          <w:rPr>
            <w:rStyle w:val="af4"/>
          </w:rPr>
          <w:fldChar w:fldCharType="begin"/>
        </w:r>
        <w:r>
          <w:rPr>
            <w:rStyle w:val="af4"/>
          </w:rPr>
          <w:instrText xml:space="preserve"> PAGE </w:instrText>
        </w:r>
        <w:r>
          <w:rPr>
            <w:rStyle w:val="af4"/>
          </w:rPr>
          <w:fldChar w:fldCharType="separate"/>
        </w:r>
        <w:r>
          <w:rPr>
            <w:rStyle w:val="af4"/>
            <w:noProof/>
          </w:rPr>
          <w:t>2</w:t>
        </w:r>
        <w:r>
          <w:rPr>
            <w:rStyle w:val="af4"/>
          </w:rPr>
          <w:fldChar w:fldCharType="end"/>
        </w:r>
      </w:p>
    </w:sdtContent>
  </w:sdt>
  <w:p w14:paraId="5DD9823A" w14:textId="21E64598" w:rsidR="00FC4E5D" w:rsidRDefault="00FC4E5D" w:rsidP="00FC4E5D">
    <w:pPr>
      <w:pStyle w:val="af2"/>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4"/>
      </w:rPr>
      <w:id w:val="1494299766"/>
      <w:docPartObj>
        <w:docPartGallery w:val="Page Numbers (Bottom of Page)"/>
        <w:docPartUnique/>
      </w:docPartObj>
    </w:sdtPr>
    <w:sdtEndPr>
      <w:rPr>
        <w:rStyle w:val="af4"/>
      </w:rPr>
    </w:sdtEndPr>
    <w:sdtContent>
      <w:p w14:paraId="52605D9E" w14:textId="3FDFDD97" w:rsidR="007774A3" w:rsidRDefault="007774A3" w:rsidP="00B92DEF">
        <w:pPr>
          <w:pStyle w:val="af2"/>
          <w:framePr w:wrap="none" w:vAnchor="text" w:hAnchor="margin" w:xAlign="center" w:y="1"/>
          <w:rPr>
            <w:rStyle w:val="af4"/>
          </w:rPr>
        </w:pPr>
        <w:r>
          <w:rPr>
            <w:rStyle w:val="af4"/>
          </w:rPr>
          <w:fldChar w:fldCharType="begin"/>
        </w:r>
        <w:r>
          <w:rPr>
            <w:rStyle w:val="af4"/>
          </w:rPr>
          <w:instrText xml:space="preserve"> PAGE </w:instrText>
        </w:r>
        <w:r>
          <w:rPr>
            <w:rStyle w:val="af4"/>
          </w:rPr>
          <w:fldChar w:fldCharType="separate"/>
        </w:r>
        <w:r>
          <w:rPr>
            <w:rStyle w:val="af4"/>
            <w:noProof/>
          </w:rPr>
          <w:t>1</w:t>
        </w:r>
        <w:r>
          <w:rPr>
            <w:rStyle w:val="af4"/>
          </w:rPr>
          <w:fldChar w:fldCharType="end"/>
        </w:r>
      </w:p>
    </w:sdtContent>
  </w:sdt>
  <w:p w14:paraId="63724C0B" w14:textId="77777777" w:rsidR="007774A3" w:rsidRDefault="007774A3">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C79E15" w14:textId="77777777" w:rsidR="00C6277A" w:rsidRDefault="00C6277A" w:rsidP="00FC4E5D">
      <w:r>
        <w:separator/>
      </w:r>
    </w:p>
  </w:footnote>
  <w:footnote w:type="continuationSeparator" w:id="0">
    <w:p w14:paraId="327F6371" w14:textId="77777777" w:rsidR="00C6277A" w:rsidRDefault="00C6277A" w:rsidP="00FC4E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9802E4"/>
    <w:multiLevelType w:val="multilevel"/>
    <w:tmpl w:val="06A414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CC150B"/>
    <w:multiLevelType w:val="multilevel"/>
    <w:tmpl w:val="D2D01F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BDF7555"/>
    <w:multiLevelType w:val="multilevel"/>
    <w:tmpl w:val="0B6689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7864A2"/>
    <w:multiLevelType w:val="multilevel"/>
    <w:tmpl w:val="E634EC5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 w15:restartNumberingAfterBreak="0">
    <w:nsid w:val="25921AF9"/>
    <w:multiLevelType w:val="hybridMultilevel"/>
    <w:tmpl w:val="F206763C"/>
    <w:lvl w:ilvl="0" w:tplc="0409000B">
      <w:start w:val="1"/>
      <w:numFmt w:val="bullet"/>
      <w:lvlText w:val=""/>
      <w:lvlJc w:val="left"/>
      <w:pPr>
        <w:ind w:left="1149" w:hanging="440"/>
      </w:pPr>
      <w:rPr>
        <w:rFonts w:ascii="Wingdings" w:hAnsi="Wingdings" w:hint="default"/>
      </w:rPr>
    </w:lvl>
    <w:lvl w:ilvl="1" w:tplc="04090003" w:tentative="1">
      <w:start w:val="1"/>
      <w:numFmt w:val="bullet"/>
      <w:lvlText w:val=""/>
      <w:lvlJc w:val="left"/>
      <w:pPr>
        <w:ind w:left="1589" w:hanging="440"/>
      </w:pPr>
      <w:rPr>
        <w:rFonts w:ascii="Wingdings" w:hAnsi="Wingdings" w:hint="default"/>
      </w:rPr>
    </w:lvl>
    <w:lvl w:ilvl="2" w:tplc="04090005" w:tentative="1">
      <w:start w:val="1"/>
      <w:numFmt w:val="bullet"/>
      <w:lvlText w:val=""/>
      <w:lvlJc w:val="left"/>
      <w:pPr>
        <w:ind w:left="2029" w:hanging="440"/>
      </w:pPr>
      <w:rPr>
        <w:rFonts w:ascii="Wingdings" w:hAnsi="Wingdings" w:hint="default"/>
      </w:rPr>
    </w:lvl>
    <w:lvl w:ilvl="3" w:tplc="04090001" w:tentative="1">
      <w:start w:val="1"/>
      <w:numFmt w:val="bullet"/>
      <w:lvlText w:val=""/>
      <w:lvlJc w:val="left"/>
      <w:pPr>
        <w:ind w:left="2469" w:hanging="440"/>
      </w:pPr>
      <w:rPr>
        <w:rFonts w:ascii="Wingdings" w:hAnsi="Wingdings" w:hint="default"/>
      </w:rPr>
    </w:lvl>
    <w:lvl w:ilvl="4" w:tplc="04090003" w:tentative="1">
      <w:start w:val="1"/>
      <w:numFmt w:val="bullet"/>
      <w:lvlText w:val=""/>
      <w:lvlJc w:val="left"/>
      <w:pPr>
        <w:ind w:left="2909" w:hanging="440"/>
      </w:pPr>
      <w:rPr>
        <w:rFonts w:ascii="Wingdings" w:hAnsi="Wingdings" w:hint="default"/>
      </w:rPr>
    </w:lvl>
    <w:lvl w:ilvl="5" w:tplc="04090005" w:tentative="1">
      <w:start w:val="1"/>
      <w:numFmt w:val="bullet"/>
      <w:lvlText w:val=""/>
      <w:lvlJc w:val="left"/>
      <w:pPr>
        <w:ind w:left="3349" w:hanging="440"/>
      </w:pPr>
      <w:rPr>
        <w:rFonts w:ascii="Wingdings" w:hAnsi="Wingdings" w:hint="default"/>
      </w:rPr>
    </w:lvl>
    <w:lvl w:ilvl="6" w:tplc="04090001" w:tentative="1">
      <w:start w:val="1"/>
      <w:numFmt w:val="bullet"/>
      <w:lvlText w:val=""/>
      <w:lvlJc w:val="left"/>
      <w:pPr>
        <w:ind w:left="3789" w:hanging="440"/>
      </w:pPr>
      <w:rPr>
        <w:rFonts w:ascii="Wingdings" w:hAnsi="Wingdings" w:hint="default"/>
      </w:rPr>
    </w:lvl>
    <w:lvl w:ilvl="7" w:tplc="04090003" w:tentative="1">
      <w:start w:val="1"/>
      <w:numFmt w:val="bullet"/>
      <w:lvlText w:val=""/>
      <w:lvlJc w:val="left"/>
      <w:pPr>
        <w:ind w:left="4229" w:hanging="440"/>
      </w:pPr>
      <w:rPr>
        <w:rFonts w:ascii="Wingdings" w:hAnsi="Wingdings" w:hint="default"/>
      </w:rPr>
    </w:lvl>
    <w:lvl w:ilvl="8" w:tplc="04090005" w:tentative="1">
      <w:start w:val="1"/>
      <w:numFmt w:val="bullet"/>
      <w:lvlText w:val=""/>
      <w:lvlJc w:val="left"/>
      <w:pPr>
        <w:ind w:left="4669" w:hanging="440"/>
      </w:pPr>
      <w:rPr>
        <w:rFonts w:ascii="Wingdings" w:hAnsi="Wingdings" w:hint="default"/>
      </w:rPr>
    </w:lvl>
  </w:abstractNum>
  <w:abstractNum w:abstractNumId="5" w15:restartNumberingAfterBreak="0">
    <w:nsid w:val="33557327"/>
    <w:multiLevelType w:val="hybridMultilevel"/>
    <w:tmpl w:val="F01048D4"/>
    <w:lvl w:ilvl="0" w:tplc="F0B01F7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335A3398"/>
    <w:multiLevelType w:val="multilevel"/>
    <w:tmpl w:val="2696D0AE"/>
    <w:styleLink w:val="1"/>
    <w:lvl w:ilvl="0">
      <w:start w:val="1"/>
      <w:numFmt w:val="decimal"/>
      <w:lvlText w:val="%1."/>
      <w:lvlJc w:val="left"/>
      <w:pPr>
        <w:ind w:left="440" w:hanging="440"/>
      </w:p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7" w15:restartNumberingAfterBreak="0">
    <w:nsid w:val="37ED42D5"/>
    <w:multiLevelType w:val="multilevel"/>
    <w:tmpl w:val="4E78A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F8504FB"/>
    <w:multiLevelType w:val="multilevel"/>
    <w:tmpl w:val="97787B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5CB2E5F"/>
    <w:multiLevelType w:val="multilevel"/>
    <w:tmpl w:val="ED8A872E"/>
    <w:lvl w:ilvl="0">
      <w:start w:val="2"/>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240" w:hanging="440"/>
      </w:pPr>
    </w:lvl>
    <w:lvl w:ilvl="3">
      <w:start w:val="1"/>
      <w:numFmt w:val="bullet"/>
      <w:lvlText w:val=""/>
      <w:lvlJc w:val="left"/>
      <w:pPr>
        <w:ind w:left="2960" w:hanging="440"/>
      </w:pPr>
      <w:rPr>
        <w:rFonts w:ascii="Wingdings" w:hAnsi="Wingding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C6A35F6"/>
    <w:multiLevelType w:val="multilevel"/>
    <w:tmpl w:val="B9B042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2B947CE"/>
    <w:multiLevelType w:val="multilevel"/>
    <w:tmpl w:val="E83A89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4F6377C"/>
    <w:multiLevelType w:val="hybridMultilevel"/>
    <w:tmpl w:val="2696D0AE"/>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60293E6D"/>
    <w:multiLevelType w:val="multilevel"/>
    <w:tmpl w:val="9F46CD2A"/>
    <w:lvl w:ilvl="0">
      <w:start w:val="2"/>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ind w:left="2240" w:hanging="440"/>
      </w:pPr>
      <w:rPr>
        <w:rFonts w:ascii="Wingdings" w:hAnsi="Wingdings" w:hint="default"/>
      </w:rPr>
    </w:lvl>
    <w:lvl w:ilvl="3">
      <w:start w:val="1"/>
      <w:numFmt w:val="bullet"/>
      <w:lvlText w:val=""/>
      <w:lvlJc w:val="left"/>
      <w:pPr>
        <w:ind w:left="2960" w:hanging="440"/>
      </w:pPr>
      <w:rPr>
        <w:rFonts w:ascii="Wingdings" w:hAnsi="Wingding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5665415"/>
    <w:multiLevelType w:val="hybridMultilevel"/>
    <w:tmpl w:val="C6809508"/>
    <w:lvl w:ilvl="0" w:tplc="0409000B">
      <w:start w:val="1"/>
      <w:numFmt w:val="bullet"/>
      <w:lvlText w:val=""/>
      <w:lvlJc w:val="left"/>
      <w:pPr>
        <w:ind w:left="1150" w:hanging="440"/>
      </w:pPr>
      <w:rPr>
        <w:rFonts w:ascii="Wingdings" w:hAnsi="Wingdings" w:hint="default"/>
      </w:rPr>
    </w:lvl>
    <w:lvl w:ilvl="1" w:tplc="04090003" w:tentative="1">
      <w:start w:val="1"/>
      <w:numFmt w:val="bullet"/>
      <w:lvlText w:val=""/>
      <w:lvlJc w:val="left"/>
      <w:pPr>
        <w:ind w:left="1590" w:hanging="440"/>
      </w:pPr>
      <w:rPr>
        <w:rFonts w:ascii="Wingdings" w:hAnsi="Wingdings" w:hint="default"/>
      </w:rPr>
    </w:lvl>
    <w:lvl w:ilvl="2" w:tplc="04090005" w:tentative="1">
      <w:start w:val="1"/>
      <w:numFmt w:val="bullet"/>
      <w:lvlText w:val=""/>
      <w:lvlJc w:val="left"/>
      <w:pPr>
        <w:ind w:left="2030" w:hanging="440"/>
      </w:pPr>
      <w:rPr>
        <w:rFonts w:ascii="Wingdings" w:hAnsi="Wingdings" w:hint="default"/>
      </w:rPr>
    </w:lvl>
    <w:lvl w:ilvl="3" w:tplc="04090001" w:tentative="1">
      <w:start w:val="1"/>
      <w:numFmt w:val="bullet"/>
      <w:lvlText w:val=""/>
      <w:lvlJc w:val="left"/>
      <w:pPr>
        <w:ind w:left="2470" w:hanging="440"/>
      </w:pPr>
      <w:rPr>
        <w:rFonts w:ascii="Wingdings" w:hAnsi="Wingdings" w:hint="default"/>
      </w:rPr>
    </w:lvl>
    <w:lvl w:ilvl="4" w:tplc="04090003" w:tentative="1">
      <w:start w:val="1"/>
      <w:numFmt w:val="bullet"/>
      <w:lvlText w:val=""/>
      <w:lvlJc w:val="left"/>
      <w:pPr>
        <w:ind w:left="2910" w:hanging="440"/>
      </w:pPr>
      <w:rPr>
        <w:rFonts w:ascii="Wingdings" w:hAnsi="Wingdings" w:hint="default"/>
      </w:rPr>
    </w:lvl>
    <w:lvl w:ilvl="5" w:tplc="04090005" w:tentative="1">
      <w:start w:val="1"/>
      <w:numFmt w:val="bullet"/>
      <w:lvlText w:val=""/>
      <w:lvlJc w:val="left"/>
      <w:pPr>
        <w:ind w:left="3350" w:hanging="440"/>
      </w:pPr>
      <w:rPr>
        <w:rFonts w:ascii="Wingdings" w:hAnsi="Wingdings" w:hint="default"/>
      </w:rPr>
    </w:lvl>
    <w:lvl w:ilvl="6" w:tplc="04090001" w:tentative="1">
      <w:start w:val="1"/>
      <w:numFmt w:val="bullet"/>
      <w:lvlText w:val=""/>
      <w:lvlJc w:val="left"/>
      <w:pPr>
        <w:ind w:left="3790" w:hanging="440"/>
      </w:pPr>
      <w:rPr>
        <w:rFonts w:ascii="Wingdings" w:hAnsi="Wingdings" w:hint="default"/>
      </w:rPr>
    </w:lvl>
    <w:lvl w:ilvl="7" w:tplc="04090003" w:tentative="1">
      <w:start w:val="1"/>
      <w:numFmt w:val="bullet"/>
      <w:lvlText w:val=""/>
      <w:lvlJc w:val="left"/>
      <w:pPr>
        <w:ind w:left="4230" w:hanging="440"/>
      </w:pPr>
      <w:rPr>
        <w:rFonts w:ascii="Wingdings" w:hAnsi="Wingdings" w:hint="default"/>
      </w:rPr>
    </w:lvl>
    <w:lvl w:ilvl="8" w:tplc="04090005" w:tentative="1">
      <w:start w:val="1"/>
      <w:numFmt w:val="bullet"/>
      <w:lvlText w:val=""/>
      <w:lvlJc w:val="left"/>
      <w:pPr>
        <w:ind w:left="4670" w:hanging="440"/>
      </w:pPr>
      <w:rPr>
        <w:rFonts w:ascii="Wingdings" w:hAnsi="Wingdings" w:hint="default"/>
      </w:rPr>
    </w:lvl>
  </w:abstractNum>
  <w:abstractNum w:abstractNumId="15" w15:restartNumberingAfterBreak="0">
    <w:nsid w:val="663255AB"/>
    <w:multiLevelType w:val="multilevel"/>
    <w:tmpl w:val="1A6CE1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220" w:hanging="42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7173D9C"/>
    <w:multiLevelType w:val="hybridMultilevel"/>
    <w:tmpl w:val="837CC7BA"/>
    <w:lvl w:ilvl="0" w:tplc="0409000D">
      <w:start w:val="1"/>
      <w:numFmt w:val="bullet"/>
      <w:lvlText w:val=""/>
      <w:lvlJc w:val="left"/>
      <w:pPr>
        <w:ind w:left="866" w:hanging="440"/>
      </w:pPr>
      <w:rPr>
        <w:rFonts w:ascii="Wingdings" w:hAnsi="Wingdings" w:hint="default"/>
      </w:rPr>
    </w:lvl>
    <w:lvl w:ilvl="1" w:tplc="04090003" w:tentative="1">
      <w:start w:val="1"/>
      <w:numFmt w:val="bullet"/>
      <w:lvlText w:val=""/>
      <w:lvlJc w:val="left"/>
      <w:pPr>
        <w:ind w:left="1306" w:hanging="440"/>
      </w:pPr>
      <w:rPr>
        <w:rFonts w:ascii="Wingdings" w:hAnsi="Wingdings" w:hint="default"/>
      </w:rPr>
    </w:lvl>
    <w:lvl w:ilvl="2" w:tplc="04090005" w:tentative="1">
      <w:start w:val="1"/>
      <w:numFmt w:val="bullet"/>
      <w:lvlText w:val=""/>
      <w:lvlJc w:val="left"/>
      <w:pPr>
        <w:ind w:left="1746" w:hanging="440"/>
      </w:pPr>
      <w:rPr>
        <w:rFonts w:ascii="Wingdings" w:hAnsi="Wingdings" w:hint="default"/>
      </w:rPr>
    </w:lvl>
    <w:lvl w:ilvl="3" w:tplc="04090001" w:tentative="1">
      <w:start w:val="1"/>
      <w:numFmt w:val="bullet"/>
      <w:lvlText w:val=""/>
      <w:lvlJc w:val="left"/>
      <w:pPr>
        <w:ind w:left="2186" w:hanging="440"/>
      </w:pPr>
      <w:rPr>
        <w:rFonts w:ascii="Wingdings" w:hAnsi="Wingdings" w:hint="default"/>
      </w:rPr>
    </w:lvl>
    <w:lvl w:ilvl="4" w:tplc="04090003" w:tentative="1">
      <w:start w:val="1"/>
      <w:numFmt w:val="bullet"/>
      <w:lvlText w:val=""/>
      <w:lvlJc w:val="left"/>
      <w:pPr>
        <w:ind w:left="2626" w:hanging="440"/>
      </w:pPr>
      <w:rPr>
        <w:rFonts w:ascii="Wingdings" w:hAnsi="Wingdings" w:hint="default"/>
      </w:rPr>
    </w:lvl>
    <w:lvl w:ilvl="5" w:tplc="04090005" w:tentative="1">
      <w:start w:val="1"/>
      <w:numFmt w:val="bullet"/>
      <w:lvlText w:val=""/>
      <w:lvlJc w:val="left"/>
      <w:pPr>
        <w:ind w:left="3066" w:hanging="440"/>
      </w:pPr>
      <w:rPr>
        <w:rFonts w:ascii="Wingdings" w:hAnsi="Wingdings" w:hint="default"/>
      </w:rPr>
    </w:lvl>
    <w:lvl w:ilvl="6" w:tplc="04090001" w:tentative="1">
      <w:start w:val="1"/>
      <w:numFmt w:val="bullet"/>
      <w:lvlText w:val=""/>
      <w:lvlJc w:val="left"/>
      <w:pPr>
        <w:ind w:left="3506" w:hanging="440"/>
      </w:pPr>
      <w:rPr>
        <w:rFonts w:ascii="Wingdings" w:hAnsi="Wingdings" w:hint="default"/>
      </w:rPr>
    </w:lvl>
    <w:lvl w:ilvl="7" w:tplc="04090003" w:tentative="1">
      <w:start w:val="1"/>
      <w:numFmt w:val="bullet"/>
      <w:lvlText w:val=""/>
      <w:lvlJc w:val="left"/>
      <w:pPr>
        <w:ind w:left="3946" w:hanging="440"/>
      </w:pPr>
      <w:rPr>
        <w:rFonts w:ascii="Wingdings" w:hAnsi="Wingdings" w:hint="default"/>
      </w:rPr>
    </w:lvl>
    <w:lvl w:ilvl="8" w:tplc="04090005" w:tentative="1">
      <w:start w:val="1"/>
      <w:numFmt w:val="bullet"/>
      <w:lvlText w:val=""/>
      <w:lvlJc w:val="left"/>
      <w:pPr>
        <w:ind w:left="4386" w:hanging="440"/>
      </w:pPr>
      <w:rPr>
        <w:rFonts w:ascii="Wingdings" w:hAnsi="Wingdings" w:hint="default"/>
      </w:rPr>
    </w:lvl>
  </w:abstractNum>
  <w:abstractNum w:abstractNumId="17" w15:restartNumberingAfterBreak="0">
    <w:nsid w:val="743038BE"/>
    <w:multiLevelType w:val="multilevel"/>
    <w:tmpl w:val="098CC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CA761D1"/>
    <w:multiLevelType w:val="multilevel"/>
    <w:tmpl w:val="9F46CD2A"/>
    <w:lvl w:ilvl="0">
      <w:start w:val="2"/>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ind w:left="2240" w:hanging="440"/>
      </w:pPr>
      <w:rPr>
        <w:rFonts w:ascii="Wingdings" w:hAnsi="Wingdings" w:hint="default"/>
      </w:rPr>
    </w:lvl>
    <w:lvl w:ilvl="3">
      <w:start w:val="1"/>
      <w:numFmt w:val="bullet"/>
      <w:lvlText w:val=""/>
      <w:lvlJc w:val="left"/>
      <w:pPr>
        <w:ind w:left="2960" w:hanging="440"/>
      </w:pPr>
      <w:rPr>
        <w:rFonts w:ascii="Wingdings" w:hAnsi="Wingding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89311214">
    <w:abstractNumId w:val="8"/>
  </w:num>
  <w:num w:numId="2" w16cid:durableId="804666819">
    <w:abstractNumId w:val="3"/>
  </w:num>
  <w:num w:numId="3" w16cid:durableId="979114627">
    <w:abstractNumId w:val="2"/>
  </w:num>
  <w:num w:numId="4" w16cid:durableId="2135979934">
    <w:abstractNumId w:val="10"/>
  </w:num>
  <w:num w:numId="5" w16cid:durableId="2063020240">
    <w:abstractNumId w:val="7"/>
  </w:num>
  <w:num w:numId="6" w16cid:durableId="1296058463">
    <w:abstractNumId w:val="11"/>
  </w:num>
  <w:num w:numId="7" w16cid:durableId="859123331">
    <w:abstractNumId w:val="1"/>
  </w:num>
  <w:num w:numId="8" w16cid:durableId="1701204442">
    <w:abstractNumId w:val="0"/>
  </w:num>
  <w:num w:numId="9" w16cid:durableId="1412316792">
    <w:abstractNumId w:val="15"/>
  </w:num>
  <w:num w:numId="10" w16cid:durableId="769815338">
    <w:abstractNumId w:val="17"/>
  </w:num>
  <w:num w:numId="11" w16cid:durableId="231932218">
    <w:abstractNumId w:val="13"/>
  </w:num>
  <w:num w:numId="12" w16cid:durableId="463810305">
    <w:abstractNumId w:val="5"/>
  </w:num>
  <w:num w:numId="13" w16cid:durableId="1203009522">
    <w:abstractNumId w:val="12"/>
  </w:num>
  <w:num w:numId="14" w16cid:durableId="315763459">
    <w:abstractNumId w:val="6"/>
  </w:num>
  <w:num w:numId="15" w16cid:durableId="985859254">
    <w:abstractNumId w:val="18"/>
  </w:num>
  <w:num w:numId="16" w16cid:durableId="335160570">
    <w:abstractNumId w:val="9"/>
  </w:num>
  <w:num w:numId="17" w16cid:durableId="1989701815">
    <w:abstractNumId w:val="16"/>
  </w:num>
  <w:num w:numId="18" w16cid:durableId="1477993682">
    <w:abstractNumId w:val="4"/>
  </w:num>
  <w:num w:numId="19" w16cid:durableId="714089406">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6"/>
  <w:bordersDoNotSurroundHeader/>
  <w:bordersDoNotSurroundFooter/>
  <w:activeWritingStyle w:appName="MSWord" w:lang="en-US" w:vendorID="64" w:dllVersion="0" w:nlCheck="1" w:checkStyle="0"/>
  <w:activeWritingStyle w:appName="MSWord" w:lang="sv-SE" w:vendorID="64" w:dllVersion="0" w:nlCheck="1" w:checkStyle="0"/>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DB8"/>
    <w:rsid w:val="00000315"/>
    <w:rsid w:val="00000DBE"/>
    <w:rsid w:val="00001FD0"/>
    <w:rsid w:val="000024F5"/>
    <w:rsid w:val="00002965"/>
    <w:rsid w:val="00003063"/>
    <w:rsid w:val="00004466"/>
    <w:rsid w:val="00004D20"/>
    <w:rsid w:val="000054FB"/>
    <w:rsid w:val="00005734"/>
    <w:rsid w:val="000057C6"/>
    <w:rsid w:val="00005B02"/>
    <w:rsid w:val="000068B3"/>
    <w:rsid w:val="00007ACA"/>
    <w:rsid w:val="00007B5E"/>
    <w:rsid w:val="000112C4"/>
    <w:rsid w:val="00012831"/>
    <w:rsid w:val="00013EFA"/>
    <w:rsid w:val="000141C7"/>
    <w:rsid w:val="000153EC"/>
    <w:rsid w:val="00016D71"/>
    <w:rsid w:val="00017163"/>
    <w:rsid w:val="00020225"/>
    <w:rsid w:val="00021A15"/>
    <w:rsid w:val="00022D74"/>
    <w:rsid w:val="00022E15"/>
    <w:rsid w:val="000230E0"/>
    <w:rsid w:val="00023FC4"/>
    <w:rsid w:val="000251E4"/>
    <w:rsid w:val="00025AC4"/>
    <w:rsid w:val="000278D2"/>
    <w:rsid w:val="000306A6"/>
    <w:rsid w:val="00032993"/>
    <w:rsid w:val="00033BE9"/>
    <w:rsid w:val="000341B8"/>
    <w:rsid w:val="00035A5F"/>
    <w:rsid w:val="00037B7F"/>
    <w:rsid w:val="00042009"/>
    <w:rsid w:val="0004502B"/>
    <w:rsid w:val="0004507A"/>
    <w:rsid w:val="00045789"/>
    <w:rsid w:val="000474F0"/>
    <w:rsid w:val="00050A2A"/>
    <w:rsid w:val="00050A33"/>
    <w:rsid w:val="00051179"/>
    <w:rsid w:val="0005169B"/>
    <w:rsid w:val="00051903"/>
    <w:rsid w:val="000538D0"/>
    <w:rsid w:val="00053D51"/>
    <w:rsid w:val="0005493D"/>
    <w:rsid w:val="00054F18"/>
    <w:rsid w:val="00055222"/>
    <w:rsid w:val="00055786"/>
    <w:rsid w:val="00056401"/>
    <w:rsid w:val="000565B5"/>
    <w:rsid w:val="0006157F"/>
    <w:rsid w:val="00061638"/>
    <w:rsid w:val="00061CD2"/>
    <w:rsid w:val="00062B58"/>
    <w:rsid w:val="00063038"/>
    <w:rsid w:val="00063150"/>
    <w:rsid w:val="000634AB"/>
    <w:rsid w:val="00063BC8"/>
    <w:rsid w:val="00063D19"/>
    <w:rsid w:val="00063EE4"/>
    <w:rsid w:val="00064B65"/>
    <w:rsid w:val="00065A79"/>
    <w:rsid w:val="00067031"/>
    <w:rsid w:val="000671B4"/>
    <w:rsid w:val="00067B2D"/>
    <w:rsid w:val="00071ACA"/>
    <w:rsid w:val="00072CE8"/>
    <w:rsid w:val="00072D6B"/>
    <w:rsid w:val="00073481"/>
    <w:rsid w:val="00073D07"/>
    <w:rsid w:val="00073DE7"/>
    <w:rsid w:val="00074686"/>
    <w:rsid w:val="000749AE"/>
    <w:rsid w:val="00076985"/>
    <w:rsid w:val="00076993"/>
    <w:rsid w:val="00077813"/>
    <w:rsid w:val="00080273"/>
    <w:rsid w:val="0008076B"/>
    <w:rsid w:val="00080AD0"/>
    <w:rsid w:val="00082755"/>
    <w:rsid w:val="00091AFE"/>
    <w:rsid w:val="00092558"/>
    <w:rsid w:val="000925D1"/>
    <w:rsid w:val="00093057"/>
    <w:rsid w:val="00094136"/>
    <w:rsid w:val="00095914"/>
    <w:rsid w:val="000962BC"/>
    <w:rsid w:val="00096F0C"/>
    <w:rsid w:val="000971E1"/>
    <w:rsid w:val="00097596"/>
    <w:rsid w:val="000975EE"/>
    <w:rsid w:val="000A12ED"/>
    <w:rsid w:val="000A157E"/>
    <w:rsid w:val="000A231D"/>
    <w:rsid w:val="000A2351"/>
    <w:rsid w:val="000A38A7"/>
    <w:rsid w:val="000A40FA"/>
    <w:rsid w:val="000A480A"/>
    <w:rsid w:val="000A4CA1"/>
    <w:rsid w:val="000A5E9E"/>
    <w:rsid w:val="000A6EFD"/>
    <w:rsid w:val="000B009F"/>
    <w:rsid w:val="000B0244"/>
    <w:rsid w:val="000B181F"/>
    <w:rsid w:val="000B1A22"/>
    <w:rsid w:val="000B1B29"/>
    <w:rsid w:val="000B1FBD"/>
    <w:rsid w:val="000B2283"/>
    <w:rsid w:val="000B26BD"/>
    <w:rsid w:val="000B2910"/>
    <w:rsid w:val="000B3D8B"/>
    <w:rsid w:val="000B59FC"/>
    <w:rsid w:val="000B5D53"/>
    <w:rsid w:val="000B6FD4"/>
    <w:rsid w:val="000B7254"/>
    <w:rsid w:val="000C005F"/>
    <w:rsid w:val="000C0096"/>
    <w:rsid w:val="000C0119"/>
    <w:rsid w:val="000C04DF"/>
    <w:rsid w:val="000C0B72"/>
    <w:rsid w:val="000C1067"/>
    <w:rsid w:val="000C15B0"/>
    <w:rsid w:val="000C16DC"/>
    <w:rsid w:val="000C1C24"/>
    <w:rsid w:val="000C1EDD"/>
    <w:rsid w:val="000C2302"/>
    <w:rsid w:val="000C23FF"/>
    <w:rsid w:val="000C2A00"/>
    <w:rsid w:val="000C2B7B"/>
    <w:rsid w:val="000C437B"/>
    <w:rsid w:val="000C4705"/>
    <w:rsid w:val="000C6143"/>
    <w:rsid w:val="000C69BD"/>
    <w:rsid w:val="000D2E65"/>
    <w:rsid w:val="000D5706"/>
    <w:rsid w:val="000D5E55"/>
    <w:rsid w:val="000D620B"/>
    <w:rsid w:val="000D7D6B"/>
    <w:rsid w:val="000E05FD"/>
    <w:rsid w:val="000E0A14"/>
    <w:rsid w:val="000E0A88"/>
    <w:rsid w:val="000E0CE0"/>
    <w:rsid w:val="000E2766"/>
    <w:rsid w:val="000E28B9"/>
    <w:rsid w:val="000E38D9"/>
    <w:rsid w:val="000E3E66"/>
    <w:rsid w:val="000E4249"/>
    <w:rsid w:val="000E55ED"/>
    <w:rsid w:val="000E5C37"/>
    <w:rsid w:val="000E5DAB"/>
    <w:rsid w:val="000E6AD2"/>
    <w:rsid w:val="000E772E"/>
    <w:rsid w:val="000E7972"/>
    <w:rsid w:val="000E79EA"/>
    <w:rsid w:val="000E7B5F"/>
    <w:rsid w:val="000F00F9"/>
    <w:rsid w:val="000F1419"/>
    <w:rsid w:val="000F1E6A"/>
    <w:rsid w:val="000F3E43"/>
    <w:rsid w:val="000F4294"/>
    <w:rsid w:val="000F5CE1"/>
    <w:rsid w:val="000F5D4C"/>
    <w:rsid w:val="000F607D"/>
    <w:rsid w:val="001011BB"/>
    <w:rsid w:val="0010122D"/>
    <w:rsid w:val="00101986"/>
    <w:rsid w:val="00101DF6"/>
    <w:rsid w:val="00101FC3"/>
    <w:rsid w:val="0010256C"/>
    <w:rsid w:val="00102572"/>
    <w:rsid w:val="00102955"/>
    <w:rsid w:val="0010336A"/>
    <w:rsid w:val="00103877"/>
    <w:rsid w:val="001039D6"/>
    <w:rsid w:val="00103AEE"/>
    <w:rsid w:val="00104627"/>
    <w:rsid w:val="00104F22"/>
    <w:rsid w:val="00105803"/>
    <w:rsid w:val="00105909"/>
    <w:rsid w:val="00106F9B"/>
    <w:rsid w:val="001071A9"/>
    <w:rsid w:val="0011238A"/>
    <w:rsid w:val="00112654"/>
    <w:rsid w:val="001128E9"/>
    <w:rsid w:val="001129EA"/>
    <w:rsid w:val="0011363F"/>
    <w:rsid w:val="00113EE7"/>
    <w:rsid w:val="001177F6"/>
    <w:rsid w:val="0012181F"/>
    <w:rsid w:val="00122BF2"/>
    <w:rsid w:val="00123074"/>
    <w:rsid w:val="00123424"/>
    <w:rsid w:val="00123927"/>
    <w:rsid w:val="00123C32"/>
    <w:rsid w:val="001258EA"/>
    <w:rsid w:val="00126633"/>
    <w:rsid w:val="00126A73"/>
    <w:rsid w:val="00127045"/>
    <w:rsid w:val="001271C5"/>
    <w:rsid w:val="001278EB"/>
    <w:rsid w:val="00127B45"/>
    <w:rsid w:val="00127E24"/>
    <w:rsid w:val="00130F3C"/>
    <w:rsid w:val="001317CB"/>
    <w:rsid w:val="0013218F"/>
    <w:rsid w:val="00133E5C"/>
    <w:rsid w:val="0013487F"/>
    <w:rsid w:val="00134CAE"/>
    <w:rsid w:val="001375AD"/>
    <w:rsid w:val="00137EF0"/>
    <w:rsid w:val="00140A8F"/>
    <w:rsid w:val="00141179"/>
    <w:rsid w:val="00142C8A"/>
    <w:rsid w:val="001430A9"/>
    <w:rsid w:val="00143481"/>
    <w:rsid w:val="00143A8A"/>
    <w:rsid w:val="00143CBF"/>
    <w:rsid w:val="00145AA4"/>
    <w:rsid w:val="00145E88"/>
    <w:rsid w:val="00146AA4"/>
    <w:rsid w:val="00150080"/>
    <w:rsid w:val="001509EE"/>
    <w:rsid w:val="00151724"/>
    <w:rsid w:val="00151C7F"/>
    <w:rsid w:val="00152A96"/>
    <w:rsid w:val="00152B59"/>
    <w:rsid w:val="00154038"/>
    <w:rsid w:val="001542EC"/>
    <w:rsid w:val="00154721"/>
    <w:rsid w:val="00154794"/>
    <w:rsid w:val="00154B73"/>
    <w:rsid w:val="00155487"/>
    <w:rsid w:val="0015693B"/>
    <w:rsid w:val="00156FD3"/>
    <w:rsid w:val="0015738B"/>
    <w:rsid w:val="001574DD"/>
    <w:rsid w:val="00157731"/>
    <w:rsid w:val="00160084"/>
    <w:rsid w:val="00161FF8"/>
    <w:rsid w:val="001626DE"/>
    <w:rsid w:val="0016347A"/>
    <w:rsid w:val="0016357D"/>
    <w:rsid w:val="00164D8A"/>
    <w:rsid w:val="00165519"/>
    <w:rsid w:val="00165BAC"/>
    <w:rsid w:val="00165E9F"/>
    <w:rsid w:val="001663C6"/>
    <w:rsid w:val="001663FA"/>
    <w:rsid w:val="00166A90"/>
    <w:rsid w:val="00166D1B"/>
    <w:rsid w:val="00167448"/>
    <w:rsid w:val="00170516"/>
    <w:rsid w:val="00172D60"/>
    <w:rsid w:val="00173419"/>
    <w:rsid w:val="00173A50"/>
    <w:rsid w:val="00174C30"/>
    <w:rsid w:val="00175DC1"/>
    <w:rsid w:val="00176249"/>
    <w:rsid w:val="0017732D"/>
    <w:rsid w:val="0018063D"/>
    <w:rsid w:val="00180980"/>
    <w:rsid w:val="00180FA9"/>
    <w:rsid w:val="00181692"/>
    <w:rsid w:val="00181887"/>
    <w:rsid w:val="00181B8C"/>
    <w:rsid w:val="001821F0"/>
    <w:rsid w:val="001838B1"/>
    <w:rsid w:val="00183C2E"/>
    <w:rsid w:val="00184B2A"/>
    <w:rsid w:val="00186B1C"/>
    <w:rsid w:val="001878AE"/>
    <w:rsid w:val="00190A31"/>
    <w:rsid w:val="00191A46"/>
    <w:rsid w:val="00191A71"/>
    <w:rsid w:val="0019354C"/>
    <w:rsid w:val="001937EF"/>
    <w:rsid w:val="001947E3"/>
    <w:rsid w:val="00196260"/>
    <w:rsid w:val="001973F1"/>
    <w:rsid w:val="0019779B"/>
    <w:rsid w:val="001A0144"/>
    <w:rsid w:val="001A157A"/>
    <w:rsid w:val="001A1921"/>
    <w:rsid w:val="001A1ACD"/>
    <w:rsid w:val="001A309B"/>
    <w:rsid w:val="001A43C9"/>
    <w:rsid w:val="001A4B9F"/>
    <w:rsid w:val="001A5434"/>
    <w:rsid w:val="001A5724"/>
    <w:rsid w:val="001A6143"/>
    <w:rsid w:val="001A6382"/>
    <w:rsid w:val="001A64F5"/>
    <w:rsid w:val="001A769F"/>
    <w:rsid w:val="001B0960"/>
    <w:rsid w:val="001B10CB"/>
    <w:rsid w:val="001B118E"/>
    <w:rsid w:val="001B14E2"/>
    <w:rsid w:val="001B253A"/>
    <w:rsid w:val="001B25F8"/>
    <w:rsid w:val="001B2BCC"/>
    <w:rsid w:val="001B2C35"/>
    <w:rsid w:val="001B3640"/>
    <w:rsid w:val="001B6039"/>
    <w:rsid w:val="001B6984"/>
    <w:rsid w:val="001B6C2C"/>
    <w:rsid w:val="001B71CB"/>
    <w:rsid w:val="001B763A"/>
    <w:rsid w:val="001B7ADF"/>
    <w:rsid w:val="001C05E6"/>
    <w:rsid w:val="001C11FD"/>
    <w:rsid w:val="001C19C6"/>
    <w:rsid w:val="001C26A7"/>
    <w:rsid w:val="001C28F9"/>
    <w:rsid w:val="001C2C11"/>
    <w:rsid w:val="001C2F99"/>
    <w:rsid w:val="001C755B"/>
    <w:rsid w:val="001C778B"/>
    <w:rsid w:val="001C7D3F"/>
    <w:rsid w:val="001D0A06"/>
    <w:rsid w:val="001D12B1"/>
    <w:rsid w:val="001D1B76"/>
    <w:rsid w:val="001D1BEC"/>
    <w:rsid w:val="001D1FB3"/>
    <w:rsid w:val="001D2063"/>
    <w:rsid w:val="001D286D"/>
    <w:rsid w:val="001D2D6C"/>
    <w:rsid w:val="001D377E"/>
    <w:rsid w:val="001D3DB3"/>
    <w:rsid w:val="001D4989"/>
    <w:rsid w:val="001D6B6D"/>
    <w:rsid w:val="001D6C11"/>
    <w:rsid w:val="001D723C"/>
    <w:rsid w:val="001D735F"/>
    <w:rsid w:val="001D76D4"/>
    <w:rsid w:val="001D7AC5"/>
    <w:rsid w:val="001E1307"/>
    <w:rsid w:val="001E29AA"/>
    <w:rsid w:val="001E2EC4"/>
    <w:rsid w:val="001E4F72"/>
    <w:rsid w:val="001E65BC"/>
    <w:rsid w:val="001E74A4"/>
    <w:rsid w:val="001F06E0"/>
    <w:rsid w:val="001F1494"/>
    <w:rsid w:val="001F247A"/>
    <w:rsid w:val="001F352D"/>
    <w:rsid w:val="001F4506"/>
    <w:rsid w:val="001F5B4E"/>
    <w:rsid w:val="001F5B95"/>
    <w:rsid w:val="001F6B6E"/>
    <w:rsid w:val="001F6F22"/>
    <w:rsid w:val="001F7B80"/>
    <w:rsid w:val="001F7C15"/>
    <w:rsid w:val="001F7EA5"/>
    <w:rsid w:val="00200093"/>
    <w:rsid w:val="0020068B"/>
    <w:rsid w:val="00200D61"/>
    <w:rsid w:val="00202000"/>
    <w:rsid w:val="002022A0"/>
    <w:rsid w:val="0020271E"/>
    <w:rsid w:val="00202B98"/>
    <w:rsid w:val="002033AF"/>
    <w:rsid w:val="00203582"/>
    <w:rsid w:val="00203B1A"/>
    <w:rsid w:val="00203B72"/>
    <w:rsid w:val="0020465E"/>
    <w:rsid w:val="002049A5"/>
    <w:rsid w:val="00204BA7"/>
    <w:rsid w:val="002061EF"/>
    <w:rsid w:val="00206F9A"/>
    <w:rsid w:val="00206FA9"/>
    <w:rsid w:val="0020714C"/>
    <w:rsid w:val="002103D1"/>
    <w:rsid w:val="00213553"/>
    <w:rsid w:val="002137AC"/>
    <w:rsid w:val="00213B46"/>
    <w:rsid w:val="0021433F"/>
    <w:rsid w:val="00214629"/>
    <w:rsid w:val="002146BC"/>
    <w:rsid w:val="00214B17"/>
    <w:rsid w:val="002154CD"/>
    <w:rsid w:val="002200A8"/>
    <w:rsid w:val="0022065E"/>
    <w:rsid w:val="00220A63"/>
    <w:rsid w:val="00222750"/>
    <w:rsid w:val="00222984"/>
    <w:rsid w:val="00223430"/>
    <w:rsid w:val="00223AF8"/>
    <w:rsid w:val="00223C62"/>
    <w:rsid w:val="00223F9A"/>
    <w:rsid w:val="00223FCE"/>
    <w:rsid w:val="0022443F"/>
    <w:rsid w:val="0022480D"/>
    <w:rsid w:val="00224D88"/>
    <w:rsid w:val="00225454"/>
    <w:rsid w:val="002269EE"/>
    <w:rsid w:val="00226F06"/>
    <w:rsid w:val="0023056F"/>
    <w:rsid w:val="00230C4A"/>
    <w:rsid w:val="0023216A"/>
    <w:rsid w:val="0023237E"/>
    <w:rsid w:val="00236EA6"/>
    <w:rsid w:val="002373E6"/>
    <w:rsid w:val="002375FA"/>
    <w:rsid w:val="00240CB3"/>
    <w:rsid w:val="00242913"/>
    <w:rsid w:val="00243937"/>
    <w:rsid w:val="00244B8B"/>
    <w:rsid w:val="00244CEB"/>
    <w:rsid w:val="00244F26"/>
    <w:rsid w:val="00245D95"/>
    <w:rsid w:val="002461DE"/>
    <w:rsid w:val="00247043"/>
    <w:rsid w:val="00247109"/>
    <w:rsid w:val="00251A90"/>
    <w:rsid w:val="0025281A"/>
    <w:rsid w:val="002529E7"/>
    <w:rsid w:val="002532BD"/>
    <w:rsid w:val="00253504"/>
    <w:rsid w:val="00253C51"/>
    <w:rsid w:val="00255A58"/>
    <w:rsid w:val="00255CD6"/>
    <w:rsid w:val="00256499"/>
    <w:rsid w:val="00257319"/>
    <w:rsid w:val="0025733D"/>
    <w:rsid w:val="00260D79"/>
    <w:rsid w:val="00261022"/>
    <w:rsid w:val="002617A2"/>
    <w:rsid w:val="002619E2"/>
    <w:rsid w:val="0026274A"/>
    <w:rsid w:val="002640D5"/>
    <w:rsid w:val="00265BC5"/>
    <w:rsid w:val="00265C25"/>
    <w:rsid w:val="00266647"/>
    <w:rsid w:val="00267F3C"/>
    <w:rsid w:val="00270725"/>
    <w:rsid w:val="00270D10"/>
    <w:rsid w:val="00270DAB"/>
    <w:rsid w:val="002712C3"/>
    <w:rsid w:val="0027171D"/>
    <w:rsid w:val="002721B3"/>
    <w:rsid w:val="002740A2"/>
    <w:rsid w:val="0027540A"/>
    <w:rsid w:val="00277852"/>
    <w:rsid w:val="002810DF"/>
    <w:rsid w:val="002812D8"/>
    <w:rsid w:val="002816D8"/>
    <w:rsid w:val="002818EC"/>
    <w:rsid w:val="00281D71"/>
    <w:rsid w:val="00282F3E"/>
    <w:rsid w:val="00283978"/>
    <w:rsid w:val="002840C5"/>
    <w:rsid w:val="00285919"/>
    <w:rsid w:val="00286591"/>
    <w:rsid w:val="00286749"/>
    <w:rsid w:val="0028685E"/>
    <w:rsid w:val="00287509"/>
    <w:rsid w:val="00287810"/>
    <w:rsid w:val="002903F6"/>
    <w:rsid w:val="0029144B"/>
    <w:rsid w:val="00291866"/>
    <w:rsid w:val="00293052"/>
    <w:rsid w:val="0029344E"/>
    <w:rsid w:val="00293655"/>
    <w:rsid w:val="00295BB5"/>
    <w:rsid w:val="002960BF"/>
    <w:rsid w:val="00297411"/>
    <w:rsid w:val="00297426"/>
    <w:rsid w:val="002A08DF"/>
    <w:rsid w:val="002A0E73"/>
    <w:rsid w:val="002A14E0"/>
    <w:rsid w:val="002A1EA6"/>
    <w:rsid w:val="002A29A9"/>
    <w:rsid w:val="002A323A"/>
    <w:rsid w:val="002A3335"/>
    <w:rsid w:val="002A71E1"/>
    <w:rsid w:val="002B039B"/>
    <w:rsid w:val="002B21E3"/>
    <w:rsid w:val="002B21E9"/>
    <w:rsid w:val="002B3040"/>
    <w:rsid w:val="002B3492"/>
    <w:rsid w:val="002B4175"/>
    <w:rsid w:val="002B449E"/>
    <w:rsid w:val="002B4B9F"/>
    <w:rsid w:val="002B4BAC"/>
    <w:rsid w:val="002B5FF3"/>
    <w:rsid w:val="002B6BF8"/>
    <w:rsid w:val="002C046E"/>
    <w:rsid w:val="002C0D3F"/>
    <w:rsid w:val="002C2491"/>
    <w:rsid w:val="002C2BCA"/>
    <w:rsid w:val="002C35A2"/>
    <w:rsid w:val="002C58F7"/>
    <w:rsid w:val="002C5D6B"/>
    <w:rsid w:val="002C673D"/>
    <w:rsid w:val="002C749A"/>
    <w:rsid w:val="002C7D3D"/>
    <w:rsid w:val="002C7D3F"/>
    <w:rsid w:val="002D09C2"/>
    <w:rsid w:val="002D0A32"/>
    <w:rsid w:val="002D0C63"/>
    <w:rsid w:val="002D1A73"/>
    <w:rsid w:val="002D1F86"/>
    <w:rsid w:val="002D20A4"/>
    <w:rsid w:val="002D381C"/>
    <w:rsid w:val="002D3DDB"/>
    <w:rsid w:val="002D3EC7"/>
    <w:rsid w:val="002D5BBF"/>
    <w:rsid w:val="002D68BE"/>
    <w:rsid w:val="002D7AD1"/>
    <w:rsid w:val="002D7D86"/>
    <w:rsid w:val="002E0680"/>
    <w:rsid w:val="002E08F8"/>
    <w:rsid w:val="002E0939"/>
    <w:rsid w:val="002E21C7"/>
    <w:rsid w:val="002E2A66"/>
    <w:rsid w:val="002E3043"/>
    <w:rsid w:val="002E58B5"/>
    <w:rsid w:val="002E667C"/>
    <w:rsid w:val="002E7566"/>
    <w:rsid w:val="002E7A45"/>
    <w:rsid w:val="002F0E17"/>
    <w:rsid w:val="002F1862"/>
    <w:rsid w:val="002F43D0"/>
    <w:rsid w:val="002F67F7"/>
    <w:rsid w:val="002F710A"/>
    <w:rsid w:val="002F793B"/>
    <w:rsid w:val="002F7CFA"/>
    <w:rsid w:val="003004CE"/>
    <w:rsid w:val="00300B0B"/>
    <w:rsid w:val="00300B28"/>
    <w:rsid w:val="00300DD6"/>
    <w:rsid w:val="003015BF"/>
    <w:rsid w:val="00301678"/>
    <w:rsid w:val="00302BC6"/>
    <w:rsid w:val="00302E39"/>
    <w:rsid w:val="00303751"/>
    <w:rsid w:val="00304B3A"/>
    <w:rsid w:val="00305D5F"/>
    <w:rsid w:val="00305EFD"/>
    <w:rsid w:val="00305F6B"/>
    <w:rsid w:val="00306171"/>
    <w:rsid w:val="003061E9"/>
    <w:rsid w:val="00306624"/>
    <w:rsid w:val="00306C32"/>
    <w:rsid w:val="003076D0"/>
    <w:rsid w:val="00311698"/>
    <w:rsid w:val="00312645"/>
    <w:rsid w:val="00312C4F"/>
    <w:rsid w:val="00313C02"/>
    <w:rsid w:val="00314563"/>
    <w:rsid w:val="003148E8"/>
    <w:rsid w:val="00315451"/>
    <w:rsid w:val="00315C02"/>
    <w:rsid w:val="00315E35"/>
    <w:rsid w:val="00316E6A"/>
    <w:rsid w:val="003210C4"/>
    <w:rsid w:val="003216C6"/>
    <w:rsid w:val="00321741"/>
    <w:rsid w:val="003221BC"/>
    <w:rsid w:val="00322876"/>
    <w:rsid w:val="00322E00"/>
    <w:rsid w:val="0032643B"/>
    <w:rsid w:val="0032687C"/>
    <w:rsid w:val="00330078"/>
    <w:rsid w:val="00332CC3"/>
    <w:rsid w:val="00333D75"/>
    <w:rsid w:val="00334269"/>
    <w:rsid w:val="00334E69"/>
    <w:rsid w:val="003356D9"/>
    <w:rsid w:val="00335A25"/>
    <w:rsid w:val="00336F44"/>
    <w:rsid w:val="003374F5"/>
    <w:rsid w:val="003378E0"/>
    <w:rsid w:val="0034147B"/>
    <w:rsid w:val="0034330F"/>
    <w:rsid w:val="0034458E"/>
    <w:rsid w:val="003453A7"/>
    <w:rsid w:val="00345D5B"/>
    <w:rsid w:val="00346485"/>
    <w:rsid w:val="00346CE5"/>
    <w:rsid w:val="00346E82"/>
    <w:rsid w:val="00347F19"/>
    <w:rsid w:val="00350183"/>
    <w:rsid w:val="003519B0"/>
    <w:rsid w:val="00352820"/>
    <w:rsid w:val="00352F7F"/>
    <w:rsid w:val="003535E1"/>
    <w:rsid w:val="00354141"/>
    <w:rsid w:val="0035429D"/>
    <w:rsid w:val="00354BE4"/>
    <w:rsid w:val="00356732"/>
    <w:rsid w:val="003578A0"/>
    <w:rsid w:val="0035791B"/>
    <w:rsid w:val="003622EA"/>
    <w:rsid w:val="00362411"/>
    <w:rsid w:val="003643C4"/>
    <w:rsid w:val="00364E8E"/>
    <w:rsid w:val="0036518A"/>
    <w:rsid w:val="00365659"/>
    <w:rsid w:val="00365F09"/>
    <w:rsid w:val="003661D0"/>
    <w:rsid w:val="0036640E"/>
    <w:rsid w:val="00366A6B"/>
    <w:rsid w:val="003674D7"/>
    <w:rsid w:val="00367C0B"/>
    <w:rsid w:val="00372488"/>
    <w:rsid w:val="003728DE"/>
    <w:rsid w:val="003733A9"/>
    <w:rsid w:val="003734C7"/>
    <w:rsid w:val="0037377B"/>
    <w:rsid w:val="00373A28"/>
    <w:rsid w:val="00374090"/>
    <w:rsid w:val="0037517D"/>
    <w:rsid w:val="003753B5"/>
    <w:rsid w:val="00375A5A"/>
    <w:rsid w:val="00376EFA"/>
    <w:rsid w:val="00377088"/>
    <w:rsid w:val="003803FB"/>
    <w:rsid w:val="003829EB"/>
    <w:rsid w:val="00383081"/>
    <w:rsid w:val="00383602"/>
    <w:rsid w:val="003847CD"/>
    <w:rsid w:val="003870F7"/>
    <w:rsid w:val="003873FC"/>
    <w:rsid w:val="00387750"/>
    <w:rsid w:val="003904B3"/>
    <w:rsid w:val="0039483E"/>
    <w:rsid w:val="00394A57"/>
    <w:rsid w:val="00394CED"/>
    <w:rsid w:val="003960B5"/>
    <w:rsid w:val="003968EB"/>
    <w:rsid w:val="00397048"/>
    <w:rsid w:val="00397608"/>
    <w:rsid w:val="003976C7"/>
    <w:rsid w:val="003A23BC"/>
    <w:rsid w:val="003A5A84"/>
    <w:rsid w:val="003A68A3"/>
    <w:rsid w:val="003A6B60"/>
    <w:rsid w:val="003A6D3A"/>
    <w:rsid w:val="003B0205"/>
    <w:rsid w:val="003B0950"/>
    <w:rsid w:val="003B0BAD"/>
    <w:rsid w:val="003B1F4B"/>
    <w:rsid w:val="003B3B7F"/>
    <w:rsid w:val="003B6132"/>
    <w:rsid w:val="003B64D4"/>
    <w:rsid w:val="003B6532"/>
    <w:rsid w:val="003B74A3"/>
    <w:rsid w:val="003B7B5B"/>
    <w:rsid w:val="003B7C51"/>
    <w:rsid w:val="003B7E90"/>
    <w:rsid w:val="003C09A2"/>
    <w:rsid w:val="003C0FED"/>
    <w:rsid w:val="003C17C7"/>
    <w:rsid w:val="003C2085"/>
    <w:rsid w:val="003C2440"/>
    <w:rsid w:val="003C2A4E"/>
    <w:rsid w:val="003C2C9D"/>
    <w:rsid w:val="003C4CCE"/>
    <w:rsid w:val="003C4F6B"/>
    <w:rsid w:val="003C7C3A"/>
    <w:rsid w:val="003D3645"/>
    <w:rsid w:val="003D46E5"/>
    <w:rsid w:val="003D49DA"/>
    <w:rsid w:val="003D500D"/>
    <w:rsid w:val="003D58DE"/>
    <w:rsid w:val="003D66CA"/>
    <w:rsid w:val="003D6DCE"/>
    <w:rsid w:val="003D787F"/>
    <w:rsid w:val="003E0CB4"/>
    <w:rsid w:val="003E27D2"/>
    <w:rsid w:val="003E4263"/>
    <w:rsid w:val="003E49DB"/>
    <w:rsid w:val="003E52AD"/>
    <w:rsid w:val="003E657C"/>
    <w:rsid w:val="003E75A6"/>
    <w:rsid w:val="003F00A1"/>
    <w:rsid w:val="003F0A99"/>
    <w:rsid w:val="003F0D3D"/>
    <w:rsid w:val="003F0E77"/>
    <w:rsid w:val="003F1732"/>
    <w:rsid w:val="003F1A42"/>
    <w:rsid w:val="003F275B"/>
    <w:rsid w:val="003F2808"/>
    <w:rsid w:val="003F2C28"/>
    <w:rsid w:val="003F46D8"/>
    <w:rsid w:val="003F47A0"/>
    <w:rsid w:val="003F5325"/>
    <w:rsid w:val="003F55E9"/>
    <w:rsid w:val="003F61DA"/>
    <w:rsid w:val="00401068"/>
    <w:rsid w:val="004012A1"/>
    <w:rsid w:val="00401849"/>
    <w:rsid w:val="00401E1B"/>
    <w:rsid w:val="00401F0B"/>
    <w:rsid w:val="0040270A"/>
    <w:rsid w:val="004029D5"/>
    <w:rsid w:val="00405968"/>
    <w:rsid w:val="00406F33"/>
    <w:rsid w:val="00407A14"/>
    <w:rsid w:val="004109F8"/>
    <w:rsid w:val="00411A9D"/>
    <w:rsid w:val="00413EDC"/>
    <w:rsid w:val="004147D6"/>
    <w:rsid w:val="004148BA"/>
    <w:rsid w:val="004154BF"/>
    <w:rsid w:val="0041633C"/>
    <w:rsid w:val="0041645C"/>
    <w:rsid w:val="004165C6"/>
    <w:rsid w:val="0041694E"/>
    <w:rsid w:val="00421A2D"/>
    <w:rsid w:val="00421A84"/>
    <w:rsid w:val="00422231"/>
    <w:rsid w:val="00422472"/>
    <w:rsid w:val="00422605"/>
    <w:rsid w:val="0042391D"/>
    <w:rsid w:val="00423AB9"/>
    <w:rsid w:val="00423B2B"/>
    <w:rsid w:val="0042415C"/>
    <w:rsid w:val="0042441B"/>
    <w:rsid w:val="00424617"/>
    <w:rsid w:val="00426459"/>
    <w:rsid w:val="0042674A"/>
    <w:rsid w:val="004304A0"/>
    <w:rsid w:val="00430644"/>
    <w:rsid w:val="00430D84"/>
    <w:rsid w:val="00431559"/>
    <w:rsid w:val="00431FC5"/>
    <w:rsid w:val="00432B9B"/>
    <w:rsid w:val="00432E22"/>
    <w:rsid w:val="0043362E"/>
    <w:rsid w:val="0043456C"/>
    <w:rsid w:val="0043507E"/>
    <w:rsid w:val="00435908"/>
    <w:rsid w:val="00436C71"/>
    <w:rsid w:val="00436F0D"/>
    <w:rsid w:val="00441F63"/>
    <w:rsid w:val="004422A0"/>
    <w:rsid w:val="00442504"/>
    <w:rsid w:val="00442FD5"/>
    <w:rsid w:val="00446E1A"/>
    <w:rsid w:val="00447D7F"/>
    <w:rsid w:val="00447FE3"/>
    <w:rsid w:val="00450B7E"/>
    <w:rsid w:val="00451782"/>
    <w:rsid w:val="00452271"/>
    <w:rsid w:val="00452CA5"/>
    <w:rsid w:val="004531A7"/>
    <w:rsid w:val="00453ABF"/>
    <w:rsid w:val="00454746"/>
    <w:rsid w:val="00454FE4"/>
    <w:rsid w:val="0045550F"/>
    <w:rsid w:val="00455FA6"/>
    <w:rsid w:val="00456072"/>
    <w:rsid w:val="004575FB"/>
    <w:rsid w:val="00460012"/>
    <w:rsid w:val="00460130"/>
    <w:rsid w:val="0046123D"/>
    <w:rsid w:val="00462164"/>
    <w:rsid w:val="00462576"/>
    <w:rsid w:val="00463797"/>
    <w:rsid w:val="00466712"/>
    <w:rsid w:val="004710B0"/>
    <w:rsid w:val="00471999"/>
    <w:rsid w:val="004731D3"/>
    <w:rsid w:val="0047362A"/>
    <w:rsid w:val="00473991"/>
    <w:rsid w:val="00474919"/>
    <w:rsid w:val="00476D9E"/>
    <w:rsid w:val="00477DE5"/>
    <w:rsid w:val="00480930"/>
    <w:rsid w:val="004810BA"/>
    <w:rsid w:val="0048144C"/>
    <w:rsid w:val="00481476"/>
    <w:rsid w:val="004817A6"/>
    <w:rsid w:val="00481836"/>
    <w:rsid w:val="004827E3"/>
    <w:rsid w:val="00482BFF"/>
    <w:rsid w:val="00483673"/>
    <w:rsid w:val="00483B2A"/>
    <w:rsid w:val="00483DB4"/>
    <w:rsid w:val="00484A42"/>
    <w:rsid w:val="00484A4F"/>
    <w:rsid w:val="00485967"/>
    <w:rsid w:val="004860D1"/>
    <w:rsid w:val="00486BE6"/>
    <w:rsid w:val="004872FB"/>
    <w:rsid w:val="0049235C"/>
    <w:rsid w:val="004926B4"/>
    <w:rsid w:val="00492F86"/>
    <w:rsid w:val="00493277"/>
    <w:rsid w:val="004954C3"/>
    <w:rsid w:val="004955DA"/>
    <w:rsid w:val="0049614C"/>
    <w:rsid w:val="00496FFE"/>
    <w:rsid w:val="0049764E"/>
    <w:rsid w:val="004978ED"/>
    <w:rsid w:val="004A17F7"/>
    <w:rsid w:val="004A21D2"/>
    <w:rsid w:val="004A263B"/>
    <w:rsid w:val="004A393B"/>
    <w:rsid w:val="004A4699"/>
    <w:rsid w:val="004A4837"/>
    <w:rsid w:val="004A511B"/>
    <w:rsid w:val="004A5DFC"/>
    <w:rsid w:val="004A7BE5"/>
    <w:rsid w:val="004B03FD"/>
    <w:rsid w:val="004B2713"/>
    <w:rsid w:val="004B34D6"/>
    <w:rsid w:val="004B3CC7"/>
    <w:rsid w:val="004B426C"/>
    <w:rsid w:val="004B431C"/>
    <w:rsid w:val="004B5094"/>
    <w:rsid w:val="004B57B9"/>
    <w:rsid w:val="004B6078"/>
    <w:rsid w:val="004B744B"/>
    <w:rsid w:val="004B746B"/>
    <w:rsid w:val="004C00DE"/>
    <w:rsid w:val="004C0B68"/>
    <w:rsid w:val="004C3B4C"/>
    <w:rsid w:val="004C4D45"/>
    <w:rsid w:val="004C5F7A"/>
    <w:rsid w:val="004C7022"/>
    <w:rsid w:val="004D2207"/>
    <w:rsid w:val="004D5A51"/>
    <w:rsid w:val="004D5A96"/>
    <w:rsid w:val="004D6B87"/>
    <w:rsid w:val="004E2750"/>
    <w:rsid w:val="004E31A5"/>
    <w:rsid w:val="004E57B3"/>
    <w:rsid w:val="004E5D5B"/>
    <w:rsid w:val="004E5F24"/>
    <w:rsid w:val="004E63D5"/>
    <w:rsid w:val="004E6A77"/>
    <w:rsid w:val="004F06EC"/>
    <w:rsid w:val="004F2173"/>
    <w:rsid w:val="004F64F6"/>
    <w:rsid w:val="0050069D"/>
    <w:rsid w:val="00500FB9"/>
    <w:rsid w:val="00501602"/>
    <w:rsid w:val="005025C7"/>
    <w:rsid w:val="005049B9"/>
    <w:rsid w:val="00506540"/>
    <w:rsid w:val="005072A1"/>
    <w:rsid w:val="00507BCF"/>
    <w:rsid w:val="00511549"/>
    <w:rsid w:val="00512AC2"/>
    <w:rsid w:val="0051300A"/>
    <w:rsid w:val="00513574"/>
    <w:rsid w:val="00516FCD"/>
    <w:rsid w:val="00520A42"/>
    <w:rsid w:val="00521663"/>
    <w:rsid w:val="00521C6F"/>
    <w:rsid w:val="005234D1"/>
    <w:rsid w:val="00524D4E"/>
    <w:rsid w:val="00524DCF"/>
    <w:rsid w:val="00525378"/>
    <w:rsid w:val="005262CB"/>
    <w:rsid w:val="00526913"/>
    <w:rsid w:val="00526BBB"/>
    <w:rsid w:val="005277C6"/>
    <w:rsid w:val="0053033C"/>
    <w:rsid w:val="00530658"/>
    <w:rsid w:val="00532C5A"/>
    <w:rsid w:val="0053376D"/>
    <w:rsid w:val="00533F30"/>
    <w:rsid w:val="00534040"/>
    <w:rsid w:val="005349FA"/>
    <w:rsid w:val="005351C6"/>
    <w:rsid w:val="005351ED"/>
    <w:rsid w:val="005358D5"/>
    <w:rsid w:val="00536069"/>
    <w:rsid w:val="00536FB8"/>
    <w:rsid w:val="005407F3"/>
    <w:rsid w:val="00540E02"/>
    <w:rsid w:val="00541BB9"/>
    <w:rsid w:val="005421A4"/>
    <w:rsid w:val="00543575"/>
    <w:rsid w:val="00543C56"/>
    <w:rsid w:val="00544358"/>
    <w:rsid w:val="005458AE"/>
    <w:rsid w:val="005460B8"/>
    <w:rsid w:val="00546536"/>
    <w:rsid w:val="0054681A"/>
    <w:rsid w:val="005472D3"/>
    <w:rsid w:val="00547E28"/>
    <w:rsid w:val="00547F01"/>
    <w:rsid w:val="00551354"/>
    <w:rsid w:val="005526A5"/>
    <w:rsid w:val="0055276D"/>
    <w:rsid w:val="00553EAD"/>
    <w:rsid w:val="005543F3"/>
    <w:rsid w:val="0055476B"/>
    <w:rsid w:val="00554EAF"/>
    <w:rsid w:val="00555770"/>
    <w:rsid w:val="00555E8C"/>
    <w:rsid w:val="00556AF0"/>
    <w:rsid w:val="00557484"/>
    <w:rsid w:val="0055765F"/>
    <w:rsid w:val="00557803"/>
    <w:rsid w:val="005579F0"/>
    <w:rsid w:val="00560197"/>
    <w:rsid w:val="00560556"/>
    <w:rsid w:val="0056131F"/>
    <w:rsid w:val="005613A1"/>
    <w:rsid w:val="00561E5B"/>
    <w:rsid w:val="00562636"/>
    <w:rsid w:val="00562A87"/>
    <w:rsid w:val="005630B4"/>
    <w:rsid w:val="0056320F"/>
    <w:rsid w:val="0056330F"/>
    <w:rsid w:val="005636F2"/>
    <w:rsid w:val="00564571"/>
    <w:rsid w:val="0056501F"/>
    <w:rsid w:val="00565D60"/>
    <w:rsid w:val="00566097"/>
    <w:rsid w:val="0056666B"/>
    <w:rsid w:val="00566C79"/>
    <w:rsid w:val="00567717"/>
    <w:rsid w:val="00567BED"/>
    <w:rsid w:val="0057091E"/>
    <w:rsid w:val="005748FF"/>
    <w:rsid w:val="00575306"/>
    <w:rsid w:val="0057554B"/>
    <w:rsid w:val="00577607"/>
    <w:rsid w:val="0057760C"/>
    <w:rsid w:val="005801A5"/>
    <w:rsid w:val="00582E4E"/>
    <w:rsid w:val="00583384"/>
    <w:rsid w:val="005838C2"/>
    <w:rsid w:val="00583CDB"/>
    <w:rsid w:val="00583F2F"/>
    <w:rsid w:val="005841F9"/>
    <w:rsid w:val="005862C0"/>
    <w:rsid w:val="005875AA"/>
    <w:rsid w:val="00590817"/>
    <w:rsid w:val="00591390"/>
    <w:rsid w:val="00592048"/>
    <w:rsid w:val="0059204E"/>
    <w:rsid w:val="0059260A"/>
    <w:rsid w:val="005945F9"/>
    <w:rsid w:val="00595EA4"/>
    <w:rsid w:val="005975EE"/>
    <w:rsid w:val="00597B6B"/>
    <w:rsid w:val="005A0B8A"/>
    <w:rsid w:val="005A12E2"/>
    <w:rsid w:val="005A2E3D"/>
    <w:rsid w:val="005A4003"/>
    <w:rsid w:val="005A4BE8"/>
    <w:rsid w:val="005A5277"/>
    <w:rsid w:val="005A53F1"/>
    <w:rsid w:val="005A564B"/>
    <w:rsid w:val="005A5869"/>
    <w:rsid w:val="005A7DA7"/>
    <w:rsid w:val="005B0D68"/>
    <w:rsid w:val="005B167A"/>
    <w:rsid w:val="005B21F0"/>
    <w:rsid w:val="005B2787"/>
    <w:rsid w:val="005B2A2F"/>
    <w:rsid w:val="005B431C"/>
    <w:rsid w:val="005B63D9"/>
    <w:rsid w:val="005B78BC"/>
    <w:rsid w:val="005B79EB"/>
    <w:rsid w:val="005B7C3B"/>
    <w:rsid w:val="005C04E0"/>
    <w:rsid w:val="005C09AF"/>
    <w:rsid w:val="005C23DB"/>
    <w:rsid w:val="005C2D16"/>
    <w:rsid w:val="005C392B"/>
    <w:rsid w:val="005C4426"/>
    <w:rsid w:val="005C6C89"/>
    <w:rsid w:val="005C7292"/>
    <w:rsid w:val="005D0A30"/>
    <w:rsid w:val="005D1509"/>
    <w:rsid w:val="005D2885"/>
    <w:rsid w:val="005D2D87"/>
    <w:rsid w:val="005D3415"/>
    <w:rsid w:val="005D3FAF"/>
    <w:rsid w:val="005D4E21"/>
    <w:rsid w:val="005D4FE3"/>
    <w:rsid w:val="005D6324"/>
    <w:rsid w:val="005D70C1"/>
    <w:rsid w:val="005D745A"/>
    <w:rsid w:val="005E0D4C"/>
    <w:rsid w:val="005E0DA6"/>
    <w:rsid w:val="005E170E"/>
    <w:rsid w:val="005E1F00"/>
    <w:rsid w:val="005E334D"/>
    <w:rsid w:val="005E360E"/>
    <w:rsid w:val="005E474A"/>
    <w:rsid w:val="005E5479"/>
    <w:rsid w:val="005E69FE"/>
    <w:rsid w:val="005E6D95"/>
    <w:rsid w:val="005E76FE"/>
    <w:rsid w:val="005F08AF"/>
    <w:rsid w:val="005F215C"/>
    <w:rsid w:val="005F223B"/>
    <w:rsid w:val="005F279A"/>
    <w:rsid w:val="005F2C21"/>
    <w:rsid w:val="005F2DC3"/>
    <w:rsid w:val="005F34D8"/>
    <w:rsid w:val="005F5BDD"/>
    <w:rsid w:val="005F5DE9"/>
    <w:rsid w:val="005F5E01"/>
    <w:rsid w:val="005F6756"/>
    <w:rsid w:val="005F7764"/>
    <w:rsid w:val="00600064"/>
    <w:rsid w:val="00600486"/>
    <w:rsid w:val="0060099F"/>
    <w:rsid w:val="006021AD"/>
    <w:rsid w:val="00605C95"/>
    <w:rsid w:val="00606645"/>
    <w:rsid w:val="00606D09"/>
    <w:rsid w:val="006076BA"/>
    <w:rsid w:val="00607DDF"/>
    <w:rsid w:val="00610D84"/>
    <w:rsid w:val="0061114B"/>
    <w:rsid w:val="00611908"/>
    <w:rsid w:val="00613058"/>
    <w:rsid w:val="006132FB"/>
    <w:rsid w:val="006139E1"/>
    <w:rsid w:val="00613ADF"/>
    <w:rsid w:val="00615D11"/>
    <w:rsid w:val="00617C24"/>
    <w:rsid w:val="00617ECA"/>
    <w:rsid w:val="00620222"/>
    <w:rsid w:val="0062055A"/>
    <w:rsid w:val="0062087F"/>
    <w:rsid w:val="00620AB3"/>
    <w:rsid w:val="00620ED8"/>
    <w:rsid w:val="0062128F"/>
    <w:rsid w:val="00622365"/>
    <w:rsid w:val="00622ACA"/>
    <w:rsid w:val="00622F5C"/>
    <w:rsid w:val="00623CE1"/>
    <w:rsid w:val="006243D4"/>
    <w:rsid w:val="00624482"/>
    <w:rsid w:val="00624F8F"/>
    <w:rsid w:val="006258C1"/>
    <w:rsid w:val="006260E7"/>
    <w:rsid w:val="00626209"/>
    <w:rsid w:val="00626375"/>
    <w:rsid w:val="006273E2"/>
    <w:rsid w:val="00630E53"/>
    <w:rsid w:val="006329C9"/>
    <w:rsid w:val="00634CB0"/>
    <w:rsid w:val="00635EE2"/>
    <w:rsid w:val="006361DA"/>
    <w:rsid w:val="006364D9"/>
    <w:rsid w:val="00637BC1"/>
    <w:rsid w:val="00640FBE"/>
    <w:rsid w:val="006424D1"/>
    <w:rsid w:val="00643B06"/>
    <w:rsid w:val="00646B1B"/>
    <w:rsid w:val="00646C42"/>
    <w:rsid w:val="00647EE2"/>
    <w:rsid w:val="0065080C"/>
    <w:rsid w:val="00656B45"/>
    <w:rsid w:val="0066090C"/>
    <w:rsid w:val="00660EE8"/>
    <w:rsid w:val="006614F4"/>
    <w:rsid w:val="00662B29"/>
    <w:rsid w:val="00662F17"/>
    <w:rsid w:val="00663095"/>
    <w:rsid w:val="00663E28"/>
    <w:rsid w:val="00664021"/>
    <w:rsid w:val="00665B75"/>
    <w:rsid w:val="00666B71"/>
    <w:rsid w:val="00666BD5"/>
    <w:rsid w:val="00666DBD"/>
    <w:rsid w:val="006710F3"/>
    <w:rsid w:val="006726B7"/>
    <w:rsid w:val="00674397"/>
    <w:rsid w:val="00674E30"/>
    <w:rsid w:val="00675137"/>
    <w:rsid w:val="006753BA"/>
    <w:rsid w:val="0067590E"/>
    <w:rsid w:val="0067710D"/>
    <w:rsid w:val="0068037D"/>
    <w:rsid w:val="00680669"/>
    <w:rsid w:val="006806FC"/>
    <w:rsid w:val="00680E57"/>
    <w:rsid w:val="00681309"/>
    <w:rsid w:val="006817A8"/>
    <w:rsid w:val="006819F9"/>
    <w:rsid w:val="00681CE6"/>
    <w:rsid w:val="0068247C"/>
    <w:rsid w:val="00682A2E"/>
    <w:rsid w:val="00682F68"/>
    <w:rsid w:val="00682FDF"/>
    <w:rsid w:val="006844B3"/>
    <w:rsid w:val="006857E0"/>
    <w:rsid w:val="00685D98"/>
    <w:rsid w:val="006864E9"/>
    <w:rsid w:val="00686779"/>
    <w:rsid w:val="00687C9D"/>
    <w:rsid w:val="00687FDF"/>
    <w:rsid w:val="00690034"/>
    <w:rsid w:val="0069047B"/>
    <w:rsid w:val="0069116B"/>
    <w:rsid w:val="006920AB"/>
    <w:rsid w:val="006925A9"/>
    <w:rsid w:val="00693CAB"/>
    <w:rsid w:val="00694DDF"/>
    <w:rsid w:val="00694EDE"/>
    <w:rsid w:val="0069586C"/>
    <w:rsid w:val="00697C08"/>
    <w:rsid w:val="006A0388"/>
    <w:rsid w:val="006A04EA"/>
    <w:rsid w:val="006A2F27"/>
    <w:rsid w:val="006A325F"/>
    <w:rsid w:val="006A40B9"/>
    <w:rsid w:val="006A4EEB"/>
    <w:rsid w:val="006A5764"/>
    <w:rsid w:val="006A5CD4"/>
    <w:rsid w:val="006A694D"/>
    <w:rsid w:val="006A7FA9"/>
    <w:rsid w:val="006B1C63"/>
    <w:rsid w:val="006B1FAC"/>
    <w:rsid w:val="006B2824"/>
    <w:rsid w:val="006B2913"/>
    <w:rsid w:val="006B2B64"/>
    <w:rsid w:val="006B2E08"/>
    <w:rsid w:val="006B3CA1"/>
    <w:rsid w:val="006B40D0"/>
    <w:rsid w:val="006B4313"/>
    <w:rsid w:val="006B4ADA"/>
    <w:rsid w:val="006B4D78"/>
    <w:rsid w:val="006B551E"/>
    <w:rsid w:val="006B55AF"/>
    <w:rsid w:val="006B596B"/>
    <w:rsid w:val="006C021B"/>
    <w:rsid w:val="006C262B"/>
    <w:rsid w:val="006C27C4"/>
    <w:rsid w:val="006C3601"/>
    <w:rsid w:val="006C3FD9"/>
    <w:rsid w:val="006C5042"/>
    <w:rsid w:val="006C5E11"/>
    <w:rsid w:val="006C7016"/>
    <w:rsid w:val="006C7262"/>
    <w:rsid w:val="006C7F26"/>
    <w:rsid w:val="006D2093"/>
    <w:rsid w:val="006D225E"/>
    <w:rsid w:val="006D231B"/>
    <w:rsid w:val="006D25B6"/>
    <w:rsid w:val="006D2B23"/>
    <w:rsid w:val="006D2DC0"/>
    <w:rsid w:val="006D5E2C"/>
    <w:rsid w:val="006D6449"/>
    <w:rsid w:val="006D670C"/>
    <w:rsid w:val="006D6E1B"/>
    <w:rsid w:val="006D720A"/>
    <w:rsid w:val="006D7327"/>
    <w:rsid w:val="006E1937"/>
    <w:rsid w:val="006E1A0F"/>
    <w:rsid w:val="006E2759"/>
    <w:rsid w:val="006E32D8"/>
    <w:rsid w:val="006E5563"/>
    <w:rsid w:val="006E6150"/>
    <w:rsid w:val="006E678A"/>
    <w:rsid w:val="006F05EE"/>
    <w:rsid w:val="006F1172"/>
    <w:rsid w:val="006F1779"/>
    <w:rsid w:val="006F1CCA"/>
    <w:rsid w:val="006F1DA4"/>
    <w:rsid w:val="006F2283"/>
    <w:rsid w:val="006F3778"/>
    <w:rsid w:val="006F3A63"/>
    <w:rsid w:val="006F3D4E"/>
    <w:rsid w:val="006F4688"/>
    <w:rsid w:val="006F48FD"/>
    <w:rsid w:val="006F4E0D"/>
    <w:rsid w:val="006F5301"/>
    <w:rsid w:val="006F55CF"/>
    <w:rsid w:val="006F6D13"/>
    <w:rsid w:val="006F7CB6"/>
    <w:rsid w:val="007008CD"/>
    <w:rsid w:val="00700F0F"/>
    <w:rsid w:val="00701292"/>
    <w:rsid w:val="00702239"/>
    <w:rsid w:val="00702A68"/>
    <w:rsid w:val="00702AA3"/>
    <w:rsid w:val="0070312D"/>
    <w:rsid w:val="00704BC9"/>
    <w:rsid w:val="007057D1"/>
    <w:rsid w:val="007058BD"/>
    <w:rsid w:val="007059F9"/>
    <w:rsid w:val="0071086D"/>
    <w:rsid w:val="007110D0"/>
    <w:rsid w:val="007110D7"/>
    <w:rsid w:val="00711186"/>
    <w:rsid w:val="00711462"/>
    <w:rsid w:val="00711BCD"/>
    <w:rsid w:val="00711F5A"/>
    <w:rsid w:val="007123B1"/>
    <w:rsid w:val="00712840"/>
    <w:rsid w:val="007128DA"/>
    <w:rsid w:val="0071476F"/>
    <w:rsid w:val="00715FC1"/>
    <w:rsid w:val="00716E71"/>
    <w:rsid w:val="00720DD6"/>
    <w:rsid w:val="00721E0E"/>
    <w:rsid w:val="00721ECE"/>
    <w:rsid w:val="007222BD"/>
    <w:rsid w:val="007235FA"/>
    <w:rsid w:val="00723883"/>
    <w:rsid w:val="007250AE"/>
    <w:rsid w:val="0072624C"/>
    <w:rsid w:val="0072692E"/>
    <w:rsid w:val="00727394"/>
    <w:rsid w:val="00730387"/>
    <w:rsid w:val="007305C4"/>
    <w:rsid w:val="007308A7"/>
    <w:rsid w:val="0073117B"/>
    <w:rsid w:val="00731D4F"/>
    <w:rsid w:val="0073279E"/>
    <w:rsid w:val="00733023"/>
    <w:rsid w:val="00733CF2"/>
    <w:rsid w:val="0073555E"/>
    <w:rsid w:val="00736643"/>
    <w:rsid w:val="00736D93"/>
    <w:rsid w:val="00736E53"/>
    <w:rsid w:val="007377EC"/>
    <w:rsid w:val="00737CD5"/>
    <w:rsid w:val="007400F5"/>
    <w:rsid w:val="007406BE"/>
    <w:rsid w:val="007408FA"/>
    <w:rsid w:val="00740BF3"/>
    <w:rsid w:val="00743FB1"/>
    <w:rsid w:val="007448A8"/>
    <w:rsid w:val="007459BC"/>
    <w:rsid w:val="00745E3C"/>
    <w:rsid w:val="0074606E"/>
    <w:rsid w:val="007468A9"/>
    <w:rsid w:val="00746A00"/>
    <w:rsid w:val="007477A6"/>
    <w:rsid w:val="00750EE3"/>
    <w:rsid w:val="00751015"/>
    <w:rsid w:val="007531AA"/>
    <w:rsid w:val="007532CF"/>
    <w:rsid w:val="007545FB"/>
    <w:rsid w:val="007548C9"/>
    <w:rsid w:val="00754E61"/>
    <w:rsid w:val="00755528"/>
    <w:rsid w:val="00756254"/>
    <w:rsid w:val="007563F6"/>
    <w:rsid w:val="0075679B"/>
    <w:rsid w:val="00757849"/>
    <w:rsid w:val="00760919"/>
    <w:rsid w:val="00760F37"/>
    <w:rsid w:val="0076114C"/>
    <w:rsid w:val="00761897"/>
    <w:rsid w:val="00761B24"/>
    <w:rsid w:val="00761D73"/>
    <w:rsid w:val="0076375A"/>
    <w:rsid w:val="00764031"/>
    <w:rsid w:val="00764430"/>
    <w:rsid w:val="00764A66"/>
    <w:rsid w:val="00764BB7"/>
    <w:rsid w:val="00767317"/>
    <w:rsid w:val="00767F1E"/>
    <w:rsid w:val="00767F93"/>
    <w:rsid w:val="0077035D"/>
    <w:rsid w:val="00771149"/>
    <w:rsid w:val="0077276D"/>
    <w:rsid w:val="00773740"/>
    <w:rsid w:val="00775849"/>
    <w:rsid w:val="00775B3C"/>
    <w:rsid w:val="007774A3"/>
    <w:rsid w:val="007810A7"/>
    <w:rsid w:val="00781794"/>
    <w:rsid w:val="00781CEF"/>
    <w:rsid w:val="007828DE"/>
    <w:rsid w:val="007829F6"/>
    <w:rsid w:val="00783A1B"/>
    <w:rsid w:val="0078459D"/>
    <w:rsid w:val="00784782"/>
    <w:rsid w:val="00785BD5"/>
    <w:rsid w:val="007862FF"/>
    <w:rsid w:val="00786956"/>
    <w:rsid w:val="00786DEB"/>
    <w:rsid w:val="0078767E"/>
    <w:rsid w:val="00787BC0"/>
    <w:rsid w:val="007903F5"/>
    <w:rsid w:val="00791169"/>
    <w:rsid w:val="00791D77"/>
    <w:rsid w:val="00791E79"/>
    <w:rsid w:val="007930D4"/>
    <w:rsid w:val="007933BF"/>
    <w:rsid w:val="00793FB1"/>
    <w:rsid w:val="00794EBB"/>
    <w:rsid w:val="007953A5"/>
    <w:rsid w:val="00795EC3"/>
    <w:rsid w:val="007960B1"/>
    <w:rsid w:val="0079674E"/>
    <w:rsid w:val="007A0737"/>
    <w:rsid w:val="007A22D2"/>
    <w:rsid w:val="007A245F"/>
    <w:rsid w:val="007A3CD8"/>
    <w:rsid w:val="007A42FF"/>
    <w:rsid w:val="007A484F"/>
    <w:rsid w:val="007A5577"/>
    <w:rsid w:val="007A595C"/>
    <w:rsid w:val="007A6278"/>
    <w:rsid w:val="007A7521"/>
    <w:rsid w:val="007A7FEA"/>
    <w:rsid w:val="007B399C"/>
    <w:rsid w:val="007B3E71"/>
    <w:rsid w:val="007B5438"/>
    <w:rsid w:val="007B56D5"/>
    <w:rsid w:val="007B5E3E"/>
    <w:rsid w:val="007B650F"/>
    <w:rsid w:val="007B7576"/>
    <w:rsid w:val="007C17FA"/>
    <w:rsid w:val="007C1A45"/>
    <w:rsid w:val="007C2359"/>
    <w:rsid w:val="007C2F28"/>
    <w:rsid w:val="007C5680"/>
    <w:rsid w:val="007C7B65"/>
    <w:rsid w:val="007D05F2"/>
    <w:rsid w:val="007D079D"/>
    <w:rsid w:val="007D116C"/>
    <w:rsid w:val="007D1A6B"/>
    <w:rsid w:val="007D1D95"/>
    <w:rsid w:val="007D261F"/>
    <w:rsid w:val="007D2A93"/>
    <w:rsid w:val="007D3A81"/>
    <w:rsid w:val="007D6169"/>
    <w:rsid w:val="007D698B"/>
    <w:rsid w:val="007D7328"/>
    <w:rsid w:val="007D76F6"/>
    <w:rsid w:val="007D7B20"/>
    <w:rsid w:val="007D7EB3"/>
    <w:rsid w:val="007E040B"/>
    <w:rsid w:val="007E0540"/>
    <w:rsid w:val="007E0AFB"/>
    <w:rsid w:val="007E1251"/>
    <w:rsid w:val="007E36AC"/>
    <w:rsid w:val="007E3F6D"/>
    <w:rsid w:val="007E4890"/>
    <w:rsid w:val="007E567F"/>
    <w:rsid w:val="007E5BE4"/>
    <w:rsid w:val="007E7BEE"/>
    <w:rsid w:val="007F088E"/>
    <w:rsid w:val="007F0FE8"/>
    <w:rsid w:val="007F111B"/>
    <w:rsid w:val="007F1B2B"/>
    <w:rsid w:val="007F2152"/>
    <w:rsid w:val="007F2711"/>
    <w:rsid w:val="007F2D45"/>
    <w:rsid w:val="007F2E58"/>
    <w:rsid w:val="007F399B"/>
    <w:rsid w:val="007F4885"/>
    <w:rsid w:val="007F5EB7"/>
    <w:rsid w:val="007F611E"/>
    <w:rsid w:val="007F729C"/>
    <w:rsid w:val="00800E43"/>
    <w:rsid w:val="00802EEC"/>
    <w:rsid w:val="008048AC"/>
    <w:rsid w:val="008057AF"/>
    <w:rsid w:val="00806800"/>
    <w:rsid w:val="00806C65"/>
    <w:rsid w:val="0080725E"/>
    <w:rsid w:val="00811CEA"/>
    <w:rsid w:val="00812888"/>
    <w:rsid w:val="008130A7"/>
    <w:rsid w:val="00815600"/>
    <w:rsid w:val="00816AAC"/>
    <w:rsid w:val="00817FA7"/>
    <w:rsid w:val="00820499"/>
    <w:rsid w:val="00821147"/>
    <w:rsid w:val="00821F08"/>
    <w:rsid w:val="00822390"/>
    <w:rsid w:val="00822C36"/>
    <w:rsid w:val="00824DF2"/>
    <w:rsid w:val="00825A63"/>
    <w:rsid w:val="0082714E"/>
    <w:rsid w:val="0082726C"/>
    <w:rsid w:val="00827B2B"/>
    <w:rsid w:val="00827B52"/>
    <w:rsid w:val="00830B47"/>
    <w:rsid w:val="00832592"/>
    <w:rsid w:val="00832C59"/>
    <w:rsid w:val="008331B5"/>
    <w:rsid w:val="00833803"/>
    <w:rsid w:val="00834084"/>
    <w:rsid w:val="00834BE4"/>
    <w:rsid w:val="00835C55"/>
    <w:rsid w:val="008363B5"/>
    <w:rsid w:val="0083681C"/>
    <w:rsid w:val="008371CA"/>
    <w:rsid w:val="008376FB"/>
    <w:rsid w:val="00837BAE"/>
    <w:rsid w:val="00841311"/>
    <w:rsid w:val="00841AE7"/>
    <w:rsid w:val="00843993"/>
    <w:rsid w:val="00843F3F"/>
    <w:rsid w:val="00844771"/>
    <w:rsid w:val="00844825"/>
    <w:rsid w:val="0084623D"/>
    <w:rsid w:val="00846A56"/>
    <w:rsid w:val="00851301"/>
    <w:rsid w:val="00851661"/>
    <w:rsid w:val="0085252A"/>
    <w:rsid w:val="008529F0"/>
    <w:rsid w:val="00853D21"/>
    <w:rsid w:val="00854F35"/>
    <w:rsid w:val="00861CCB"/>
    <w:rsid w:val="008633B4"/>
    <w:rsid w:val="008640D7"/>
    <w:rsid w:val="0086424A"/>
    <w:rsid w:val="00864347"/>
    <w:rsid w:val="00864A2C"/>
    <w:rsid w:val="0086552C"/>
    <w:rsid w:val="00865E30"/>
    <w:rsid w:val="008672B0"/>
    <w:rsid w:val="00870311"/>
    <w:rsid w:val="008708C5"/>
    <w:rsid w:val="008710C1"/>
    <w:rsid w:val="008711CC"/>
    <w:rsid w:val="0087147F"/>
    <w:rsid w:val="008715B1"/>
    <w:rsid w:val="00872A42"/>
    <w:rsid w:val="00872DE2"/>
    <w:rsid w:val="008749EE"/>
    <w:rsid w:val="00875F33"/>
    <w:rsid w:val="008764DF"/>
    <w:rsid w:val="008770C6"/>
    <w:rsid w:val="0087715B"/>
    <w:rsid w:val="00877718"/>
    <w:rsid w:val="00877D83"/>
    <w:rsid w:val="008803B3"/>
    <w:rsid w:val="00880581"/>
    <w:rsid w:val="00880DE2"/>
    <w:rsid w:val="00880EBE"/>
    <w:rsid w:val="00881053"/>
    <w:rsid w:val="008819FE"/>
    <w:rsid w:val="00881B1F"/>
    <w:rsid w:val="0088230F"/>
    <w:rsid w:val="00882685"/>
    <w:rsid w:val="008832FC"/>
    <w:rsid w:val="00883B2C"/>
    <w:rsid w:val="008855B7"/>
    <w:rsid w:val="00885BA1"/>
    <w:rsid w:val="00885CA6"/>
    <w:rsid w:val="008864EF"/>
    <w:rsid w:val="00886BEB"/>
    <w:rsid w:val="0088799B"/>
    <w:rsid w:val="00890DB1"/>
    <w:rsid w:val="00891402"/>
    <w:rsid w:val="00891683"/>
    <w:rsid w:val="008924A3"/>
    <w:rsid w:val="008933A8"/>
    <w:rsid w:val="00893617"/>
    <w:rsid w:val="0089418C"/>
    <w:rsid w:val="00894EA2"/>
    <w:rsid w:val="0089535E"/>
    <w:rsid w:val="008967FD"/>
    <w:rsid w:val="008A0F1D"/>
    <w:rsid w:val="008A1AD4"/>
    <w:rsid w:val="008A2567"/>
    <w:rsid w:val="008A397C"/>
    <w:rsid w:val="008A3A78"/>
    <w:rsid w:val="008A4D81"/>
    <w:rsid w:val="008A56D3"/>
    <w:rsid w:val="008A5804"/>
    <w:rsid w:val="008A5D76"/>
    <w:rsid w:val="008A6E0A"/>
    <w:rsid w:val="008B01B5"/>
    <w:rsid w:val="008B0C7F"/>
    <w:rsid w:val="008B0E11"/>
    <w:rsid w:val="008B16F7"/>
    <w:rsid w:val="008B1FD0"/>
    <w:rsid w:val="008B2073"/>
    <w:rsid w:val="008B20FF"/>
    <w:rsid w:val="008B2456"/>
    <w:rsid w:val="008B2A62"/>
    <w:rsid w:val="008B2B54"/>
    <w:rsid w:val="008B3545"/>
    <w:rsid w:val="008B3F91"/>
    <w:rsid w:val="008B53B7"/>
    <w:rsid w:val="008B5F8D"/>
    <w:rsid w:val="008B639E"/>
    <w:rsid w:val="008B6C2A"/>
    <w:rsid w:val="008B7932"/>
    <w:rsid w:val="008C070F"/>
    <w:rsid w:val="008C07DA"/>
    <w:rsid w:val="008C1A3A"/>
    <w:rsid w:val="008C2838"/>
    <w:rsid w:val="008C41B3"/>
    <w:rsid w:val="008C4560"/>
    <w:rsid w:val="008C4D58"/>
    <w:rsid w:val="008C6068"/>
    <w:rsid w:val="008C656A"/>
    <w:rsid w:val="008C7A9C"/>
    <w:rsid w:val="008D0242"/>
    <w:rsid w:val="008D0D8E"/>
    <w:rsid w:val="008D217A"/>
    <w:rsid w:val="008D299E"/>
    <w:rsid w:val="008D2A72"/>
    <w:rsid w:val="008D2C9D"/>
    <w:rsid w:val="008D3016"/>
    <w:rsid w:val="008D398F"/>
    <w:rsid w:val="008D5945"/>
    <w:rsid w:val="008D59EC"/>
    <w:rsid w:val="008D723D"/>
    <w:rsid w:val="008D7BDA"/>
    <w:rsid w:val="008E0EA7"/>
    <w:rsid w:val="008E1244"/>
    <w:rsid w:val="008E1471"/>
    <w:rsid w:val="008E3B0E"/>
    <w:rsid w:val="008E4187"/>
    <w:rsid w:val="008E485C"/>
    <w:rsid w:val="008E4F64"/>
    <w:rsid w:val="008E4FD3"/>
    <w:rsid w:val="008E5A81"/>
    <w:rsid w:val="008E62F5"/>
    <w:rsid w:val="008E6B47"/>
    <w:rsid w:val="008E7159"/>
    <w:rsid w:val="008E7A78"/>
    <w:rsid w:val="008F0001"/>
    <w:rsid w:val="008F0851"/>
    <w:rsid w:val="008F0BDE"/>
    <w:rsid w:val="008F189D"/>
    <w:rsid w:val="008F2501"/>
    <w:rsid w:val="008F2BB8"/>
    <w:rsid w:val="008F2D27"/>
    <w:rsid w:val="008F3206"/>
    <w:rsid w:val="008F4CD8"/>
    <w:rsid w:val="008F6276"/>
    <w:rsid w:val="008F68BC"/>
    <w:rsid w:val="008F713D"/>
    <w:rsid w:val="008F767B"/>
    <w:rsid w:val="008F7DC2"/>
    <w:rsid w:val="00900CCD"/>
    <w:rsid w:val="00901656"/>
    <w:rsid w:val="00902437"/>
    <w:rsid w:val="00902D7B"/>
    <w:rsid w:val="0090452E"/>
    <w:rsid w:val="00906B03"/>
    <w:rsid w:val="009077F0"/>
    <w:rsid w:val="009105FC"/>
    <w:rsid w:val="00912072"/>
    <w:rsid w:val="009124B6"/>
    <w:rsid w:val="0091262C"/>
    <w:rsid w:val="00914267"/>
    <w:rsid w:val="00917816"/>
    <w:rsid w:val="00917A3E"/>
    <w:rsid w:val="00917C1C"/>
    <w:rsid w:val="0092036C"/>
    <w:rsid w:val="00922640"/>
    <w:rsid w:val="009226A4"/>
    <w:rsid w:val="00922853"/>
    <w:rsid w:val="00923D55"/>
    <w:rsid w:val="009257AC"/>
    <w:rsid w:val="0092599B"/>
    <w:rsid w:val="00925A4E"/>
    <w:rsid w:val="009260CC"/>
    <w:rsid w:val="00926F2F"/>
    <w:rsid w:val="00926F3A"/>
    <w:rsid w:val="0092704B"/>
    <w:rsid w:val="00931100"/>
    <w:rsid w:val="0093208A"/>
    <w:rsid w:val="009320BB"/>
    <w:rsid w:val="009335A0"/>
    <w:rsid w:val="00933786"/>
    <w:rsid w:val="00934AC9"/>
    <w:rsid w:val="00935616"/>
    <w:rsid w:val="00936CED"/>
    <w:rsid w:val="00942251"/>
    <w:rsid w:val="00942C76"/>
    <w:rsid w:val="00945878"/>
    <w:rsid w:val="00946635"/>
    <w:rsid w:val="009506EB"/>
    <w:rsid w:val="00950A0E"/>
    <w:rsid w:val="00950C97"/>
    <w:rsid w:val="0095148B"/>
    <w:rsid w:val="00953E41"/>
    <w:rsid w:val="00954C59"/>
    <w:rsid w:val="00955B4E"/>
    <w:rsid w:val="00956B53"/>
    <w:rsid w:val="00956EC2"/>
    <w:rsid w:val="009604B5"/>
    <w:rsid w:val="00960E0C"/>
    <w:rsid w:val="0096263D"/>
    <w:rsid w:val="00963745"/>
    <w:rsid w:val="009638AE"/>
    <w:rsid w:val="009638AF"/>
    <w:rsid w:val="009653DD"/>
    <w:rsid w:val="00965574"/>
    <w:rsid w:val="00965583"/>
    <w:rsid w:val="00965706"/>
    <w:rsid w:val="00965FBB"/>
    <w:rsid w:val="00966545"/>
    <w:rsid w:val="00966592"/>
    <w:rsid w:val="00971242"/>
    <w:rsid w:val="009726DE"/>
    <w:rsid w:val="009729AC"/>
    <w:rsid w:val="00972DE7"/>
    <w:rsid w:val="00973A01"/>
    <w:rsid w:val="00973D96"/>
    <w:rsid w:val="0098030D"/>
    <w:rsid w:val="009805B2"/>
    <w:rsid w:val="00980F57"/>
    <w:rsid w:val="009824A5"/>
    <w:rsid w:val="00982C2C"/>
    <w:rsid w:val="00982CA5"/>
    <w:rsid w:val="00982E3C"/>
    <w:rsid w:val="00983997"/>
    <w:rsid w:val="00983ADD"/>
    <w:rsid w:val="00984D68"/>
    <w:rsid w:val="00985BE3"/>
    <w:rsid w:val="00985C39"/>
    <w:rsid w:val="00990BDA"/>
    <w:rsid w:val="00991291"/>
    <w:rsid w:val="00991A12"/>
    <w:rsid w:val="00991D9C"/>
    <w:rsid w:val="00991DC9"/>
    <w:rsid w:val="00992F8C"/>
    <w:rsid w:val="00993975"/>
    <w:rsid w:val="00993C24"/>
    <w:rsid w:val="00994222"/>
    <w:rsid w:val="009947DF"/>
    <w:rsid w:val="00995FC8"/>
    <w:rsid w:val="00996B20"/>
    <w:rsid w:val="009978F8"/>
    <w:rsid w:val="009A0D3E"/>
    <w:rsid w:val="009A2474"/>
    <w:rsid w:val="009A253C"/>
    <w:rsid w:val="009A3214"/>
    <w:rsid w:val="009A325D"/>
    <w:rsid w:val="009A3C20"/>
    <w:rsid w:val="009A3EAC"/>
    <w:rsid w:val="009A4E22"/>
    <w:rsid w:val="009A5FC6"/>
    <w:rsid w:val="009A6348"/>
    <w:rsid w:val="009A641F"/>
    <w:rsid w:val="009A6ED2"/>
    <w:rsid w:val="009A75D1"/>
    <w:rsid w:val="009B1B08"/>
    <w:rsid w:val="009B2453"/>
    <w:rsid w:val="009B25E2"/>
    <w:rsid w:val="009B32E9"/>
    <w:rsid w:val="009B40FA"/>
    <w:rsid w:val="009B5331"/>
    <w:rsid w:val="009B59CD"/>
    <w:rsid w:val="009B5AD4"/>
    <w:rsid w:val="009B726A"/>
    <w:rsid w:val="009B7B92"/>
    <w:rsid w:val="009C05CD"/>
    <w:rsid w:val="009C1722"/>
    <w:rsid w:val="009C1959"/>
    <w:rsid w:val="009C21B8"/>
    <w:rsid w:val="009C311D"/>
    <w:rsid w:val="009C4A97"/>
    <w:rsid w:val="009C524A"/>
    <w:rsid w:val="009C625B"/>
    <w:rsid w:val="009C7DCC"/>
    <w:rsid w:val="009D234C"/>
    <w:rsid w:val="009D3C1D"/>
    <w:rsid w:val="009D79B2"/>
    <w:rsid w:val="009E0096"/>
    <w:rsid w:val="009E0742"/>
    <w:rsid w:val="009E141B"/>
    <w:rsid w:val="009E16DD"/>
    <w:rsid w:val="009E1D5B"/>
    <w:rsid w:val="009E389C"/>
    <w:rsid w:val="009E3A4A"/>
    <w:rsid w:val="009E4DFE"/>
    <w:rsid w:val="009F0A27"/>
    <w:rsid w:val="009F0CB2"/>
    <w:rsid w:val="009F1465"/>
    <w:rsid w:val="009F14B2"/>
    <w:rsid w:val="009F1D43"/>
    <w:rsid w:val="009F1D57"/>
    <w:rsid w:val="009F2361"/>
    <w:rsid w:val="009F2587"/>
    <w:rsid w:val="009F2BCB"/>
    <w:rsid w:val="009F3425"/>
    <w:rsid w:val="009F4D5F"/>
    <w:rsid w:val="009F5E7A"/>
    <w:rsid w:val="009F69C7"/>
    <w:rsid w:val="009F6B34"/>
    <w:rsid w:val="009F6E00"/>
    <w:rsid w:val="00A0024C"/>
    <w:rsid w:val="00A010FC"/>
    <w:rsid w:val="00A013C6"/>
    <w:rsid w:val="00A01E4D"/>
    <w:rsid w:val="00A02C3E"/>
    <w:rsid w:val="00A02DD1"/>
    <w:rsid w:val="00A03075"/>
    <w:rsid w:val="00A034A4"/>
    <w:rsid w:val="00A04200"/>
    <w:rsid w:val="00A0460D"/>
    <w:rsid w:val="00A078F3"/>
    <w:rsid w:val="00A10634"/>
    <w:rsid w:val="00A10E2D"/>
    <w:rsid w:val="00A119A8"/>
    <w:rsid w:val="00A14CF2"/>
    <w:rsid w:val="00A15431"/>
    <w:rsid w:val="00A157E2"/>
    <w:rsid w:val="00A16280"/>
    <w:rsid w:val="00A163B5"/>
    <w:rsid w:val="00A16690"/>
    <w:rsid w:val="00A1755B"/>
    <w:rsid w:val="00A210EB"/>
    <w:rsid w:val="00A21C7E"/>
    <w:rsid w:val="00A2255C"/>
    <w:rsid w:val="00A2304E"/>
    <w:rsid w:val="00A2436E"/>
    <w:rsid w:val="00A245D1"/>
    <w:rsid w:val="00A24613"/>
    <w:rsid w:val="00A26715"/>
    <w:rsid w:val="00A26E82"/>
    <w:rsid w:val="00A2744A"/>
    <w:rsid w:val="00A278D4"/>
    <w:rsid w:val="00A27A89"/>
    <w:rsid w:val="00A31EAA"/>
    <w:rsid w:val="00A32C48"/>
    <w:rsid w:val="00A32EB4"/>
    <w:rsid w:val="00A32EE8"/>
    <w:rsid w:val="00A33060"/>
    <w:rsid w:val="00A334DB"/>
    <w:rsid w:val="00A35619"/>
    <w:rsid w:val="00A35B7A"/>
    <w:rsid w:val="00A36C72"/>
    <w:rsid w:val="00A36DA0"/>
    <w:rsid w:val="00A36DFF"/>
    <w:rsid w:val="00A36F18"/>
    <w:rsid w:val="00A37616"/>
    <w:rsid w:val="00A4007E"/>
    <w:rsid w:val="00A4155C"/>
    <w:rsid w:val="00A42CE1"/>
    <w:rsid w:val="00A4324C"/>
    <w:rsid w:val="00A4456B"/>
    <w:rsid w:val="00A46360"/>
    <w:rsid w:val="00A47762"/>
    <w:rsid w:val="00A47C90"/>
    <w:rsid w:val="00A508B8"/>
    <w:rsid w:val="00A50AE2"/>
    <w:rsid w:val="00A51674"/>
    <w:rsid w:val="00A51C6A"/>
    <w:rsid w:val="00A533C9"/>
    <w:rsid w:val="00A53C11"/>
    <w:rsid w:val="00A55D6F"/>
    <w:rsid w:val="00A561AE"/>
    <w:rsid w:val="00A56486"/>
    <w:rsid w:val="00A56C3E"/>
    <w:rsid w:val="00A574DE"/>
    <w:rsid w:val="00A6106B"/>
    <w:rsid w:val="00A61E28"/>
    <w:rsid w:val="00A6209C"/>
    <w:rsid w:val="00A6259F"/>
    <w:rsid w:val="00A627EE"/>
    <w:rsid w:val="00A63857"/>
    <w:rsid w:val="00A66A78"/>
    <w:rsid w:val="00A66CEA"/>
    <w:rsid w:val="00A672EA"/>
    <w:rsid w:val="00A703FC"/>
    <w:rsid w:val="00A704BE"/>
    <w:rsid w:val="00A724E5"/>
    <w:rsid w:val="00A74460"/>
    <w:rsid w:val="00A748A0"/>
    <w:rsid w:val="00A74A95"/>
    <w:rsid w:val="00A75260"/>
    <w:rsid w:val="00A75A52"/>
    <w:rsid w:val="00A75D4F"/>
    <w:rsid w:val="00A7788D"/>
    <w:rsid w:val="00A807C7"/>
    <w:rsid w:val="00A80FCE"/>
    <w:rsid w:val="00A81E3B"/>
    <w:rsid w:val="00A820B5"/>
    <w:rsid w:val="00A82278"/>
    <w:rsid w:val="00A83839"/>
    <w:rsid w:val="00A866A2"/>
    <w:rsid w:val="00A86D11"/>
    <w:rsid w:val="00A87124"/>
    <w:rsid w:val="00A875C0"/>
    <w:rsid w:val="00A878A7"/>
    <w:rsid w:val="00A87949"/>
    <w:rsid w:val="00A87AA1"/>
    <w:rsid w:val="00A87FC5"/>
    <w:rsid w:val="00A9193C"/>
    <w:rsid w:val="00A926A8"/>
    <w:rsid w:val="00A929FA"/>
    <w:rsid w:val="00A92C88"/>
    <w:rsid w:val="00A92E01"/>
    <w:rsid w:val="00A92EED"/>
    <w:rsid w:val="00A93DA5"/>
    <w:rsid w:val="00A945ED"/>
    <w:rsid w:val="00A946C3"/>
    <w:rsid w:val="00A94FC2"/>
    <w:rsid w:val="00A95777"/>
    <w:rsid w:val="00A95D8E"/>
    <w:rsid w:val="00A9668D"/>
    <w:rsid w:val="00AA038E"/>
    <w:rsid w:val="00AA0805"/>
    <w:rsid w:val="00AA0BFF"/>
    <w:rsid w:val="00AA0F2D"/>
    <w:rsid w:val="00AA1574"/>
    <w:rsid w:val="00AA373E"/>
    <w:rsid w:val="00AA3D8C"/>
    <w:rsid w:val="00AA41D6"/>
    <w:rsid w:val="00AA619D"/>
    <w:rsid w:val="00AB0A9D"/>
    <w:rsid w:val="00AB0E4E"/>
    <w:rsid w:val="00AB2D06"/>
    <w:rsid w:val="00AB3FC0"/>
    <w:rsid w:val="00AB48E3"/>
    <w:rsid w:val="00AB5937"/>
    <w:rsid w:val="00AB67DF"/>
    <w:rsid w:val="00AC0355"/>
    <w:rsid w:val="00AC0B9E"/>
    <w:rsid w:val="00AC0FD8"/>
    <w:rsid w:val="00AC11E0"/>
    <w:rsid w:val="00AC2BA1"/>
    <w:rsid w:val="00AC319C"/>
    <w:rsid w:val="00AC51B2"/>
    <w:rsid w:val="00AC52B0"/>
    <w:rsid w:val="00AC575D"/>
    <w:rsid w:val="00AC7223"/>
    <w:rsid w:val="00AC7822"/>
    <w:rsid w:val="00AD016C"/>
    <w:rsid w:val="00AD0311"/>
    <w:rsid w:val="00AD056A"/>
    <w:rsid w:val="00AD0F8F"/>
    <w:rsid w:val="00AD1735"/>
    <w:rsid w:val="00AD1738"/>
    <w:rsid w:val="00AD1DFB"/>
    <w:rsid w:val="00AD1E09"/>
    <w:rsid w:val="00AD229F"/>
    <w:rsid w:val="00AD2DD4"/>
    <w:rsid w:val="00AD5B09"/>
    <w:rsid w:val="00AD606B"/>
    <w:rsid w:val="00AD7BA8"/>
    <w:rsid w:val="00AE0403"/>
    <w:rsid w:val="00AE0D70"/>
    <w:rsid w:val="00AE1A86"/>
    <w:rsid w:val="00AE1E4B"/>
    <w:rsid w:val="00AE3D58"/>
    <w:rsid w:val="00AE4ADF"/>
    <w:rsid w:val="00AE531E"/>
    <w:rsid w:val="00AE6B73"/>
    <w:rsid w:val="00AF0340"/>
    <w:rsid w:val="00AF1959"/>
    <w:rsid w:val="00AF3A61"/>
    <w:rsid w:val="00AF3CE3"/>
    <w:rsid w:val="00AF4617"/>
    <w:rsid w:val="00AF4AD6"/>
    <w:rsid w:val="00AF5170"/>
    <w:rsid w:val="00AF52D5"/>
    <w:rsid w:val="00AF5EE2"/>
    <w:rsid w:val="00B01D07"/>
    <w:rsid w:val="00B03DB7"/>
    <w:rsid w:val="00B043FA"/>
    <w:rsid w:val="00B04693"/>
    <w:rsid w:val="00B05376"/>
    <w:rsid w:val="00B0620C"/>
    <w:rsid w:val="00B06701"/>
    <w:rsid w:val="00B06EC6"/>
    <w:rsid w:val="00B108EF"/>
    <w:rsid w:val="00B10F78"/>
    <w:rsid w:val="00B1104E"/>
    <w:rsid w:val="00B121DD"/>
    <w:rsid w:val="00B128DC"/>
    <w:rsid w:val="00B12AA4"/>
    <w:rsid w:val="00B12BA7"/>
    <w:rsid w:val="00B133F5"/>
    <w:rsid w:val="00B13C59"/>
    <w:rsid w:val="00B13C9A"/>
    <w:rsid w:val="00B1481A"/>
    <w:rsid w:val="00B15B66"/>
    <w:rsid w:val="00B16D83"/>
    <w:rsid w:val="00B177F5"/>
    <w:rsid w:val="00B2070F"/>
    <w:rsid w:val="00B20F2E"/>
    <w:rsid w:val="00B24422"/>
    <w:rsid w:val="00B24E83"/>
    <w:rsid w:val="00B26976"/>
    <w:rsid w:val="00B26B69"/>
    <w:rsid w:val="00B26D2E"/>
    <w:rsid w:val="00B275E4"/>
    <w:rsid w:val="00B27665"/>
    <w:rsid w:val="00B27EF8"/>
    <w:rsid w:val="00B303C0"/>
    <w:rsid w:val="00B30DD3"/>
    <w:rsid w:val="00B31634"/>
    <w:rsid w:val="00B31A59"/>
    <w:rsid w:val="00B32631"/>
    <w:rsid w:val="00B3264D"/>
    <w:rsid w:val="00B326B6"/>
    <w:rsid w:val="00B327A2"/>
    <w:rsid w:val="00B32861"/>
    <w:rsid w:val="00B32C18"/>
    <w:rsid w:val="00B33793"/>
    <w:rsid w:val="00B33C1F"/>
    <w:rsid w:val="00B34B76"/>
    <w:rsid w:val="00B34EFF"/>
    <w:rsid w:val="00B35357"/>
    <w:rsid w:val="00B357F0"/>
    <w:rsid w:val="00B3581B"/>
    <w:rsid w:val="00B3677A"/>
    <w:rsid w:val="00B37280"/>
    <w:rsid w:val="00B376A4"/>
    <w:rsid w:val="00B376FD"/>
    <w:rsid w:val="00B4047A"/>
    <w:rsid w:val="00B408CE"/>
    <w:rsid w:val="00B414F3"/>
    <w:rsid w:val="00B4185E"/>
    <w:rsid w:val="00B41D61"/>
    <w:rsid w:val="00B42138"/>
    <w:rsid w:val="00B42DB8"/>
    <w:rsid w:val="00B439B0"/>
    <w:rsid w:val="00B448CD"/>
    <w:rsid w:val="00B45554"/>
    <w:rsid w:val="00B45BA4"/>
    <w:rsid w:val="00B4649D"/>
    <w:rsid w:val="00B46A4D"/>
    <w:rsid w:val="00B50EF2"/>
    <w:rsid w:val="00B5250D"/>
    <w:rsid w:val="00B52B8C"/>
    <w:rsid w:val="00B534CB"/>
    <w:rsid w:val="00B5361A"/>
    <w:rsid w:val="00B539CC"/>
    <w:rsid w:val="00B53AE6"/>
    <w:rsid w:val="00B54866"/>
    <w:rsid w:val="00B5568C"/>
    <w:rsid w:val="00B559E4"/>
    <w:rsid w:val="00B5635B"/>
    <w:rsid w:val="00B5640B"/>
    <w:rsid w:val="00B569B7"/>
    <w:rsid w:val="00B56A68"/>
    <w:rsid w:val="00B57239"/>
    <w:rsid w:val="00B5769B"/>
    <w:rsid w:val="00B602DA"/>
    <w:rsid w:val="00B60687"/>
    <w:rsid w:val="00B611D7"/>
    <w:rsid w:val="00B61CF2"/>
    <w:rsid w:val="00B62430"/>
    <w:rsid w:val="00B62795"/>
    <w:rsid w:val="00B627C5"/>
    <w:rsid w:val="00B62D1E"/>
    <w:rsid w:val="00B634D0"/>
    <w:rsid w:val="00B64281"/>
    <w:rsid w:val="00B65AA2"/>
    <w:rsid w:val="00B67163"/>
    <w:rsid w:val="00B733E5"/>
    <w:rsid w:val="00B73FD0"/>
    <w:rsid w:val="00B76039"/>
    <w:rsid w:val="00B76332"/>
    <w:rsid w:val="00B76755"/>
    <w:rsid w:val="00B77AE9"/>
    <w:rsid w:val="00B80F75"/>
    <w:rsid w:val="00B81151"/>
    <w:rsid w:val="00B81193"/>
    <w:rsid w:val="00B821CA"/>
    <w:rsid w:val="00B83C2A"/>
    <w:rsid w:val="00B84BD0"/>
    <w:rsid w:val="00B84CCA"/>
    <w:rsid w:val="00B85718"/>
    <w:rsid w:val="00B86D12"/>
    <w:rsid w:val="00B86F17"/>
    <w:rsid w:val="00B87AA3"/>
    <w:rsid w:val="00B9009F"/>
    <w:rsid w:val="00B90B2B"/>
    <w:rsid w:val="00B91861"/>
    <w:rsid w:val="00B91D7B"/>
    <w:rsid w:val="00B92008"/>
    <w:rsid w:val="00B9566B"/>
    <w:rsid w:val="00B95BB3"/>
    <w:rsid w:val="00B9678F"/>
    <w:rsid w:val="00B976F5"/>
    <w:rsid w:val="00B97703"/>
    <w:rsid w:val="00BA1901"/>
    <w:rsid w:val="00BA2337"/>
    <w:rsid w:val="00BA2465"/>
    <w:rsid w:val="00BA2505"/>
    <w:rsid w:val="00BA4B9B"/>
    <w:rsid w:val="00BA4D0F"/>
    <w:rsid w:val="00BA6567"/>
    <w:rsid w:val="00BA700A"/>
    <w:rsid w:val="00BA71B5"/>
    <w:rsid w:val="00BA7633"/>
    <w:rsid w:val="00BA7E5C"/>
    <w:rsid w:val="00BB01F0"/>
    <w:rsid w:val="00BB0AFE"/>
    <w:rsid w:val="00BB2AA9"/>
    <w:rsid w:val="00BB3DB6"/>
    <w:rsid w:val="00BB400E"/>
    <w:rsid w:val="00BB5E89"/>
    <w:rsid w:val="00BB75F4"/>
    <w:rsid w:val="00BB7A00"/>
    <w:rsid w:val="00BC15CE"/>
    <w:rsid w:val="00BC1C6F"/>
    <w:rsid w:val="00BC210D"/>
    <w:rsid w:val="00BC3622"/>
    <w:rsid w:val="00BC3CBC"/>
    <w:rsid w:val="00BC68C7"/>
    <w:rsid w:val="00BC7EC1"/>
    <w:rsid w:val="00BD048A"/>
    <w:rsid w:val="00BD0933"/>
    <w:rsid w:val="00BD132E"/>
    <w:rsid w:val="00BD34AE"/>
    <w:rsid w:val="00BD4B8A"/>
    <w:rsid w:val="00BD58B7"/>
    <w:rsid w:val="00BD6647"/>
    <w:rsid w:val="00BD6C79"/>
    <w:rsid w:val="00BD7959"/>
    <w:rsid w:val="00BD7BF4"/>
    <w:rsid w:val="00BE06C4"/>
    <w:rsid w:val="00BE0F89"/>
    <w:rsid w:val="00BE1AF1"/>
    <w:rsid w:val="00BE1B85"/>
    <w:rsid w:val="00BE1F27"/>
    <w:rsid w:val="00BE3083"/>
    <w:rsid w:val="00BE30B4"/>
    <w:rsid w:val="00BE31CE"/>
    <w:rsid w:val="00BE3F4C"/>
    <w:rsid w:val="00BE3FCE"/>
    <w:rsid w:val="00BE5BFF"/>
    <w:rsid w:val="00BE647A"/>
    <w:rsid w:val="00BE7C4A"/>
    <w:rsid w:val="00BF108E"/>
    <w:rsid w:val="00BF16A7"/>
    <w:rsid w:val="00BF1842"/>
    <w:rsid w:val="00BF2C45"/>
    <w:rsid w:val="00BF3028"/>
    <w:rsid w:val="00BF3D40"/>
    <w:rsid w:val="00BF3DEF"/>
    <w:rsid w:val="00BF4523"/>
    <w:rsid w:val="00BF45AD"/>
    <w:rsid w:val="00BF57B5"/>
    <w:rsid w:val="00BF5CCD"/>
    <w:rsid w:val="00BF74CD"/>
    <w:rsid w:val="00C01D32"/>
    <w:rsid w:val="00C020AF"/>
    <w:rsid w:val="00C03571"/>
    <w:rsid w:val="00C0378F"/>
    <w:rsid w:val="00C04A75"/>
    <w:rsid w:val="00C05F15"/>
    <w:rsid w:val="00C0648C"/>
    <w:rsid w:val="00C0665A"/>
    <w:rsid w:val="00C071B1"/>
    <w:rsid w:val="00C073A8"/>
    <w:rsid w:val="00C07449"/>
    <w:rsid w:val="00C075AA"/>
    <w:rsid w:val="00C07993"/>
    <w:rsid w:val="00C07D16"/>
    <w:rsid w:val="00C10390"/>
    <w:rsid w:val="00C1072A"/>
    <w:rsid w:val="00C109B5"/>
    <w:rsid w:val="00C109C3"/>
    <w:rsid w:val="00C10D39"/>
    <w:rsid w:val="00C12797"/>
    <w:rsid w:val="00C132F8"/>
    <w:rsid w:val="00C14508"/>
    <w:rsid w:val="00C14C17"/>
    <w:rsid w:val="00C15497"/>
    <w:rsid w:val="00C17ECE"/>
    <w:rsid w:val="00C21755"/>
    <w:rsid w:val="00C229F2"/>
    <w:rsid w:val="00C23D27"/>
    <w:rsid w:val="00C241CD"/>
    <w:rsid w:val="00C24A54"/>
    <w:rsid w:val="00C24CC1"/>
    <w:rsid w:val="00C2572D"/>
    <w:rsid w:val="00C26563"/>
    <w:rsid w:val="00C26D9D"/>
    <w:rsid w:val="00C271AD"/>
    <w:rsid w:val="00C27453"/>
    <w:rsid w:val="00C276AB"/>
    <w:rsid w:val="00C27EA1"/>
    <w:rsid w:val="00C302C0"/>
    <w:rsid w:val="00C3114D"/>
    <w:rsid w:val="00C31211"/>
    <w:rsid w:val="00C312E2"/>
    <w:rsid w:val="00C33998"/>
    <w:rsid w:val="00C34A82"/>
    <w:rsid w:val="00C355F6"/>
    <w:rsid w:val="00C41C25"/>
    <w:rsid w:val="00C42B9A"/>
    <w:rsid w:val="00C430D9"/>
    <w:rsid w:val="00C437A1"/>
    <w:rsid w:val="00C4588B"/>
    <w:rsid w:val="00C45E90"/>
    <w:rsid w:val="00C470A5"/>
    <w:rsid w:val="00C47171"/>
    <w:rsid w:val="00C506D5"/>
    <w:rsid w:val="00C51C49"/>
    <w:rsid w:val="00C51FC7"/>
    <w:rsid w:val="00C52854"/>
    <w:rsid w:val="00C528BF"/>
    <w:rsid w:val="00C52EC8"/>
    <w:rsid w:val="00C5391B"/>
    <w:rsid w:val="00C540EF"/>
    <w:rsid w:val="00C543AB"/>
    <w:rsid w:val="00C54605"/>
    <w:rsid w:val="00C54932"/>
    <w:rsid w:val="00C55A8F"/>
    <w:rsid w:val="00C55CBF"/>
    <w:rsid w:val="00C560F6"/>
    <w:rsid w:val="00C56380"/>
    <w:rsid w:val="00C56A1E"/>
    <w:rsid w:val="00C56EB6"/>
    <w:rsid w:val="00C614F0"/>
    <w:rsid w:val="00C61939"/>
    <w:rsid w:val="00C6277A"/>
    <w:rsid w:val="00C63EC4"/>
    <w:rsid w:val="00C663FB"/>
    <w:rsid w:val="00C677F9"/>
    <w:rsid w:val="00C67C5E"/>
    <w:rsid w:val="00C67E63"/>
    <w:rsid w:val="00C705BC"/>
    <w:rsid w:val="00C71786"/>
    <w:rsid w:val="00C72056"/>
    <w:rsid w:val="00C723CC"/>
    <w:rsid w:val="00C72A2E"/>
    <w:rsid w:val="00C73AE8"/>
    <w:rsid w:val="00C749C1"/>
    <w:rsid w:val="00C74FC4"/>
    <w:rsid w:val="00C75206"/>
    <w:rsid w:val="00C75302"/>
    <w:rsid w:val="00C775A1"/>
    <w:rsid w:val="00C77893"/>
    <w:rsid w:val="00C8065A"/>
    <w:rsid w:val="00C81B57"/>
    <w:rsid w:val="00C82044"/>
    <w:rsid w:val="00C820EA"/>
    <w:rsid w:val="00C82BAE"/>
    <w:rsid w:val="00C83676"/>
    <w:rsid w:val="00C836B8"/>
    <w:rsid w:val="00C83A45"/>
    <w:rsid w:val="00C83B11"/>
    <w:rsid w:val="00C84CB5"/>
    <w:rsid w:val="00C85EBF"/>
    <w:rsid w:val="00C86FD3"/>
    <w:rsid w:val="00C87284"/>
    <w:rsid w:val="00C8737F"/>
    <w:rsid w:val="00C90020"/>
    <w:rsid w:val="00C91248"/>
    <w:rsid w:val="00C91BA7"/>
    <w:rsid w:val="00C93070"/>
    <w:rsid w:val="00C93537"/>
    <w:rsid w:val="00C936D0"/>
    <w:rsid w:val="00C93BD2"/>
    <w:rsid w:val="00C94021"/>
    <w:rsid w:val="00C943B9"/>
    <w:rsid w:val="00C94452"/>
    <w:rsid w:val="00C958B2"/>
    <w:rsid w:val="00C96423"/>
    <w:rsid w:val="00C97D7D"/>
    <w:rsid w:val="00CA03DD"/>
    <w:rsid w:val="00CA06D4"/>
    <w:rsid w:val="00CA0743"/>
    <w:rsid w:val="00CA0D66"/>
    <w:rsid w:val="00CA0E9E"/>
    <w:rsid w:val="00CA18E9"/>
    <w:rsid w:val="00CA1F84"/>
    <w:rsid w:val="00CA2322"/>
    <w:rsid w:val="00CA2D1D"/>
    <w:rsid w:val="00CA32C5"/>
    <w:rsid w:val="00CA3B0E"/>
    <w:rsid w:val="00CA3D27"/>
    <w:rsid w:val="00CA4688"/>
    <w:rsid w:val="00CA791F"/>
    <w:rsid w:val="00CB0BC0"/>
    <w:rsid w:val="00CB0E58"/>
    <w:rsid w:val="00CB156C"/>
    <w:rsid w:val="00CB1927"/>
    <w:rsid w:val="00CB1E4F"/>
    <w:rsid w:val="00CB31C9"/>
    <w:rsid w:val="00CB3B1F"/>
    <w:rsid w:val="00CB4872"/>
    <w:rsid w:val="00CB49FD"/>
    <w:rsid w:val="00CB4A39"/>
    <w:rsid w:val="00CB5426"/>
    <w:rsid w:val="00CB5E1B"/>
    <w:rsid w:val="00CB7038"/>
    <w:rsid w:val="00CB7B46"/>
    <w:rsid w:val="00CB7BBA"/>
    <w:rsid w:val="00CB7BC3"/>
    <w:rsid w:val="00CC51F8"/>
    <w:rsid w:val="00CC5F4C"/>
    <w:rsid w:val="00CC6612"/>
    <w:rsid w:val="00CC77C7"/>
    <w:rsid w:val="00CC79A8"/>
    <w:rsid w:val="00CD0CA2"/>
    <w:rsid w:val="00CD213C"/>
    <w:rsid w:val="00CD2874"/>
    <w:rsid w:val="00CD3104"/>
    <w:rsid w:val="00CD3206"/>
    <w:rsid w:val="00CD3418"/>
    <w:rsid w:val="00CD4057"/>
    <w:rsid w:val="00CD4235"/>
    <w:rsid w:val="00CD43F5"/>
    <w:rsid w:val="00CD4542"/>
    <w:rsid w:val="00CD5326"/>
    <w:rsid w:val="00CD5EE7"/>
    <w:rsid w:val="00CD6C03"/>
    <w:rsid w:val="00CD6CCA"/>
    <w:rsid w:val="00CE0D41"/>
    <w:rsid w:val="00CE3E53"/>
    <w:rsid w:val="00CE6DFE"/>
    <w:rsid w:val="00CE78E5"/>
    <w:rsid w:val="00CF04D9"/>
    <w:rsid w:val="00CF09C4"/>
    <w:rsid w:val="00CF2F35"/>
    <w:rsid w:val="00CF37C5"/>
    <w:rsid w:val="00CF3B7C"/>
    <w:rsid w:val="00CF4A7B"/>
    <w:rsid w:val="00CF5906"/>
    <w:rsid w:val="00CF5A10"/>
    <w:rsid w:val="00CF6090"/>
    <w:rsid w:val="00CF660F"/>
    <w:rsid w:val="00CF6997"/>
    <w:rsid w:val="00CF6EF8"/>
    <w:rsid w:val="00D001C5"/>
    <w:rsid w:val="00D0071B"/>
    <w:rsid w:val="00D0148B"/>
    <w:rsid w:val="00D017B1"/>
    <w:rsid w:val="00D01AAE"/>
    <w:rsid w:val="00D01FC0"/>
    <w:rsid w:val="00D020FE"/>
    <w:rsid w:val="00D02230"/>
    <w:rsid w:val="00D02341"/>
    <w:rsid w:val="00D02A12"/>
    <w:rsid w:val="00D02A2B"/>
    <w:rsid w:val="00D02C52"/>
    <w:rsid w:val="00D031CE"/>
    <w:rsid w:val="00D0325B"/>
    <w:rsid w:val="00D041B2"/>
    <w:rsid w:val="00D05D99"/>
    <w:rsid w:val="00D05E52"/>
    <w:rsid w:val="00D061FB"/>
    <w:rsid w:val="00D0767C"/>
    <w:rsid w:val="00D11395"/>
    <w:rsid w:val="00D11909"/>
    <w:rsid w:val="00D120A5"/>
    <w:rsid w:val="00D122B9"/>
    <w:rsid w:val="00D1272F"/>
    <w:rsid w:val="00D13288"/>
    <w:rsid w:val="00D1352A"/>
    <w:rsid w:val="00D13849"/>
    <w:rsid w:val="00D13F62"/>
    <w:rsid w:val="00D1545C"/>
    <w:rsid w:val="00D1621F"/>
    <w:rsid w:val="00D1678B"/>
    <w:rsid w:val="00D170AC"/>
    <w:rsid w:val="00D1743F"/>
    <w:rsid w:val="00D17455"/>
    <w:rsid w:val="00D174FC"/>
    <w:rsid w:val="00D17636"/>
    <w:rsid w:val="00D17981"/>
    <w:rsid w:val="00D20CE2"/>
    <w:rsid w:val="00D20EC7"/>
    <w:rsid w:val="00D22786"/>
    <w:rsid w:val="00D22D3F"/>
    <w:rsid w:val="00D22D69"/>
    <w:rsid w:val="00D2657F"/>
    <w:rsid w:val="00D265B2"/>
    <w:rsid w:val="00D2728D"/>
    <w:rsid w:val="00D304EB"/>
    <w:rsid w:val="00D31945"/>
    <w:rsid w:val="00D31E68"/>
    <w:rsid w:val="00D321A5"/>
    <w:rsid w:val="00D33153"/>
    <w:rsid w:val="00D34A1A"/>
    <w:rsid w:val="00D3604E"/>
    <w:rsid w:val="00D36D1C"/>
    <w:rsid w:val="00D370D6"/>
    <w:rsid w:val="00D4027C"/>
    <w:rsid w:val="00D403CC"/>
    <w:rsid w:val="00D40846"/>
    <w:rsid w:val="00D41440"/>
    <w:rsid w:val="00D419DA"/>
    <w:rsid w:val="00D41A42"/>
    <w:rsid w:val="00D42801"/>
    <w:rsid w:val="00D448FE"/>
    <w:rsid w:val="00D44B10"/>
    <w:rsid w:val="00D44E1E"/>
    <w:rsid w:val="00D4536F"/>
    <w:rsid w:val="00D46F65"/>
    <w:rsid w:val="00D471CA"/>
    <w:rsid w:val="00D47499"/>
    <w:rsid w:val="00D47E69"/>
    <w:rsid w:val="00D47F61"/>
    <w:rsid w:val="00D5040B"/>
    <w:rsid w:val="00D50B12"/>
    <w:rsid w:val="00D510CB"/>
    <w:rsid w:val="00D5122B"/>
    <w:rsid w:val="00D51BED"/>
    <w:rsid w:val="00D52275"/>
    <w:rsid w:val="00D52BFD"/>
    <w:rsid w:val="00D530A6"/>
    <w:rsid w:val="00D541EC"/>
    <w:rsid w:val="00D5449F"/>
    <w:rsid w:val="00D55B41"/>
    <w:rsid w:val="00D56308"/>
    <w:rsid w:val="00D5752F"/>
    <w:rsid w:val="00D57B43"/>
    <w:rsid w:val="00D63609"/>
    <w:rsid w:val="00D639FB"/>
    <w:rsid w:val="00D63A10"/>
    <w:rsid w:val="00D63DC1"/>
    <w:rsid w:val="00D63EDA"/>
    <w:rsid w:val="00D65EF0"/>
    <w:rsid w:val="00D66C37"/>
    <w:rsid w:val="00D671F8"/>
    <w:rsid w:val="00D67275"/>
    <w:rsid w:val="00D672D5"/>
    <w:rsid w:val="00D6750B"/>
    <w:rsid w:val="00D67926"/>
    <w:rsid w:val="00D67988"/>
    <w:rsid w:val="00D702BD"/>
    <w:rsid w:val="00D72CF5"/>
    <w:rsid w:val="00D75CB0"/>
    <w:rsid w:val="00D75DD4"/>
    <w:rsid w:val="00D76006"/>
    <w:rsid w:val="00D77641"/>
    <w:rsid w:val="00D80212"/>
    <w:rsid w:val="00D80C4C"/>
    <w:rsid w:val="00D82411"/>
    <w:rsid w:val="00D82B2B"/>
    <w:rsid w:val="00D83148"/>
    <w:rsid w:val="00D8388A"/>
    <w:rsid w:val="00D84101"/>
    <w:rsid w:val="00D845F7"/>
    <w:rsid w:val="00D848F9"/>
    <w:rsid w:val="00D86644"/>
    <w:rsid w:val="00D87E59"/>
    <w:rsid w:val="00D87F0E"/>
    <w:rsid w:val="00D90CF8"/>
    <w:rsid w:val="00D916F8"/>
    <w:rsid w:val="00D91AE6"/>
    <w:rsid w:val="00D91DA0"/>
    <w:rsid w:val="00D92538"/>
    <w:rsid w:val="00D934AD"/>
    <w:rsid w:val="00D94231"/>
    <w:rsid w:val="00D962D5"/>
    <w:rsid w:val="00D97890"/>
    <w:rsid w:val="00D97AC4"/>
    <w:rsid w:val="00D97B16"/>
    <w:rsid w:val="00DA0092"/>
    <w:rsid w:val="00DA2D96"/>
    <w:rsid w:val="00DA340B"/>
    <w:rsid w:val="00DA3BB9"/>
    <w:rsid w:val="00DA4CEC"/>
    <w:rsid w:val="00DA563B"/>
    <w:rsid w:val="00DA58CB"/>
    <w:rsid w:val="00DA5E12"/>
    <w:rsid w:val="00DB0811"/>
    <w:rsid w:val="00DB1A17"/>
    <w:rsid w:val="00DB4614"/>
    <w:rsid w:val="00DB46E7"/>
    <w:rsid w:val="00DB4728"/>
    <w:rsid w:val="00DB781B"/>
    <w:rsid w:val="00DC059A"/>
    <w:rsid w:val="00DC085A"/>
    <w:rsid w:val="00DC0D63"/>
    <w:rsid w:val="00DC22E8"/>
    <w:rsid w:val="00DC2820"/>
    <w:rsid w:val="00DC30A7"/>
    <w:rsid w:val="00DC3BF7"/>
    <w:rsid w:val="00DC42A6"/>
    <w:rsid w:val="00DC6035"/>
    <w:rsid w:val="00DC62FA"/>
    <w:rsid w:val="00DC6687"/>
    <w:rsid w:val="00DC7451"/>
    <w:rsid w:val="00DC7538"/>
    <w:rsid w:val="00DC7BA1"/>
    <w:rsid w:val="00DC7CAC"/>
    <w:rsid w:val="00DD16DC"/>
    <w:rsid w:val="00DD1B5F"/>
    <w:rsid w:val="00DD26DF"/>
    <w:rsid w:val="00DD33AA"/>
    <w:rsid w:val="00DD36CA"/>
    <w:rsid w:val="00DD3EE4"/>
    <w:rsid w:val="00DD4802"/>
    <w:rsid w:val="00DD509A"/>
    <w:rsid w:val="00DD5384"/>
    <w:rsid w:val="00DD5FF4"/>
    <w:rsid w:val="00DD7DBF"/>
    <w:rsid w:val="00DD7F4C"/>
    <w:rsid w:val="00DE0051"/>
    <w:rsid w:val="00DE0CBD"/>
    <w:rsid w:val="00DE0DFF"/>
    <w:rsid w:val="00DE1E71"/>
    <w:rsid w:val="00DE38DA"/>
    <w:rsid w:val="00DE41CA"/>
    <w:rsid w:val="00DE45E1"/>
    <w:rsid w:val="00DE7F8C"/>
    <w:rsid w:val="00DF07DC"/>
    <w:rsid w:val="00DF0CFA"/>
    <w:rsid w:val="00DF0FC8"/>
    <w:rsid w:val="00DF15F6"/>
    <w:rsid w:val="00DF2C17"/>
    <w:rsid w:val="00DF2D43"/>
    <w:rsid w:val="00DF33E0"/>
    <w:rsid w:val="00DF52D1"/>
    <w:rsid w:val="00DF539A"/>
    <w:rsid w:val="00DF5DBC"/>
    <w:rsid w:val="00DF736E"/>
    <w:rsid w:val="00DF74C0"/>
    <w:rsid w:val="00E00DE0"/>
    <w:rsid w:val="00E020C7"/>
    <w:rsid w:val="00E03553"/>
    <w:rsid w:val="00E042F7"/>
    <w:rsid w:val="00E07849"/>
    <w:rsid w:val="00E101C5"/>
    <w:rsid w:val="00E12267"/>
    <w:rsid w:val="00E143DC"/>
    <w:rsid w:val="00E15625"/>
    <w:rsid w:val="00E1587F"/>
    <w:rsid w:val="00E15B46"/>
    <w:rsid w:val="00E16087"/>
    <w:rsid w:val="00E161CB"/>
    <w:rsid w:val="00E164C9"/>
    <w:rsid w:val="00E16539"/>
    <w:rsid w:val="00E16585"/>
    <w:rsid w:val="00E213DA"/>
    <w:rsid w:val="00E22253"/>
    <w:rsid w:val="00E22727"/>
    <w:rsid w:val="00E22CF3"/>
    <w:rsid w:val="00E25225"/>
    <w:rsid w:val="00E30B16"/>
    <w:rsid w:val="00E30D72"/>
    <w:rsid w:val="00E3306F"/>
    <w:rsid w:val="00E331BB"/>
    <w:rsid w:val="00E34C05"/>
    <w:rsid w:val="00E34C88"/>
    <w:rsid w:val="00E35D66"/>
    <w:rsid w:val="00E36578"/>
    <w:rsid w:val="00E36FAC"/>
    <w:rsid w:val="00E3755B"/>
    <w:rsid w:val="00E37F5E"/>
    <w:rsid w:val="00E40682"/>
    <w:rsid w:val="00E413B9"/>
    <w:rsid w:val="00E41BF5"/>
    <w:rsid w:val="00E425A8"/>
    <w:rsid w:val="00E43813"/>
    <w:rsid w:val="00E448C8"/>
    <w:rsid w:val="00E44985"/>
    <w:rsid w:val="00E46D72"/>
    <w:rsid w:val="00E473E9"/>
    <w:rsid w:val="00E47BD5"/>
    <w:rsid w:val="00E5014D"/>
    <w:rsid w:val="00E507D1"/>
    <w:rsid w:val="00E50BB2"/>
    <w:rsid w:val="00E51732"/>
    <w:rsid w:val="00E532AC"/>
    <w:rsid w:val="00E54FF2"/>
    <w:rsid w:val="00E55433"/>
    <w:rsid w:val="00E55C9B"/>
    <w:rsid w:val="00E55D81"/>
    <w:rsid w:val="00E56571"/>
    <w:rsid w:val="00E57755"/>
    <w:rsid w:val="00E6049D"/>
    <w:rsid w:val="00E60649"/>
    <w:rsid w:val="00E60D4C"/>
    <w:rsid w:val="00E62704"/>
    <w:rsid w:val="00E628D3"/>
    <w:rsid w:val="00E63076"/>
    <w:rsid w:val="00E63357"/>
    <w:rsid w:val="00E63602"/>
    <w:rsid w:val="00E63993"/>
    <w:rsid w:val="00E6447B"/>
    <w:rsid w:val="00E6471C"/>
    <w:rsid w:val="00E64E45"/>
    <w:rsid w:val="00E66253"/>
    <w:rsid w:val="00E6631E"/>
    <w:rsid w:val="00E67D33"/>
    <w:rsid w:val="00E719AA"/>
    <w:rsid w:val="00E71E7A"/>
    <w:rsid w:val="00E72436"/>
    <w:rsid w:val="00E729C7"/>
    <w:rsid w:val="00E72B69"/>
    <w:rsid w:val="00E73EEA"/>
    <w:rsid w:val="00E741E3"/>
    <w:rsid w:val="00E74E4C"/>
    <w:rsid w:val="00E75262"/>
    <w:rsid w:val="00E75EE5"/>
    <w:rsid w:val="00E76A49"/>
    <w:rsid w:val="00E76D66"/>
    <w:rsid w:val="00E76D90"/>
    <w:rsid w:val="00E7756C"/>
    <w:rsid w:val="00E77984"/>
    <w:rsid w:val="00E77B0D"/>
    <w:rsid w:val="00E77DA0"/>
    <w:rsid w:val="00E80E27"/>
    <w:rsid w:val="00E8137A"/>
    <w:rsid w:val="00E81A7A"/>
    <w:rsid w:val="00E81DE8"/>
    <w:rsid w:val="00E83591"/>
    <w:rsid w:val="00E85BD1"/>
    <w:rsid w:val="00E85F02"/>
    <w:rsid w:val="00E8753E"/>
    <w:rsid w:val="00E87A69"/>
    <w:rsid w:val="00E905AC"/>
    <w:rsid w:val="00E908FA"/>
    <w:rsid w:val="00E90B50"/>
    <w:rsid w:val="00E92B9D"/>
    <w:rsid w:val="00E934B4"/>
    <w:rsid w:val="00E952ED"/>
    <w:rsid w:val="00E954A9"/>
    <w:rsid w:val="00E95B55"/>
    <w:rsid w:val="00E969CE"/>
    <w:rsid w:val="00EA24A5"/>
    <w:rsid w:val="00EA27DB"/>
    <w:rsid w:val="00EA3722"/>
    <w:rsid w:val="00EA413D"/>
    <w:rsid w:val="00EA4516"/>
    <w:rsid w:val="00EA5B52"/>
    <w:rsid w:val="00EA618B"/>
    <w:rsid w:val="00EA6FCE"/>
    <w:rsid w:val="00EA70A3"/>
    <w:rsid w:val="00EA7276"/>
    <w:rsid w:val="00EA7700"/>
    <w:rsid w:val="00EB08CE"/>
    <w:rsid w:val="00EB2835"/>
    <w:rsid w:val="00EB33F0"/>
    <w:rsid w:val="00EB41AE"/>
    <w:rsid w:val="00EB4FBE"/>
    <w:rsid w:val="00EB5C5F"/>
    <w:rsid w:val="00EB650C"/>
    <w:rsid w:val="00EB660C"/>
    <w:rsid w:val="00EB7478"/>
    <w:rsid w:val="00EB74B6"/>
    <w:rsid w:val="00EB760A"/>
    <w:rsid w:val="00EC0AD5"/>
    <w:rsid w:val="00EC0BCF"/>
    <w:rsid w:val="00EC12CA"/>
    <w:rsid w:val="00EC1E70"/>
    <w:rsid w:val="00EC2754"/>
    <w:rsid w:val="00EC2E09"/>
    <w:rsid w:val="00EC2E83"/>
    <w:rsid w:val="00EC389B"/>
    <w:rsid w:val="00EC5426"/>
    <w:rsid w:val="00EC60A8"/>
    <w:rsid w:val="00EC625C"/>
    <w:rsid w:val="00EC6766"/>
    <w:rsid w:val="00EC6C04"/>
    <w:rsid w:val="00EC6E38"/>
    <w:rsid w:val="00EC7402"/>
    <w:rsid w:val="00EC7662"/>
    <w:rsid w:val="00ED1DDE"/>
    <w:rsid w:val="00ED2109"/>
    <w:rsid w:val="00ED337E"/>
    <w:rsid w:val="00ED3B6C"/>
    <w:rsid w:val="00ED47CD"/>
    <w:rsid w:val="00ED583C"/>
    <w:rsid w:val="00ED5CCF"/>
    <w:rsid w:val="00ED663A"/>
    <w:rsid w:val="00EE01A5"/>
    <w:rsid w:val="00EE0BA0"/>
    <w:rsid w:val="00EE15A4"/>
    <w:rsid w:val="00EE2294"/>
    <w:rsid w:val="00EE25C8"/>
    <w:rsid w:val="00EE3821"/>
    <w:rsid w:val="00EE3958"/>
    <w:rsid w:val="00EE46EF"/>
    <w:rsid w:val="00EE4A9B"/>
    <w:rsid w:val="00EE4D4B"/>
    <w:rsid w:val="00EE55A6"/>
    <w:rsid w:val="00EE6070"/>
    <w:rsid w:val="00EE6DEC"/>
    <w:rsid w:val="00EF06A2"/>
    <w:rsid w:val="00EF089D"/>
    <w:rsid w:val="00EF2B73"/>
    <w:rsid w:val="00EF358F"/>
    <w:rsid w:val="00EF4BBD"/>
    <w:rsid w:val="00EF52D8"/>
    <w:rsid w:val="00EF5E28"/>
    <w:rsid w:val="00EF61EC"/>
    <w:rsid w:val="00EF6B20"/>
    <w:rsid w:val="00EF7F2B"/>
    <w:rsid w:val="00F01848"/>
    <w:rsid w:val="00F02764"/>
    <w:rsid w:val="00F043EB"/>
    <w:rsid w:val="00F046CF"/>
    <w:rsid w:val="00F04751"/>
    <w:rsid w:val="00F0685A"/>
    <w:rsid w:val="00F07122"/>
    <w:rsid w:val="00F07A90"/>
    <w:rsid w:val="00F1037C"/>
    <w:rsid w:val="00F103F2"/>
    <w:rsid w:val="00F107A9"/>
    <w:rsid w:val="00F14E57"/>
    <w:rsid w:val="00F15A4C"/>
    <w:rsid w:val="00F16138"/>
    <w:rsid w:val="00F1613A"/>
    <w:rsid w:val="00F169C3"/>
    <w:rsid w:val="00F17DA3"/>
    <w:rsid w:val="00F20010"/>
    <w:rsid w:val="00F2063F"/>
    <w:rsid w:val="00F20B4F"/>
    <w:rsid w:val="00F2138C"/>
    <w:rsid w:val="00F218AA"/>
    <w:rsid w:val="00F21F8C"/>
    <w:rsid w:val="00F233C7"/>
    <w:rsid w:val="00F245C7"/>
    <w:rsid w:val="00F2574D"/>
    <w:rsid w:val="00F25AC3"/>
    <w:rsid w:val="00F266AE"/>
    <w:rsid w:val="00F26B7A"/>
    <w:rsid w:val="00F27CD6"/>
    <w:rsid w:val="00F3118E"/>
    <w:rsid w:val="00F31869"/>
    <w:rsid w:val="00F322B5"/>
    <w:rsid w:val="00F33B09"/>
    <w:rsid w:val="00F33B49"/>
    <w:rsid w:val="00F34EEC"/>
    <w:rsid w:val="00F36B98"/>
    <w:rsid w:val="00F40B3D"/>
    <w:rsid w:val="00F425F9"/>
    <w:rsid w:val="00F43DFF"/>
    <w:rsid w:val="00F4415A"/>
    <w:rsid w:val="00F4434D"/>
    <w:rsid w:val="00F44A62"/>
    <w:rsid w:val="00F45DAD"/>
    <w:rsid w:val="00F4629C"/>
    <w:rsid w:val="00F469F1"/>
    <w:rsid w:val="00F47616"/>
    <w:rsid w:val="00F50969"/>
    <w:rsid w:val="00F50B0D"/>
    <w:rsid w:val="00F50E7A"/>
    <w:rsid w:val="00F51B17"/>
    <w:rsid w:val="00F5203F"/>
    <w:rsid w:val="00F5221B"/>
    <w:rsid w:val="00F52408"/>
    <w:rsid w:val="00F52FE8"/>
    <w:rsid w:val="00F53D13"/>
    <w:rsid w:val="00F54C28"/>
    <w:rsid w:val="00F55E9B"/>
    <w:rsid w:val="00F56BFC"/>
    <w:rsid w:val="00F60206"/>
    <w:rsid w:val="00F62A47"/>
    <w:rsid w:val="00F62D26"/>
    <w:rsid w:val="00F63C21"/>
    <w:rsid w:val="00F64A9A"/>
    <w:rsid w:val="00F65915"/>
    <w:rsid w:val="00F65CBA"/>
    <w:rsid w:val="00F663E4"/>
    <w:rsid w:val="00F668FD"/>
    <w:rsid w:val="00F66FB7"/>
    <w:rsid w:val="00F701AA"/>
    <w:rsid w:val="00F701FC"/>
    <w:rsid w:val="00F70336"/>
    <w:rsid w:val="00F72FF5"/>
    <w:rsid w:val="00F737BF"/>
    <w:rsid w:val="00F7406A"/>
    <w:rsid w:val="00F74F69"/>
    <w:rsid w:val="00F75610"/>
    <w:rsid w:val="00F7613A"/>
    <w:rsid w:val="00F769EC"/>
    <w:rsid w:val="00F80B0E"/>
    <w:rsid w:val="00F813AE"/>
    <w:rsid w:val="00F8209E"/>
    <w:rsid w:val="00F84621"/>
    <w:rsid w:val="00F84F66"/>
    <w:rsid w:val="00F85E51"/>
    <w:rsid w:val="00F9009F"/>
    <w:rsid w:val="00F91865"/>
    <w:rsid w:val="00F91D28"/>
    <w:rsid w:val="00F92326"/>
    <w:rsid w:val="00F93A28"/>
    <w:rsid w:val="00F94623"/>
    <w:rsid w:val="00F95C46"/>
    <w:rsid w:val="00F95CC3"/>
    <w:rsid w:val="00F96161"/>
    <w:rsid w:val="00F96840"/>
    <w:rsid w:val="00F97196"/>
    <w:rsid w:val="00FA10CB"/>
    <w:rsid w:val="00FA274C"/>
    <w:rsid w:val="00FA330B"/>
    <w:rsid w:val="00FA3A80"/>
    <w:rsid w:val="00FA3E6C"/>
    <w:rsid w:val="00FA442A"/>
    <w:rsid w:val="00FA691B"/>
    <w:rsid w:val="00FA6F12"/>
    <w:rsid w:val="00FA77CA"/>
    <w:rsid w:val="00FB0117"/>
    <w:rsid w:val="00FB050B"/>
    <w:rsid w:val="00FB0566"/>
    <w:rsid w:val="00FB11D4"/>
    <w:rsid w:val="00FB148B"/>
    <w:rsid w:val="00FB154E"/>
    <w:rsid w:val="00FB193B"/>
    <w:rsid w:val="00FB2226"/>
    <w:rsid w:val="00FB3A53"/>
    <w:rsid w:val="00FB3E78"/>
    <w:rsid w:val="00FB4A4D"/>
    <w:rsid w:val="00FB50A8"/>
    <w:rsid w:val="00FB6E2C"/>
    <w:rsid w:val="00FB6E93"/>
    <w:rsid w:val="00FB7079"/>
    <w:rsid w:val="00FB72C3"/>
    <w:rsid w:val="00FB7EA9"/>
    <w:rsid w:val="00FC081B"/>
    <w:rsid w:val="00FC1CE3"/>
    <w:rsid w:val="00FC24F5"/>
    <w:rsid w:val="00FC4C97"/>
    <w:rsid w:val="00FC4D92"/>
    <w:rsid w:val="00FC4E5D"/>
    <w:rsid w:val="00FC550D"/>
    <w:rsid w:val="00FC5DF1"/>
    <w:rsid w:val="00FC60D9"/>
    <w:rsid w:val="00FC6AAC"/>
    <w:rsid w:val="00FC6CB7"/>
    <w:rsid w:val="00FD0F9C"/>
    <w:rsid w:val="00FD184B"/>
    <w:rsid w:val="00FD261E"/>
    <w:rsid w:val="00FD2A90"/>
    <w:rsid w:val="00FD339D"/>
    <w:rsid w:val="00FD3AA6"/>
    <w:rsid w:val="00FD3F77"/>
    <w:rsid w:val="00FD62E5"/>
    <w:rsid w:val="00FD770C"/>
    <w:rsid w:val="00FD7E12"/>
    <w:rsid w:val="00FE075F"/>
    <w:rsid w:val="00FE1AA6"/>
    <w:rsid w:val="00FE33C4"/>
    <w:rsid w:val="00FE3457"/>
    <w:rsid w:val="00FE3FF9"/>
    <w:rsid w:val="00FE4A60"/>
    <w:rsid w:val="00FE56B4"/>
    <w:rsid w:val="00FE5E4B"/>
    <w:rsid w:val="00FF0413"/>
    <w:rsid w:val="00FF0B46"/>
    <w:rsid w:val="00FF0EAD"/>
    <w:rsid w:val="00FF1791"/>
    <w:rsid w:val="00FF1EFF"/>
    <w:rsid w:val="00FF37C4"/>
    <w:rsid w:val="00FF5686"/>
    <w:rsid w:val="00FF7A4C"/>
    <w:rsid w:val="00FF7F2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4255E2"/>
  <w15:chartTrackingRefBased/>
  <w15:docId w15:val="{9A93AB84-D1ED-784F-8D02-65F879383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63BC8"/>
    <w:rPr>
      <w:rFonts w:ascii="宋体" w:eastAsia="宋体" w:hAnsi="宋体" w:cs="宋体"/>
      <w:kern w:val="0"/>
      <w:sz w:val="24"/>
    </w:rPr>
  </w:style>
  <w:style w:type="paragraph" w:styleId="10">
    <w:name w:val="heading 1"/>
    <w:basedOn w:val="a"/>
    <w:next w:val="a"/>
    <w:link w:val="11"/>
    <w:uiPriority w:val="9"/>
    <w:qFormat/>
    <w:rsid w:val="00B42DB8"/>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B42DB8"/>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unhideWhenUsed/>
    <w:qFormat/>
    <w:rsid w:val="00B42DB8"/>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unhideWhenUsed/>
    <w:qFormat/>
    <w:rsid w:val="00B42DB8"/>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B42DB8"/>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B42DB8"/>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B42DB8"/>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B42DB8"/>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B42DB8"/>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标题 1 字符"/>
    <w:basedOn w:val="a0"/>
    <w:link w:val="10"/>
    <w:uiPriority w:val="9"/>
    <w:rsid w:val="00B42DB8"/>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rsid w:val="00B42DB8"/>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rsid w:val="00B42DB8"/>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rsid w:val="00B42DB8"/>
    <w:rPr>
      <w:rFonts w:cstheme="majorBidi"/>
      <w:color w:val="0F4761" w:themeColor="accent1" w:themeShade="BF"/>
      <w:sz w:val="28"/>
      <w:szCs w:val="28"/>
    </w:rPr>
  </w:style>
  <w:style w:type="character" w:customStyle="1" w:styleId="50">
    <w:name w:val="标题 5 字符"/>
    <w:basedOn w:val="a0"/>
    <w:link w:val="5"/>
    <w:uiPriority w:val="9"/>
    <w:semiHidden/>
    <w:rsid w:val="00B42DB8"/>
    <w:rPr>
      <w:rFonts w:cstheme="majorBidi"/>
      <w:color w:val="0F4761" w:themeColor="accent1" w:themeShade="BF"/>
      <w:sz w:val="24"/>
    </w:rPr>
  </w:style>
  <w:style w:type="character" w:customStyle="1" w:styleId="60">
    <w:name w:val="标题 6 字符"/>
    <w:basedOn w:val="a0"/>
    <w:link w:val="6"/>
    <w:uiPriority w:val="9"/>
    <w:semiHidden/>
    <w:rsid w:val="00B42DB8"/>
    <w:rPr>
      <w:rFonts w:cstheme="majorBidi"/>
      <w:b/>
      <w:bCs/>
      <w:color w:val="0F4761" w:themeColor="accent1" w:themeShade="BF"/>
    </w:rPr>
  </w:style>
  <w:style w:type="character" w:customStyle="1" w:styleId="70">
    <w:name w:val="标题 7 字符"/>
    <w:basedOn w:val="a0"/>
    <w:link w:val="7"/>
    <w:uiPriority w:val="9"/>
    <w:semiHidden/>
    <w:rsid w:val="00B42DB8"/>
    <w:rPr>
      <w:rFonts w:cstheme="majorBidi"/>
      <w:b/>
      <w:bCs/>
      <w:color w:val="595959" w:themeColor="text1" w:themeTint="A6"/>
    </w:rPr>
  </w:style>
  <w:style w:type="character" w:customStyle="1" w:styleId="80">
    <w:name w:val="标题 8 字符"/>
    <w:basedOn w:val="a0"/>
    <w:link w:val="8"/>
    <w:uiPriority w:val="9"/>
    <w:semiHidden/>
    <w:rsid w:val="00B42DB8"/>
    <w:rPr>
      <w:rFonts w:cstheme="majorBidi"/>
      <w:color w:val="595959" w:themeColor="text1" w:themeTint="A6"/>
    </w:rPr>
  </w:style>
  <w:style w:type="character" w:customStyle="1" w:styleId="90">
    <w:name w:val="标题 9 字符"/>
    <w:basedOn w:val="a0"/>
    <w:link w:val="9"/>
    <w:uiPriority w:val="9"/>
    <w:semiHidden/>
    <w:rsid w:val="00B42DB8"/>
    <w:rPr>
      <w:rFonts w:eastAsiaTheme="majorEastAsia" w:cstheme="majorBidi"/>
      <w:color w:val="595959" w:themeColor="text1" w:themeTint="A6"/>
    </w:rPr>
  </w:style>
  <w:style w:type="paragraph" w:styleId="a3">
    <w:name w:val="Title"/>
    <w:basedOn w:val="a"/>
    <w:next w:val="a"/>
    <w:link w:val="a4"/>
    <w:uiPriority w:val="10"/>
    <w:qFormat/>
    <w:rsid w:val="00B42DB8"/>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B42DB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B42DB8"/>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B42DB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B42DB8"/>
    <w:pPr>
      <w:spacing w:before="160" w:after="160"/>
      <w:jc w:val="center"/>
    </w:pPr>
    <w:rPr>
      <w:i/>
      <w:iCs/>
      <w:color w:val="404040" w:themeColor="text1" w:themeTint="BF"/>
    </w:rPr>
  </w:style>
  <w:style w:type="character" w:customStyle="1" w:styleId="a8">
    <w:name w:val="引用 字符"/>
    <w:basedOn w:val="a0"/>
    <w:link w:val="a7"/>
    <w:uiPriority w:val="29"/>
    <w:rsid w:val="00B42DB8"/>
    <w:rPr>
      <w:i/>
      <w:iCs/>
      <w:color w:val="404040" w:themeColor="text1" w:themeTint="BF"/>
    </w:rPr>
  </w:style>
  <w:style w:type="paragraph" w:styleId="a9">
    <w:name w:val="List Paragraph"/>
    <w:basedOn w:val="a"/>
    <w:uiPriority w:val="34"/>
    <w:qFormat/>
    <w:rsid w:val="00B42DB8"/>
    <w:pPr>
      <w:ind w:left="720"/>
      <w:contextualSpacing/>
    </w:pPr>
  </w:style>
  <w:style w:type="character" w:styleId="aa">
    <w:name w:val="Intense Emphasis"/>
    <w:basedOn w:val="a0"/>
    <w:uiPriority w:val="21"/>
    <w:qFormat/>
    <w:rsid w:val="00B42DB8"/>
    <w:rPr>
      <w:i/>
      <w:iCs/>
      <w:color w:val="0F4761" w:themeColor="accent1" w:themeShade="BF"/>
    </w:rPr>
  </w:style>
  <w:style w:type="paragraph" w:styleId="ab">
    <w:name w:val="Intense Quote"/>
    <w:basedOn w:val="a"/>
    <w:next w:val="a"/>
    <w:link w:val="ac"/>
    <w:uiPriority w:val="30"/>
    <w:qFormat/>
    <w:rsid w:val="00B42DB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B42DB8"/>
    <w:rPr>
      <w:i/>
      <w:iCs/>
      <w:color w:val="0F4761" w:themeColor="accent1" w:themeShade="BF"/>
    </w:rPr>
  </w:style>
  <w:style w:type="character" w:styleId="ad">
    <w:name w:val="Intense Reference"/>
    <w:basedOn w:val="a0"/>
    <w:uiPriority w:val="32"/>
    <w:qFormat/>
    <w:rsid w:val="00B42DB8"/>
    <w:rPr>
      <w:b/>
      <w:bCs/>
      <w:smallCaps/>
      <w:color w:val="0F4761" w:themeColor="accent1" w:themeShade="BF"/>
      <w:spacing w:val="5"/>
    </w:rPr>
  </w:style>
  <w:style w:type="character" w:styleId="ae">
    <w:name w:val="Emphasis"/>
    <w:basedOn w:val="a0"/>
    <w:uiPriority w:val="20"/>
    <w:qFormat/>
    <w:rsid w:val="00891683"/>
    <w:rPr>
      <w:i/>
      <w:iCs/>
    </w:rPr>
  </w:style>
  <w:style w:type="table" w:styleId="af">
    <w:name w:val="Table Grid"/>
    <w:basedOn w:val="a1"/>
    <w:uiPriority w:val="39"/>
    <w:rsid w:val="00D227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header"/>
    <w:basedOn w:val="a"/>
    <w:link w:val="af1"/>
    <w:uiPriority w:val="99"/>
    <w:unhideWhenUsed/>
    <w:rsid w:val="00FC4E5D"/>
    <w:pPr>
      <w:tabs>
        <w:tab w:val="center" w:pos="4153"/>
        <w:tab w:val="right" w:pos="8306"/>
      </w:tabs>
      <w:snapToGrid w:val="0"/>
      <w:jc w:val="center"/>
    </w:pPr>
    <w:rPr>
      <w:sz w:val="18"/>
      <w:szCs w:val="18"/>
    </w:rPr>
  </w:style>
  <w:style w:type="character" w:customStyle="1" w:styleId="af1">
    <w:name w:val="页眉 字符"/>
    <w:basedOn w:val="a0"/>
    <w:link w:val="af0"/>
    <w:uiPriority w:val="99"/>
    <w:rsid w:val="00FC4E5D"/>
    <w:rPr>
      <w:sz w:val="18"/>
      <w:szCs w:val="18"/>
    </w:rPr>
  </w:style>
  <w:style w:type="paragraph" w:styleId="af2">
    <w:name w:val="footer"/>
    <w:basedOn w:val="a"/>
    <w:link w:val="af3"/>
    <w:uiPriority w:val="99"/>
    <w:unhideWhenUsed/>
    <w:rsid w:val="00FC4E5D"/>
    <w:pPr>
      <w:tabs>
        <w:tab w:val="center" w:pos="4153"/>
        <w:tab w:val="right" w:pos="8306"/>
      </w:tabs>
      <w:snapToGrid w:val="0"/>
    </w:pPr>
    <w:rPr>
      <w:sz w:val="18"/>
      <w:szCs w:val="18"/>
    </w:rPr>
  </w:style>
  <w:style w:type="character" w:customStyle="1" w:styleId="af3">
    <w:name w:val="页脚 字符"/>
    <w:basedOn w:val="a0"/>
    <w:link w:val="af2"/>
    <w:uiPriority w:val="99"/>
    <w:rsid w:val="00FC4E5D"/>
    <w:rPr>
      <w:sz w:val="18"/>
      <w:szCs w:val="18"/>
    </w:rPr>
  </w:style>
  <w:style w:type="character" w:styleId="af4">
    <w:name w:val="page number"/>
    <w:basedOn w:val="a0"/>
    <w:uiPriority w:val="99"/>
    <w:semiHidden/>
    <w:unhideWhenUsed/>
    <w:rsid w:val="00FC4E5D"/>
  </w:style>
  <w:style w:type="paragraph" w:styleId="af5">
    <w:name w:val="Normal (Web)"/>
    <w:basedOn w:val="a"/>
    <w:uiPriority w:val="99"/>
    <w:semiHidden/>
    <w:unhideWhenUsed/>
    <w:rsid w:val="00973A01"/>
    <w:pPr>
      <w:spacing w:before="100" w:beforeAutospacing="1" w:after="100" w:afterAutospacing="1"/>
    </w:pPr>
  </w:style>
  <w:style w:type="paragraph" w:customStyle="1" w:styleId="p1">
    <w:name w:val="p1"/>
    <w:basedOn w:val="a"/>
    <w:rsid w:val="00995FC8"/>
    <w:pPr>
      <w:spacing w:before="100" w:beforeAutospacing="1" w:after="100" w:afterAutospacing="1"/>
    </w:pPr>
  </w:style>
  <w:style w:type="character" w:customStyle="1" w:styleId="apple-converted-space">
    <w:name w:val="apple-converted-space"/>
    <w:basedOn w:val="a0"/>
    <w:rsid w:val="00D2728D"/>
  </w:style>
  <w:style w:type="character" w:styleId="af6">
    <w:name w:val="Hyperlink"/>
    <w:basedOn w:val="a0"/>
    <w:uiPriority w:val="99"/>
    <w:unhideWhenUsed/>
    <w:rsid w:val="0043362E"/>
    <w:rPr>
      <w:color w:val="467886" w:themeColor="hyperlink"/>
      <w:u w:val="single"/>
    </w:rPr>
  </w:style>
  <w:style w:type="character" w:styleId="af7">
    <w:name w:val="Unresolved Mention"/>
    <w:basedOn w:val="a0"/>
    <w:uiPriority w:val="99"/>
    <w:semiHidden/>
    <w:unhideWhenUsed/>
    <w:rsid w:val="0043362E"/>
    <w:rPr>
      <w:color w:val="605E5C"/>
      <w:shd w:val="clear" w:color="auto" w:fill="E1DFDD"/>
    </w:rPr>
  </w:style>
  <w:style w:type="paragraph" w:styleId="af8">
    <w:name w:val="Revision"/>
    <w:hidden/>
    <w:uiPriority w:val="99"/>
    <w:semiHidden/>
    <w:rsid w:val="00B976F5"/>
  </w:style>
  <w:style w:type="character" w:customStyle="1" w:styleId="hljs-keyword">
    <w:name w:val="hljs-keyword"/>
    <w:basedOn w:val="a0"/>
    <w:rsid w:val="00D31E68"/>
  </w:style>
  <w:style w:type="character" w:customStyle="1" w:styleId="hljs-number">
    <w:name w:val="hljs-number"/>
    <w:basedOn w:val="a0"/>
    <w:rsid w:val="00D31E68"/>
  </w:style>
  <w:style w:type="character" w:styleId="af9">
    <w:name w:val="FollowedHyperlink"/>
    <w:basedOn w:val="a0"/>
    <w:uiPriority w:val="99"/>
    <w:semiHidden/>
    <w:unhideWhenUsed/>
    <w:rsid w:val="00972DE7"/>
    <w:rPr>
      <w:color w:val="96607D" w:themeColor="followedHyperlink"/>
      <w:u w:val="single"/>
    </w:rPr>
  </w:style>
  <w:style w:type="character" w:styleId="afa">
    <w:name w:val="Strong"/>
    <w:basedOn w:val="a0"/>
    <w:uiPriority w:val="22"/>
    <w:qFormat/>
    <w:rsid w:val="00F65CBA"/>
    <w:rPr>
      <w:b/>
      <w:bCs/>
    </w:rPr>
  </w:style>
  <w:style w:type="character" w:styleId="afb">
    <w:name w:val="Placeholder Text"/>
    <w:basedOn w:val="a0"/>
    <w:uiPriority w:val="99"/>
    <w:semiHidden/>
    <w:rsid w:val="00750EE3"/>
    <w:rPr>
      <w:color w:val="666666"/>
    </w:rPr>
  </w:style>
  <w:style w:type="character" w:customStyle="1" w:styleId="s1">
    <w:name w:val="s1"/>
    <w:basedOn w:val="a0"/>
    <w:rsid w:val="00C77893"/>
  </w:style>
  <w:style w:type="paragraph" w:customStyle="1" w:styleId="p2">
    <w:name w:val="p2"/>
    <w:basedOn w:val="a"/>
    <w:rsid w:val="00C77893"/>
    <w:pPr>
      <w:spacing w:before="100" w:beforeAutospacing="1" w:after="100" w:afterAutospacing="1"/>
    </w:pPr>
  </w:style>
  <w:style w:type="character" w:customStyle="1" w:styleId="s3">
    <w:name w:val="s3"/>
    <w:basedOn w:val="a0"/>
    <w:rsid w:val="00C77893"/>
  </w:style>
  <w:style w:type="character" w:customStyle="1" w:styleId="s4">
    <w:name w:val="s4"/>
    <w:basedOn w:val="a0"/>
    <w:rsid w:val="00C77893"/>
  </w:style>
  <w:style w:type="paragraph" w:customStyle="1" w:styleId="p4">
    <w:name w:val="p4"/>
    <w:basedOn w:val="a"/>
    <w:rsid w:val="00C77893"/>
    <w:pPr>
      <w:spacing w:before="100" w:beforeAutospacing="1" w:after="100" w:afterAutospacing="1"/>
    </w:pPr>
  </w:style>
  <w:style w:type="character" w:customStyle="1" w:styleId="s2">
    <w:name w:val="s2"/>
    <w:basedOn w:val="a0"/>
    <w:rsid w:val="00E43813"/>
  </w:style>
  <w:style w:type="paragraph" w:customStyle="1" w:styleId="p3">
    <w:name w:val="p3"/>
    <w:basedOn w:val="a"/>
    <w:rsid w:val="00E43813"/>
    <w:pPr>
      <w:spacing w:before="100" w:beforeAutospacing="1" w:after="100" w:afterAutospacing="1"/>
    </w:pPr>
  </w:style>
  <w:style w:type="character" w:customStyle="1" w:styleId="s5">
    <w:name w:val="s5"/>
    <w:basedOn w:val="a0"/>
    <w:rsid w:val="00E43813"/>
  </w:style>
  <w:style w:type="paragraph" w:styleId="afc">
    <w:name w:val="caption"/>
    <w:basedOn w:val="a"/>
    <w:next w:val="a"/>
    <w:uiPriority w:val="35"/>
    <w:unhideWhenUsed/>
    <w:qFormat/>
    <w:rsid w:val="00894EA2"/>
    <w:rPr>
      <w:rFonts w:asciiTheme="majorHAnsi" w:eastAsia="黑体" w:hAnsiTheme="majorHAnsi" w:cstheme="majorBidi"/>
      <w:sz w:val="20"/>
      <w:szCs w:val="20"/>
    </w:rPr>
  </w:style>
  <w:style w:type="paragraph" w:styleId="afd">
    <w:name w:val="Bibliography"/>
    <w:basedOn w:val="a"/>
    <w:next w:val="a"/>
    <w:uiPriority w:val="37"/>
    <w:unhideWhenUsed/>
    <w:rsid w:val="0082726C"/>
    <w:pPr>
      <w:spacing w:line="480" w:lineRule="auto"/>
      <w:ind w:left="720" w:hanging="720"/>
    </w:pPr>
  </w:style>
  <w:style w:type="numbering" w:customStyle="1" w:styleId="1">
    <w:name w:val="当前列表1"/>
    <w:uiPriority w:val="99"/>
    <w:rsid w:val="005841F9"/>
    <w:pPr>
      <w:numPr>
        <w:numId w:val="1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19036">
      <w:bodyDiv w:val="1"/>
      <w:marLeft w:val="0"/>
      <w:marRight w:val="0"/>
      <w:marTop w:val="0"/>
      <w:marBottom w:val="0"/>
      <w:divBdr>
        <w:top w:val="none" w:sz="0" w:space="0" w:color="auto"/>
        <w:left w:val="none" w:sz="0" w:space="0" w:color="auto"/>
        <w:bottom w:val="none" w:sz="0" w:space="0" w:color="auto"/>
        <w:right w:val="none" w:sz="0" w:space="0" w:color="auto"/>
      </w:divBdr>
    </w:div>
    <w:div w:id="50538024">
      <w:bodyDiv w:val="1"/>
      <w:marLeft w:val="0"/>
      <w:marRight w:val="0"/>
      <w:marTop w:val="0"/>
      <w:marBottom w:val="0"/>
      <w:divBdr>
        <w:top w:val="none" w:sz="0" w:space="0" w:color="auto"/>
        <w:left w:val="none" w:sz="0" w:space="0" w:color="auto"/>
        <w:bottom w:val="none" w:sz="0" w:space="0" w:color="auto"/>
        <w:right w:val="none" w:sz="0" w:space="0" w:color="auto"/>
      </w:divBdr>
    </w:div>
    <w:div w:id="139810920">
      <w:bodyDiv w:val="1"/>
      <w:marLeft w:val="0"/>
      <w:marRight w:val="0"/>
      <w:marTop w:val="0"/>
      <w:marBottom w:val="0"/>
      <w:divBdr>
        <w:top w:val="none" w:sz="0" w:space="0" w:color="auto"/>
        <w:left w:val="none" w:sz="0" w:space="0" w:color="auto"/>
        <w:bottom w:val="none" w:sz="0" w:space="0" w:color="auto"/>
        <w:right w:val="none" w:sz="0" w:space="0" w:color="auto"/>
      </w:divBdr>
    </w:div>
    <w:div w:id="159853426">
      <w:bodyDiv w:val="1"/>
      <w:marLeft w:val="0"/>
      <w:marRight w:val="0"/>
      <w:marTop w:val="0"/>
      <w:marBottom w:val="0"/>
      <w:divBdr>
        <w:top w:val="none" w:sz="0" w:space="0" w:color="auto"/>
        <w:left w:val="none" w:sz="0" w:space="0" w:color="auto"/>
        <w:bottom w:val="none" w:sz="0" w:space="0" w:color="auto"/>
        <w:right w:val="none" w:sz="0" w:space="0" w:color="auto"/>
      </w:divBdr>
    </w:div>
    <w:div w:id="164710980">
      <w:bodyDiv w:val="1"/>
      <w:marLeft w:val="0"/>
      <w:marRight w:val="0"/>
      <w:marTop w:val="0"/>
      <w:marBottom w:val="0"/>
      <w:divBdr>
        <w:top w:val="none" w:sz="0" w:space="0" w:color="auto"/>
        <w:left w:val="none" w:sz="0" w:space="0" w:color="auto"/>
        <w:bottom w:val="none" w:sz="0" w:space="0" w:color="auto"/>
        <w:right w:val="none" w:sz="0" w:space="0" w:color="auto"/>
      </w:divBdr>
    </w:div>
    <w:div w:id="165052260">
      <w:bodyDiv w:val="1"/>
      <w:marLeft w:val="0"/>
      <w:marRight w:val="0"/>
      <w:marTop w:val="0"/>
      <w:marBottom w:val="0"/>
      <w:divBdr>
        <w:top w:val="none" w:sz="0" w:space="0" w:color="auto"/>
        <w:left w:val="none" w:sz="0" w:space="0" w:color="auto"/>
        <w:bottom w:val="none" w:sz="0" w:space="0" w:color="auto"/>
        <w:right w:val="none" w:sz="0" w:space="0" w:color="auto"/>
      </w:divBdr>
    </w:div>
    <w:div w:id="213736900">
      <w:bodyDiv w:val="1"/>
      <w:marLeft w:val="0"/>
      <w:marRight w:val="0"/>
      <w:marTop w:val="0"/>
      <w:marBottom w:val="0"/>
      <w:divBdr>
        <w:top w:val="none" w:sz="0" w:space="0" w:color="auto"/>
        <w:left w:val="none" w:sz="0" w:space="0" w:color="auto"/>
        <w:bottom w:val="none" w:sz="0" w:space="0" w:color="auto"/>
        <w:right w:val="none" w:sz="0" w:space="0" w:color="auto"/>
      </w:divBdr>
    </w:div>
    <w:div w:id="228809304">
      <w:bodyDiv w:val="1"/>
      <w:marLeft w:val="0"/>
      <w:marRight w:val="0"/>
      <w:marTop w:val="0"/>
      <w:marBottom w:val="0"/>
      <w:divBdr>
        <w:top w:val="none" w:sz="0" w:space="0" w:color="auto"/>
        <w:left w:val="none" w:sz="0" w:space="0" w:color="auto"/>
        <w:bottom w:val="none" w:sz="0" w:space="0" w:color="auto"/>
        <w:right w:val="none" w:sz="0" w:space="0" w:color="auto"/>
      </w:divBdr>
    </w:div>
    <w:div w:id="251669115">
      <w:bodyDiv w:val="1"/>
      <w:marLeft w:val="0"/>
      <w:marRight w:val="0"/>
      <w:marTop w:val="0"/>
      <w:marBottom w:val="0"/>
      <w:divBdr>
        <w:top w:val="none" w:sz="0" w:space="0" w:color="auto"/>
        <w:left w:val="none" w:sz="0" w:space="0" w:color="auto"/>
        <w:bottom w:val="none" w:sz="0" w:space="0" w:color="auto"/>
        <w:right w:val="none" w:sz="0" w:space="0" w:color="auto"/>
      </w:divBdr>
    </w:div>
    <w:div w:id="312179676">
      <w:bodyDiv w:val="1"/>
      <w:marLeft w:val="0"/>
      <w:marRight w:val="0"/>
      <w:marTop w:val="0"/>
      <w:marBottom w:val="0"/>
      <w:divBdr>
        <w:top w:val="none" w:sz="0" w:space="0" w:color="auto"/>
        <w:left w:val="none" w:sz="0" w:space="0" w:color="auto"/>
        <w:bottom w:val="none" w:sz="0" w:space="0" w:color="auto"/>
        <w:right w:val="none" w:sz="0" w:space="0" w:color="auto"/>
      </w:divBdr>
    </w:div>
    <w:div w:id="344720171">
      <w:bodyDiv w:val="1"/>
      <w:marLeft w:val="0"/>
      <w:marRight w:val="0"/>
      <w:marTop w:val="0"/>
      <w:marBottom w:val="0"/>
      <w:divBdr>
        <w:top w:val="none" w:sz="0" w:space="0" w:color="auto"/>
        <w:left w:val="none" w:sz="0" w:space="0" w:color="auto"/>
        <w:bottom w:val="none" w:sz="0" w:space="0" w:color="auto"/>
        <w:right w:val="none" w:sz="0" w:space="0" w:color="auto"/>
      </w:divBdr>
    </w:div>
    <w:div w:id="395903208">
      <w:bodyDiv w:val="1"/>
      <w:marLeft w:val="0"/>
      <w:marRight w:val="0"/>
      <w:marTop w:val="0"/>
      <w:marBottom w:val="0"/>
      <w:divBdr>
        <w:top w:val="none" w:sz="0" w:space="0" w:color="auto"/>
        <w:left w:val="none" w:sz="0" w:space="0" w:color="auto"/>
        <w:bottom w:val="none" w:sz="0" w:space="0" w:color="auto"/>
        <w:right w:val="none" w:sz="0" w:space="0" w:color="auto"/>
      </w:divBdr>
    </w:div>
    <w:div w:id="396174292">
      <w:bodyDiv w:val="1"/>
      <w:marLeft w:val="0"/>
      <w:marRight w:val="0"/>
      <w:marTop w:val="0"/>
      <w:marBottom w:val="0"/>
      <w:divBdr>
        <w:top w:val="none" w:sz="0" w:space="0" w:color="auto"/>
        <w:left w:val="none" w:sz="0" w:space="0" w:color="auto"/>
        <w:bottom w:val="none" w:sz="0" w:space="0" w:color="auto"/>
        <w:right w:val="none" w:sz="0" w:space="0" w:color="auto"/>
      </w:divBdr>
    </w:div>
    <w:div w:id="400913541">
      <w:bodyDiv w:val="1"/>
      <w:marLeft w:val="0"/>
      <w:marRight w:val="0"/>
      <w:marTop w:val="0"/>
      <w:marBottom w:val="0"/>
      <w:divBdr>
        <w:top w:val="none" w:sz="0" w:space="0" w:color="auto"/>
        <w:left w:val="none" w:sz="0" w:space="0" w:color="auto"/>
        <w:bottom w:val="none" w:sz="0" w:space="0" w:color="auto"/>
        <w:right w:val="none" w:sz="0" w:space="0" w:color="auto"/>
      </w:divBdr>
    </w:div>
    <w:div w:id="408432136">
      <w:bodyDiv w:val="1"/>
      <w:marLeft w:val="0"/>
      <w:marRight w:val="0"/>
      <w:marTop w:val="0"/>
      <w:marBottom w:val="0"/>
      <w:divBdr>
        <w:top w:val="none" w:sz="0" w:space="0" w:color="auto"/>
        <w:left w:val="none" w:sz="0" w:space="0" w:color="auto"/>
        <w:bottom w:val="none" w:sz="0" w:space="0" w:color="auto"/>
        <w:right w:val="none" w:sz="0" w:space="0" w:color="auto"/>
      </w:divBdr>
    </w:div>
    <w:div w:id="429090026">
      <w:bodyDiv w:val="1"/>
      <w:marLeft w:val="0"/>
      <w:marRight w:val="0"/>
      <w:marTop w:val="0"/>
      <w:marBottom w:val="0"/>
      <w:divBdr>
        <w:top w:val="none" w:sz="0" w:space="0" w:color="auto"/>
        <w:left w:val="none" w:sz="0" w:space="0" w:color="auto"/>
        <w:bottom w:val="none" w:sz="0" w:space="0" w:color="auto"/>
        <w:right w:val="none" w:sz="0" w:space="0" w:color="auto"/>
      </w:divBdr>
    </w:div>
    <w:div w:id="444737661">
      <w:bodyDiv w:val="1"/>
      <w:marLeft w:val="0"/>
      <w:marRight w:val="0"/>
      <w:marTop w:val="0"/>
      <w:marBottom w:val="0"/>
      <w:divBdr>
        <w:top w:val="none" w:sz="0" w:space="0" w:color="auto"/>
        <w:left w:val="none" w:sz="0" w:space="0" w:color="auto"/>
        <w:bottom w:val="none" w:sz="0" w:space="0" w:color="auto"/>
        <w:right w:val="none" w:sz="0" w:space="0" w:color="auto"/>
      </w:divBdr>
    </w:div>
    <w:div w:id="454908811">
      <w:bodyDiv w:val="1"/>
      <w:marLeft w:val="0"/>
      <w:marRight w:val="0"/>
      <w:marTop w:val="0"/>
      <w:marBottom w:val="0"/>
      <w:divBdr>
        <w:top w:val="none" w:sz="0" w:space="0" w:color="auto"/>
        <w:left w:val="none" w:sz="0" w:space="0" w:color="auto"/>
        <w:bottom w:val="none" w:sz="0" w:space="0" w:color="auto"/>
        <w:right w:val="none" w:sz="0" w:space="0" w:color="auto"/>
      </w:divBdr>
    </w:div>
    <w:div w:id="492793254">
      <w:bodyDiv w:val="1"/>
      <w:marLeft w:val="0"/>
      <w:marRight w:val="0"/>
      <w:marTop w:val="0"/>
      <w:marBottom w:val="0"/>
      <w:divBdr>
        <w:top w:val="none" w:sz="0" w:space="0" w:color="auto"/>
        <w:left w:val="none" w:sz="0" w:space="0" w:color="auto"/>
        <w:bottom w:val="none" w:sz="0" w:space="0" w:color="auto"/>
        <w:right w:val="none" w:sz="0" w:space="0" w:color="auto"/>
      </w:divBdr>
    </w:div>
    <w:div w:id="499662335">
      <w:bodyDiv w:val="1"/>
      <w:marLeft w:val="0"/>
      <w:marRight w:val="0"/>
      <w:marTop w:val="0"/>
      <w:marBottom w:val="0"/>
      <w:divBdr>
        <w:top w:val="none" w:sz="0" w:space="0" w:color="auto"/>
        <w:left w:val="none" w:sz="0" w:space="0" w:color="auto"/>
        <w:bottom w:val="none" w:sz="0" w:space="0" w:color="auto"/>
        <w:right w:val="none" w:sz="0" w:space="0" w:color="auto"/>
      </w:divBdr>
    </w:div>
    <w:div w:id="520631738">
      <w:bodyDiv w:val="1"/>
      <w:marLeft w:val="0"/>
      <w:marRight w:val="0"/>
      <w:marTop w:val="0"/>
      <w:marBottom w:val="0"/>
      <w:divBdr>
        <w:top w:val="none" w:sz="0" w:space="0" w:color="auto"/>
        <w:left w:val="none" w:sz="0" w:space="0" w:color="auto"/>
        <w:bottom w:val="none" w:sz="0" w:space="0" w:color="auto"/>
        <w:right w:val="none" w:sz="0" w:space="0" w:color="auto"/>
      </w:divBdr>
    </w:div>
    <w:div w:id="585454359">
      <w:bodyDiv w:val="1"/>
      <w:marLeft w:val="0"/>
      <w:marRight w:val="0"/>
      <w:marTop w:val="0"/>
      <w:marBottom w:val="0"/>
      <w:divBdr>
        <w:top w:val="none" w:sz="0" w:space="0" w:color="auto"/>
        <w:left w:val="none" w:sz="0" w:space="0" w:color="auto"/>
        <w:bottom w:val="none" w:sz="0" w:space="0" w:color="auto"/>
        <w:right w:val="none" w:sz="0" w:space="0" w:color="auto"/>
      </w:divBdr>
    </w:div>
    <w:div w:id="651566988">
      <w:bodyDiv w:val="1"/>
      <w:marLeft w:val="0"/>
      <w:marRight w:val="0"/>
      <w:marTop w:val="0"/>
      <w:marBottom w:val="0"/>
      <w:divBdr>
        <w:top w:val="none" w:sz="0" w:space="0" w:color="auto"/>
        <w:left w:val="none" w:sz="0" w:space="0" w:color="auto"/>
        <w:bottom w:val="none" w:sz="0" w:space="0" w:color="auto"/>
        <w:right w:val="none" w:sz="0" w:space="0" w:color="auto"/>
      </w:divBdr>
    </w:div>
    <w:div w:id="683702953">
      <w:bodyDiv w:val="1"/>
      <w:marLeft w:val="0"/>
      <w:marRight w:val="0"/>
      <w:marTop w:val="0"/>
      <w:marBottom w:val="0"/>
      <w:divBdr>
        <w:top w:val="none" w:sz="0" w:space="0" w:color="auto"/>
        <w:left w:val="none" w:sz="0" w:space="0" w:color="auto"/>
        <w:bottom w:val="none" w:sz="0" w:space="0" w:color="auto"/>
        <w:right w:val="none" w:sz="0" w:space="0" w:color="auto"/>
      </w:divBdr>
    </w:div>
    <w:div w:id="714277193">
      <w:bodyDiv w:val="1"/>
      <w:marLeft w:val="0"/>
      <w:marRight w:val="0"/>
      <w:marTop w:val="0"/>
      <w:marBottom w:val="0"/>
      <w:divBdr>
        <w:top w:val="none" w:sz="0" w:space="0" w:color="auto"/>
        <w:left w:val="none" w:sz="0" w:space="0" w:color="auto"/>
        <w:bottom w:val="none" w:sz="0" w:space="0" w:color="auto"/>
        <w:right w:val="none" w:sz="0" w:space="0" w:color="auto"/>
      </w:divBdr>
    </w:div>
    <w:div w:id="730348241">
      <w:bodyDiv w:val="1"/>
      <w:marLeft w:val="0"/>
      <w:marRight w:val="0"/>
      <w:marTop w:val="0"/>
      <w:marBottom w:val="0"/>
      <w:divBdr>
        <w:top w:val="none" w:sz="0" w:space="0" w:color="auto"/>
        <w:left w:val="none" w:sz="0" w:space="0" w:color="auto"/>
        <w:bottom w:val="none" w:sz="0" w:space="0" w:color="auto"/>
        <w:right w:val="none" w:sz="0" w:space="0" w:color="auto"/>
      </w:divBdr>
      <w:divsChild>
        <w:div w:id="43870540">
          <w:marLeft w:val="0"/>
          <w:marRight w:val="0"/>
          <w:marTop w:val="0"/>
          <w:marBottom w:val="0"/>
          <w:divBdr>
            <w:top w:val="none" w:sz="0" w:space="0" w:color="auto"/>
            <w:left w:val="none" w:sz="0" w:space="0" w:color="auto"/>
            <w:bottom w:val="none" w:sz="0" w:space="0" w:color="auto"/>
            <w:right w:val="none" w:sz="0" w:space="0" w:color="auto"/>
          </w:divBdr>
        </w:div>
      </w:divsChild>
    </w:div>
    <w:div w:id="788477884">
      <w:bodyDiv w:val="1"/>
      <w:marLeft w:val="0"/>
      <w:marRight w:val="0"/>
      <w:marTop w:val="0"/>
      <w:marBottom w:val="0"/>
      <w:divBdr>
        <w:top w:val="none" w:sz="0" w:space="0" w:color="auto"/>
        <w:left w:val="none" w:sz="0" w:space="0" w:color="auto"/>
        <w:bottom w:val="none" w:sz="0" w:space="0" w:color="auto"/>
        <w:right w:val="none" w:sz="0" w:space="0" w:color="auto"/>
      </w:divBdr>
    </w:div>
    <w:div w:id="815881702">
      <w:bodyDiv w:val="1"/>
      <w:marLeft w:val="0"/>
      <w:marRight w:val="0"/>
      <w:marTop w:val="0"/>
      <w:marBottom w:val="0"/>
      <w:divBdr>
        <w:top w:val="none" w:sz="0" w:space="0" w:color="auto"/>
        <w:left w:val="none" w:sz="0" w:space="0" w:color="auto"/>
        <w:bottom w:val="none" w:sz="0" w:space="0" w:color="auto"/>
        <w:right w:val="none" w:sz="0" w:space="0" w:color="auto"/>
      </w:divBdr>
    </w:div>
    <w:div w:id="818617646">
      <w:bodyDiv w:val="1"/>
      <w:marLeft w:val="0"/>
      <w:marRight w:val="0"/>
      <w:marTop w:val="0"/>
      <w:marBottom w:val="0"/>
      <w:divBdr>
        <w:top w:val="none" w:sz="0" w:space="0" w:color="auto"/>
        <w:left w:val="none" w:sz="0" w:space="0" w:color="auto"/>
        <w:bottom w:val="none" w:sz="0" w:space="0" w:color="auto"/>
        <w:right w:val="none" w:sz="0" w:space="0" w:color="auto"/>
      </w:divBdr>
    </w:div>
    <w:div w:id="827750865">
      <w:bodyDiv w:val="1"/>
      <w:marLeft w:val="0"/>
      <w:marRight w:val="0"/>
      <w:marTop w:val="0"/>
      <w:marBottom w:val="0"/>
      <w:divBdr>
        <w:top w:val="none" w:sz="0" w:space="0" w:color="auto"/>
        <w:left w:val="none" w:sz="0" w:space="0" w:color="auto"/>
        <w:bottom w:val="none" w:sz="0" w:space="0" w:color="auto"/>
        <w:right w:val="none" w:sz="0" w:space="0" w:color="auto"/>
      </w:divBdr>
    </w:div>
    <w:div w:id="832061346">
      <w:bodyDiv w:val="1"/>
      <w:marLeft w:val="0"/>
      <w:marRight w:val="0"/>
      <w:marTop w:val="0"/>
      <w:marBottom w:val="0"/>
      <w:divBdr>
        <w:top w:val="none" w:sz="0" w:space="0" w:color="auto"/>
        <w:left w:val="none" w:sz="0" w:space="0" w:color="auto"/>
        <w:bottom w:val="none" w:sz="0" w:space="0" w:color="auto"/>
        <w:right w:val="none" w:sz="0" w:space="0" w:color="auto"/>
      </w:divBdr>
    </w:div>
    <w:div w:id="851065309">
      <w:bodyDiv w:val="1"/>
      <w:marLeft w:val="0"/>
      <w:marRight w:val="0"/>
      <w:marTop w:val="0"/>
      <w:marBottom w:val="0"/>
      <w:divBdr>
        <w:top w:val="none" w:sz="0" w:space="0" w:color="auto"/>
        <w:left w:val="none" w:sz="0" w:space="0" w:color="auto"/>
        <w:bottom w:val="none" w:sz="0" w:space="0" w:color="auto"/>
        <w:right w:val="none" w:sz="0" w:space="0" w:color="auto"/>
      </w:divBdr>
    </w:div>
    <w:div w:id="862011940">
      <w:bodyDiv w:val="1"/>
      <w:marLeft w:val="0"/>
      <w:marRight w:val="0"/>
      <w:marTop w:val="0"/>
      <w:marBottom w:val="0"/>
      <w:divBdr>
        <w:top w:val="none" w:sz="0" w:space="0" w:color="auto"/>
        <w:left w:val="none" w:sz="0" w:space="0" w:color="auto"/>
        <w:bottom w:val="none" w:sz="0" w:space="0" w:color="auto"/>
        <w:right w:val="none" w:sz="0" w:space="0" w:color="auto"/>
      </w:divBdr>
    </w:div>
    <w:div w:id="880049784">
      <w:bodyDiv w:val="1"/>
      <w:marLeft w:val="0"/>
      <w:marRight w:val="0"/>
      <w:marTop w:val="0"/>
      <w:marBottom w:val="0"/>
      <w:divBdr>
        <w:top w:val="none" w:sz="0" w:space="0" w:color="auto"/>
        <w:left w:val="none" w:sz="0" w:space="0" w:color="auto"/>
        <w:bottom w:val="none" w:sz="0" w:space="0" w:color="auto"/>
        <w:right w:val="none" w:sz="0" w:space="0" w:color="auto"/>
      </w:divBdr>
    </w:div>
    <w:div w:id="881669887">
      <w:bodyDiv w:val="1"/>
      <w:marLeft w:val="0"/>
      <w:marRight w:val="0"/>
      <w:marTop w:val="0"/>
      <w:marBottom w:val="0"/>
      <w:divBdr>
        <w:top w:val="none" w:sz="0" w:space="0" w:color="auto"/>
        <w:left w:val="none" w:sz="0" w:space="0" w:color="auto"/>
        <w:bottom w:val="none" w:sz="0" w:space="0" w:color="auto"/>
        <w:right w:val="none" w:sz="0" w:space="0" w:color="auto"/>
      </w:divBdr>
    </w:div>
    <w:div w:id="886188533">
      <w:bodyDiv w:val="1"/>
      <w:marLeft w:val="0"/>
      <w:marRight w:val="0"/>
      <w:marTop w:val="0"/>
      <w:marBottom w:val="0"/>
      <w:divBdr>
        <w:top w:val="none" w:sz="0" w:space="0" w:color="auto"/>
        <w:left w:val="none" w:sz="0" w:space="0" w:color="auto"/>
        <w:bottom w:val="none" w:sz="0" w:space="0" w:color="auto"/>
        <w:right w:val="none" w:sz="0" w:space="0" w:color="auto"/>
      </w:divBdr>
    </w:div>
    <w:div w:id="901062233">
      <w:bodyDiv w:val="1"/>
      <w:marLeft w:val="0"/>
      <w:marRight w:val="0"/>
      <w:marTop w:val="0"/>
      <w:marBottom w:val="0"/>
      <w:divBdr>
        <w:top w:val="none" w:sz="0" w:space="0" w:color="auto"/>
        <w:left w:val="none" w:sz="0" w:space="0" w:color="auto"/>
        <w:bottom w:val="none" w:sz="0" w:space="0" w:color="auto"/>
        <w:right w:val="none" w:sz="0" w:space="0" w:color="auto"/>
      </w:divBdr>
    </w:div>
    <w:div w:id="909077321">
      <w:bodyDiv w:val="1"/>
      <w:marLeft w:val="0"/>
      <w:marRight w:val="0"/>
      <w:marTop w:val="0"/>
      <w:marBottom w:val="0"/>
      <w:divBdr>
        <w:top w:val="none" w:sz="0" w:space="0" w:color="auto"/>
        <w:left w:val="none" w:sz="0" w:space="0" w:color="auto"/>
        <w:bottom w:val="none" w:sz="0" w:space="0" w:color="auto"/>
        <w:right w:val="none" w:sz="0" w:space="0" w:color="auto"/>
      </w:divBdr>
    </w:div>
    <w:div w:id="911694527">
      <w:bodyDiv w:val="1"/>
      <w:marLeft w:val="0"/>
      <w:marRight w:val="0"/>
      <w:marTop w:val="0"/>
      <w:marBottom w:val="0"/>
      <w:divBdr>
        <w:top w:val="none" w:sz="0" w:space="0" w:color="auto"/>
        <w:left w:val="none" w:sz="0" w:space="0" w:color="auto"/>
        <w:bottom w:val="none" w:sz="0" w:space="0" w:color="auto"/>
        <w:right w:val="none" w:sz="0" w:space="0" w:color="auto"/>
      </w:divBdr>
    </w:div>
    <w:div w:id="936521252">
      <w:bodyDiv w:val="1"/>
      <w:marLeft w:val="0"/>
      <w:marRight w:val="0"/>
      <w:marTop w:val="0"/>
      <w:marBottom w:val="0"/>
      <w:divBdr>
        <w:top w:val="none" w:sz="0" w:space="0" w:color="auto"/>
        <w:left w:val="none" w:sz="0" w:space="0" w:color="auto"/>
        <w:bottom w:val="none" w:sz="0" w:space="0" w:color="auto"/>
        <w:right w:val="none" w:sz="0" w:space="0" w:color="auto"/>
      </w:divBdr>
    </w:div>
    <w:div w:id="945304917">
      <w:bodyDiv w:val="1"/>
      <w:marLeft w:val="0"/>
      <w:marRight w:val="0"/>
      <w:marTop w:val="0"/>
      <w:marBottom w:val="0"/>
      <w:divBdr>
        <w:top w:val="none" w:sz="0" w:space="0" w:color="auto"/>
        <w:left w:val="none" w:sz="0" w:space="0" w:color="auto"/>
        <w:bottom w:val="none" w:sz="0" w:space="0" w:color="auto"/>
        <w:right w:val="none" w:sz="0" w:space="0" w:color="auto"/>
      </w:divBdr>
    </w:div>
    <w:div w:id="1008874943">
      <w:bodyDiv w:val="1"/>
      <w:marLeft w:val="0"/>
      <w:marRight w:val="0"/>
      <w:marTop w:val="0"/>
      <w:marBottom w:val="0"/>
      <w:divBdr>
        <w:top w:val="none" w:sz="0" w:space="0" w:color="auto"/>
        <w:left w:val="none" w:sz="0" w:space="0" w:color="auto"/>
        <w:bottom w:val="none" w:sz="0" w:space="0" w:color="auto"/>
        <w:right w:val="none" w:sz="0" w:space="0" w:color="auto"/>
      </w:divBdr>
    </w:div>
    <w:div w:id="1028946869">
      <w:bodyDiv w:val="1"/>
      <w:marLeft w:val="0"/>
      <w:marRight w:val="0"/>
      <w:marTop w:val="0"/>
      <w:marBottom w:val="0"/>
      <w:divBdr>
        <w:top w:val="none" w:sz="0" w:space="0" w:color="auto"/>
        <w:left w:val="none" w:sz="0" w:space="0" w:color="auto"/>
        <w:bottom w:val="none" w:sz="0" w:space="0" w:color="auto"/>
        <w:right w:val="none" w:sz="0" w:space="0" w:color="auto"/>
      </w:divBdr>
    </w:div>
    <w:div w:id="1125932590">
      <w:bodyDiv w:val="1"/>
      <w:marLeft w:val="0"/>
      <w:marRight w:val="0"/>
      <w:marTop w:val="0"/>
      <w:marBottom w:val="0"/>
      <w:divBdr>
        <w:top w:val="none" w:sz="0" w:space="0" w:color="auto"/>
        <w:left w:val="none" w:sz="0" w:space="0" w:color="auto"/>
        <w:bottom w:val="none" w:sz="0" w:space="0" w:color="auto"/>
        <w:right w:val="none" w:sz="0" w:space="0" w:color="auto"/>
      </w:divBdr>
    </w:div>
    <w:div w:id="1173497705">
      <w:bodyDiv w:val="1"/>
      <w:marLeft w:val="0"/>
      <w:marRight w:val="0"/>
      <w:marTop w:val="0"/>
      <w:marBottom w:val="0"/>
      <w:divBdr>
        <w:top w:val="none" w:sz="0" w:space="0" w:color="auto"/>
        <w:left w:val="none" w:sz="0" w:space="0" w:color="auto"/>
        <w:bottom w:val="none" w:sz="0" w:space="0" w:color="auto"/>
        <w:right w:val="none" w:sz="0" w:space="0" w:color="auto"/>
      </w:divBdr>
    </w:div>
    <w:div w:id="1205946254">
      <w:bodyDiv w:val="1"/>
      <w:marLeft w:val="0"/>
      <w:marRight w:val="0"/>
      <w:marTop w:val="0"/>
      <w:marBottom w:val="0"/>
      <w:divBdr>
        <w:top w:val="none" w:sz="0" w:space="0" w:color="auto"/>
        <w:left w:val="none" w:sz="0" w:space="0" w:color="auto"/>
        <w:bottom w:val="none" w:sz="0" w:space="0" w:color="auto"/>
        <w:right w:val="none" w:sz="0" w:space="0" w:color="auto"/>
      </w:divBdr>
    </w:div>
    <w:div w:id="1208374149">
      <w:bodyDiv w:val="1"/>
      <w:marLeft w:val="0"/>
      <w:marRight w:val="0"/>
      <w:marTop w:val="0"/>
      <w:marBottom w:val="0"/>
      <w:divBdr>
        <w:top w:val="none" w:sz="0" w:space="0" w:color="auto"/>
        <w:left w:val="none" w:sz="0" w:space="0" w:color="auto"/>
        <w:bottom w:val="none" w:sz="0" w:space="0" w:color="auto"/>
        <w:right w:val="none" w:sz="0" w:space="0" w:color="auto"/>
      </w:divBdr>
      <w:divsChild>
        <w:div w:id="1510296987">
          <w:marLeft w:val="0"/>
          <w:marRight w:val="0"/>
          <w:marTop w:val="0"/>
          <w:marBottom w:val="0"/>
          <w:divBdr>
            <w:top w:val="none" w:sz="0" w:space="0" w:color="auto"/>
            <w:left w:val="none" w:sz="0" w:space="0" w:color="auto"/>
            <w:bottom w:val="none" w:sz="0" w:space="0" w:color="auto"/>
            <w:right w:val="none" w:sz="0" w:space="0" w:color="auto"/>
          </w:divBdr>
        </w:div>
      </w:divsChild>
    </w:div>
    <w:div w:id="1209761490">
      <w:bodyDiv w:val="1"/>
      <w:marLeft w:val="0"/>
      <w:marRight w:val="0"/>
      <w:marTop w:val="0"/>
      <w:marBottom w:val="0"/>
      <w:divBdr>
        <w:top w:val="none" w:sz="0" w:space="0" w:color="auto"/>
        <w:left w:val="none" w:sz="0" w:space="0" w:color="auto"/>
        <w:bottom w:val="none" w:sz="0" w:space="0" w:color="auto"/>
        <w:right w:val="none" w:sz="0" w:space="0" w:color="auto"/>
      </w:divBdr>
    </w:div>
    <w:div w:id="1223829762">
      <w:bodyDiv w:val="1"/>
      <w:marLeft w:val="0"/>
      <w:marRight w:val="0"/>
      <w:marTop w:val="0"/>
      <w:marBottom w:val="0"/>
      <w:divBdr>
        <w:top w:val="none" w:sz="0" w:space="0" w:color="auto"/>
        <w:left w:val="none" w:sz="0" w:space="0" w:color="auto"/>
        <w:bottom w:val="none" w:sz="0" w:space="0" w:color="auto"/>
        <w:right w:val="none" w:sz="0" w:space="0" w:color="auto"/>
      </w:divBdr>
    </w:div>
    <w:div w:id="1235698105">
      <w:bodyDiv w:val="1"/>
      <w:marLeft w:val="0"/>
      <w:marRight w:val="0"/>
      <w:marTop w:val="0"/>
      <w:marBottom w:val="0"/>
      <w:divBdr>
        <w:top w:val="none" w:sz="0" w:space="0" w:color="auto"/>
        <w:left w:val="none" w:sz="0" w:space="0" w:color="auto"/>
        <w:bottom w:val="none" w:sz="0" w:space="0" w:color="auto"/>
        <w:right w:val="none" w:sz="0" w:space="0" w:color="auto"/>
      </w:divBdr>
    </w:div>
    <w:div w:id="1275676022">
      <w:bodyDiv w:val="1"/>
      <w:marLeft w:val="0"/>
      <w:marRight w:val="0"/>
      <w:marTop w:val="0"/>
      <w:marBottom w:val="0"/>
      <w:divBdr>
        <w:top w:val="none" w:sz="0" w:space="0" w:color="auto"/>
        <w:left w:val="none" w:sz="0" w:space="0" w:color="auto"/>
        <w:bottom w:val="none" w:sz="0" w:space="0" w:color="auto"/>
        <w:right w:val="none" w:sz="0" w:space="0" w:color="auto"/>
      </w:divBdr>
    </w:div>
    <w:div w:id="1277715096">
      <w:bodyDiv w:val="1"/>
      <w:marLeft w:val="0"/>
      <w:marRight w:val="0"/>
      <w:marTop w:val="0"/>
      <w:marBottom w:val="0"/>
      <w:divBdr>
        <w:top w:val="none" w:sz="0" w:space="0" w:color="auto"/>
        <w:left w:val="none" w:sz="0" w:space="0" w:color="auto"/>
        <w:bottom w:val="none" w:sz="0" w:space="0" w:color="auto"/>
        <w:right w:val="none" w:sz="0" w:space="0" w:color="auto"/>
      </w:divBdr>
    </w:div>
    <w:div w:id="1340499465">
      <w:bodyDiv w:val="1"/>
      <w:marLeft w:val="0"/>
      <w:marRight w:val="0"/>
      <w:marTop w:val="0"/>
      <w:marBottom w:val="0"/>
      <w:divBdr>
        <w:top w:val="none" w:sz="0" w:space="0" w:color="auto"/>
        <w:left w:val="none" w:sz="0" w:space="0" w:color="auto"/>
        <w:bottom w:val="none" w:sz="0" w:space="0" w:color="auto"/>
        <w:right w:val="none" w:sz="0" w:space="0" w:color="auto"/>
      </w:divBdr>
    </w:div>
    <w:div w:id="1350569239">
      <w:bodyDiv w:val="1"/>
      <w:marLeft w:val="0"/>
      <w:marRight w:val="0"/>
      <w:marTop w:val="0"/>
      <w:marBottom w:val="0"/>
      <w:divBdr>
        <w:top w:val="none" w:sz="0" w:space="0" w:color="auto"/>
        <w:left w:val="none" w:sz="0" w:space="0" w:color="auto"/>
        <w:bottom w:val="none" w:sz="0" w:space="0" w:color="auto"/>
        <w:right w:val="none" w:sz="0" w:space="0" w:color="auto"/>
      </w:divBdr>
    </w:div>
    <w:div w:id="1359695441">
      <w:bodyDiv w:val="1"/>
      <w:marLeft w:val="0"/>
      <w:marRight w:val="0"/>
      <w:marTop w:val="0"/>
      <w:marBottom w:val="0"/>
      <w:divBdr>
        <w:top w:val="none" w:sz="0" w:space="0" w:color="auto"/>
        <w:left w:val="none" w:sz="0" w:space="0" w:color="auto"/>
        <w:bottom w:val="none" w:sz="0" w:space="0" w:color="auto"/>
        <w:right w:val="none" w:sz="0" w:space="0" w:color="auto"/>
      </w:divBdr>
    </w:div>
    <w:div w:id="1388722093">
      <w:bodyDiv w:val="1"/>
      <w:marLeft w:val="0"/>
      <w:marRight w:val="0"/>
      <w:marTop w:val="0"/>
      <w:marBottom w:val="0"/>
      <w:divBdr>
        <w:top w:val="none" w:sz="0" w:space="0" w:color="auto"/>
        <w:left w:val="none" w:sz="0" w:space="0" w:color="auto"/>
        <w:bottom w:val="none" w:sz="0" w:space="0" w:color="auto"/>
        <w:right w:val="none" w:sz="0" w:space="0" w:color="auto"/>
      </w:divBdr>
    </w:div>
    <w:div w:id="1425685450">
      <w:bodyDiv w:val="1"/>
      <w:marLeft w:val="0"/>
      <w:marRight w:val="0"/>
      <w:marTop w:val="0"/>
      <w:marBottom w:val="0"/>
      <w:divBdr>
        <w:top w:val="none" w:sz="0" w:space="0" w:color="auto"/>
        <w:left w:val="none" w:sz="0" w:space="0" w:color="auto"/>
        <w:bottom w:val="none" w:sz="0" w:space="0" w:color="auto"/>
        <w:right w:val="none" w:sz="0" w:space="0" w:color="auto"/>
      </w:divBdr>
    </w:div>
    <w:div w:id="1432896840">
      <w:bodyDiv w:val="1"/>
      <w:marLeft w:val="0"/>
      <w:marRight w:val="0"/>
      <w:marTop w:val="0"/>
      <w:marBottom w:val="0"/>
      <w:divBdr>
        <w:top w:val="none" w:sz="0" w:space="0" w:color="auto"/>
        <w:left w:val="none" w:sz="0" w:space="0" w:color="auto"/>
        <w:bottom w:val="none" w:sz="0" w:space="0" w:color="auto"/>
        <w:right w:val="none" w:sz="0" w:space="0" w:color="auto"/>
      </w:divBdr>
    </w:div>
    <w:div w:id="1439836298">
      <w:bodyDiv w:val="1"/>
      <w:marLeft w:val="0"/>
      <w:marRight w:val="0"/>
      <w:marTop w:val="0"/>
      <w:marBottom w:val="0"/>
      <w:divBdr>
        <w:top w:val="none" w:sz="0" w:space="0" w:color="auto"/>
        <w:left w:val="none" w:sz="0" w:space="0" w:color="auto"/>
        <w:bottom w:val="none" w:sz="0" w:space="0" w:color="auto"/>
        <w:right w:val="none" w:sz="0" w:space="0" w:color="auto"/>
      </w:divBdr>
    </w:div>
    <w:div w:id="1440876557">
      <w:bodyDiv w:val="1"/>
      <w:marLeft w:val="0"/>
      <w:marRight w:val="0"/>
      <w:marTop w:val="0"/>
      <w:marBottom w:val="0"/>
      <w:divBdr>
        <w:top w:val="none" w:sz="0" w:space="0" w:color="auto"/>
        <w:left w:val="none" w:sz="0" w:space="0" w:color="auto"/>
        <w:bottom w:val="none" w:sz="0" w:space="0" w:color="auto"/>
        <w:right w:val="none" w:sz="0" w:space="0" w:color="auto"/>
      </w:divBdr>
    </w:div>
    <w:div w:id="1455444108">
      <w:bodyDiv w:val="1"/>
      <w:marLeft w:val="0"/>
      <w:marRight w:val="0"/>
      <w:marTop w:val="0"/>
      <w:marBottom w:val="0"/>
      <w:divBdr>
        <w:top w:val="none" w:sz="0" w:space="0" w:color="auto"/>
        <w:left w:val="none" w:sz="0" w:space="0" w:color="auto"/>
        <w:bottom w:val="none" w:sz="0" w:space="0" w:color="auto"/>
        <w:right w:val="none" w:sz="0" w:space="0" w:color="auto"/>
      </w:divBdr>
    </w:div>
    <w:div w:id="1455901786">
      <w:bodyDiv w:val="1"/>
      <w:marLeft w:val="0"/>
      <w:marRight w:val="0"/>
      <w:marTop w:val="0"/>
      <w:marBottom w:val="0"/>
      <w:divBdr>
        <w:top w:val="none" w:sz="0" w:space="0" w:color="auto"/>
        <w:left w:val="none" w:sz="0" w:space="0" w:color="auto"/>
        <w:bottom w:val="none" w:sz="0" w:space="0" w:color="auto"/>
        <w:right w:val="none" w:sz="0" w:space="0" w:color="auto"/>
      </w:divBdr>
    </w:div>
    <w:div w:id="1480876489">
      <w:bodyDiv w:val="1"/>
      <w:marLeft w:val="0"/>
      <w:marRight w:val="0"/>
      <w:marTop w:val="0"/>
      <w:marBottom w:val="0"/>
      <w:divBdr>
        <w:top w:val="none" w:sz="0" w:space="0" w:color="auto"/>
        <w:left w:val="none" w:sz="0" w:space="0" w:color="auto"/>
        <w:bottom w:val="none" w:sz="0" w:space="0" w:color="auto"/>
        <w:right w:val="none" w:sz="0" w:space="0" w:color="auto"/>
      </w:divBdr>
    </w:div>
    <w:div w:id="1490754413">
      <w:bodyDiv w:val="1"/>
      <w:marLeft w:val="0"/>
      <w:marRight w:val="0"/>
      <w:marTop w:val="0"/>
      <w:marBottom w:val="0"/>
      <w:divBdr>
        <w:top w:val="none" w:sz="0" w:space="0" w:color="auto"/>
        <w:left w:val="none" w:sz="0" w:space="0" w:color="auto"/>
        <w:bottom w:val="none" w:sz="0" w:space="0" w:color="auto"/>
        <w:right w:val="none" w:sz="0" w:space="0" w:color="auto"/>
      </w:divBdr>
    </w:div>
    <w:div w:id="1505320334">
      <w:bodyDiv w:val="1"/>
      <w:marLeft w:val="0"/>
      <w:marRight w:val="0"/>
      <w:marTop w:val="0"/>
      <w:marBottom w:val="0"/>
      <w:divBdr>
        <w:top w:val="none" w:sz="0" w:space="0" w:color="auto"/>
        <w:left w:val="none" w:sz="0" w:space="0" w:color="auto"/>
        <w:bottom w:val="none" w:sz="0" w:space="0" w:color="auto"/>
        <w:right w:val="none" w:sz="0" w:space="0" w:color="auto"/>
      </w:divBdr>
    </w:div>
    <w:div w:id="1509521846">
      <w:bodyDiv w:val="1"/>
      <w:marLeft w:val="0"/>
      <w:marRight w:val="0"/>
      <w:marTop w:val="0"/>
      <w:marBottom w:val="0"/>
      <w:divBdr>
        <w:top w:val="none" w:sz="0" w:space="0" w:color="auto"/>
        <w:left w:val="none" w:sz="0" w:space="0" w:color="auto"/>
        <w:bottom w:val="none" w:sz="0" w:space="0" w:color="auto"/>
        <w:right w:val="none" w:sz="0" w:space="0" w:color="auto"/>
      </w:divBdr>
    </w:div>
    <w:div w:id="1511064354">
      <w:bodyDiv w:val="1"/>
      <w:marLeft w:val="0"/>
      <w:marRight w:val="0"/>
      <w:marTop w:val="0"/>
      <w:marBottom w:val="0"/>
      <w:divBdr>
        <w:top w:val="none" w:sz="0" w:space="0" w:color="auto"/>
        <w:left w:val="none" w:sz="0" w:space="0" w:color="auto"/>
        <w:bottom w:val="none" w:sz="0" w:space="0" w:color="auto"/>
        <w:right w:val="none" w:sz="0" w:space="0" w:color="auto"/>
      </w:divBdr>
    </w:div>
    <w:div w:id="1527136337">
      <w:bodyDiv w:val="1"/>
      <w:marLeft w:val="0"/>
      <w:marRight w:val="0"/>
      <w:marTop w:val="0"/>
      <w:marBottom w:val="0"/>
      <w:divBdr>
        <w:top w:val="none" w:sz="0" w:space="0" w:color="auto"/>
        <w:left w:val="none" w:sz="0" w:space="0" w:color="auto"/>
        <w:bottom w:val="none" w:sz="0" w:space="0" w:color="auto"/>
        <w:right w:val="none" w:sz="0" w:space="0" w:color="auto"/>
      </w:divBdr>
    </w:div>
    <w:div w:id="1527523019">
      <w:bodyDiv w:val="1"/>
      <w:marLeft w:val="0"/>
      <w:marRight w:val="0"/>
      <w:marTop w:val="0"/>
      <w:marBottom w:val="0"/>
      <w:divBdr>
        <w:top w:val="none" w:sz="0" w:space="0" w:color="auto"/>
        <w:left w:val="none" w:sz="0" w:space="0" w:color="auto"/>
        <w:bottom w:val="none" w:sz="0" w:space="0" w:color="auto"/>
        <w:right w:val="none" w:sz="0" w:space="0" w:color="auto"/>
      </w:divBdr>
      <w:divsChild>
        <w:div w:id="652369535">
          <w:marLeft w:val="0"/>
          <w:marRight w:val="0"/>
          <w:marTop w:val="0"/>
          <w:marBottom w:val="0"/>
          <w:divBdr>
            <w:top w:val="none" w:sz="0" w:space="0" w:color="auto"/>
            <w:left w:val="none" w:sz="0" w:space="0" w:color="auto"/>
            <w:bottom w:val="none" w:sz="0" w:space="0" w:color="auto"/>
            <w:right w:val="none" w:sz="0" w:space="0" w:color="auto"/>
          </w:divBdr>
        </w:div>
      </w:divsChild>
    </w:div>
    <w:div w:id="1543446365">
      <w:bodyDiv w:val="1"/>
      <w:marLeft w:val="0"/>
      <w:marRight w:val="0"/>
      <w:marTop w:val="0"/>
      <w:marBottom w:val="0"/>
      <w:divBdr>
        <w:top w:val="none" w:sz="0" w:space="0" w:color="auto"/>
        <w:left w:val="none" w:sz="0" w:space="0" w:color="auto"/>
        <w:bottom w:val="none" w:sz="0" w:space="0" w:color="auto"/>
        <w:right w:val="none" w:sz="0" w:space="0" w:color="auto"/>
      </w:divBdr>
    </w:div>
    <w:div w:id="1549102641">
      <w:bodyDiv w:val="1"/>
      <w:marLeft w:val="0"/>
      <w:marRight w:val="0"/>
      <w:marTop w:val="0"/>
      <w:marBottom w:val="0"/>
      <w:divBdr>
        <w:top w:val="none" w:sz="0" w:space="0" w:color="auto"/>
        <w:left w:val="none" w:sz="0" w:space="0" w:color="auto"/>
        <w:bottom w:val="none" w:sz="0" w:space="0" w:color="auto"/>
        <w:right w:val="none" w:sz="0" w:space="0" w:color="auto"/>
      </w:divBdr>
    </w:div>
    <w:div w:id="1553734990">
      <w:bodyDiv w:val="1"/>
      <w:marLeft w:val="0"/>
      <w:marRight w:val="0"/>
      <w:marTop w:val="0"/>
      <w:marBottom w:val="0"/>
      <w:divBdr>
        <w:top w:val="none" w:sz="0" w:space="0" w:color="auto"/>
        <w:left w:val="none" w:sz="0" w:space="0" w:color="auto"/>
        <w:bottom w:val="none" w:sz="0" w:space="0" w:color="auto"/>
        <w:right w:val="none" w:sz="0" w:space="0" w:color="auto"/>
      </w:divBdr>
    </w:div>
    <w:div w:id="1568414940">
      <w:bodyDiv w:val="1"/>
      <w:marLeft w:val="0"/>
      <w:marRight w:val="0"/>
      <w:marTop w:val="0"/>
      <w:marBottom w:val="0"/>
      <w:divBdr>
        <w:top w:val="none" w:sz="0" w:space="0" w:color="auto"/>
        <w:left w:val="none" w:sz="0" w:space="0" w:color="auto"/>
        <w:bottom w:val="none" w:sz="0" w:space="0" w:color="auto"/>
        <w:right w:val="none" w:sz="0" w:space="0" w:color="auto"/>
      </w:divBdr>
    </w:div>
    <w:div w:id="1585216267">
      <w:bodyDiv w:val="1"/>
      <w:marLeft w:val="0"/>
      <w:marRight w:val="0"/>
      <w:marTop w:val="0"/>
      <w:marBottom w:val="0"/>
      <w:divBdr>
        <w:top w:val="none" w:sz="0" w:space="0" w:color="auto"/>
        <w:left w:val="none" w:sz="0" w:space="0" w:color="auto"/>
        <w:bottom w:val="none" w:sz="0" w:space="0" w:color="auto"/>
        <w:right w:val="none" w:sz="0" w:space="0" w:color="auto"/>
      </w:divBdr>
    </w:div>
    <w:div w:id="1640264993">
      <w:bodyDiv w:val="1"/>
      <w:marLeft w:val="0"/>
      <w:marRight w:val="0"/>
      <w:marTop w:val="0"/>
      <w:marBottom w:val="0"/>
      <w:divBdr>
        <w:top w:val="none" w:sz="0" w:space="0" w:color="auto"/>
        <w:left w:val="none" w:sz="0" w:space="0" w:color="auto"/>
        <w:bottom w:val="none" w:sz="0" w:space="0" w:color="auto"/>
        <w:right w:val="none" w:sz="0" w:space="0" w:color="auto"/>
      </w:divBdr>
    </w:div>
    <w:div w:id="1647515650">
      <w:bodyDiv w:val="1"/>
      <w:marLeft w:val="0"/>
      <w:marRight w:val="0"/>
      <w:marTop w:val="0"/>
      <w:marBottom w:val="0"/>
      <w:divBdr>
        <w:top w:val="none" w:sz="0" w:space="0" w:color="auto"/>
        <w:left w:val="none" w:sz="0" w:space="0" w:color="auto"/>
        <w:bottom w:val="none" w:sz="0" w:space="0" w:color="auto"/>
        <w:right w:val="none" w:sz="0" w:space="0" w:color="auto"/>
      </w:divBdr>
    </w:div>
    <w:div w:id="1666126630">
      <w:bodyDiv w:val="1"/>
      <w:marLeft w:val="0"/>
      <w:marRight w:val="0"/>
      <w:marTop w:val="0"/>
      <w:marBottom w:val="0"/>
      <w:divBdr>
        <w:top w:val="none" w:sz="0" w:space="0" w:color="auto"/>
        <w:left w:val="none" w:sz="0" w:space="0" w:color="auto"/>
        <w:bottom w:val="none" w:sz="0" w:space="0" w:color="auto"/>
        <w:right w:val="none" w:sz="0" w:space="0" w:color="auto"/>
      </w:divBdr>
    </w:div>
    <w:div w:id="1730372907">
      <w:bodyDiv w:val="1"/>
      <w:marLeft w:val="0"/>
      <w:marRight w:val="0"/>
      <w:marTop w:val="0"/>
      <w:marBottom w:val="0"/>
      <w:divBdr>
        <w:top w:val="none" w:sz="0" w:space="0" w:color="auto"/>
        <w:left w:val="none" w:sz="0" w:space="0" w:color="auto"/>
        <w:bottom w:val="none" w:sz="0" w:space="0" w:color="auto"/>
        <w:right w:val="none" w:sz="0" w:space="0" w:color="auto"/>
      </w:divBdr>
    </w:div>
    <w:div w:id="1733116371">
      <w:bodyDiv w:val="1"/>
      <w:marLeft w:val="0"/>
      <w:marRight w:val="0"/>
      <w:marTop w:val="0"/>
      <w:marBottom w:val="0"/>
      <w:divBdr>
        <w:top w:val="none" w:sz="0" w:space="0" w:color="auto"/>
        <w:left w:val="none" w:sz="0" w:space="0" w:color="auto"/>
        <w:bottom w:val="none" w:sz="0" w:space="0" w:color="auto"/>
        <w:right w:val="none" w:sz="0" w:space="0" w:color="auto"/>
      </w:divBdr>
    </w:div>
    <w:div w:id="1752852875">
      <w:bodyDiv w:val="1"/>
      <w:marLeft w:val="0"/>
      <w:marRight w:val="0"/>
      <w:marTop w:val="0"/>
      <w:marBottom w:val="0"/>
      <w:divBdr>
        <w:top w:val="none" w:sz="0" w:space="0" w:color="auto"/>
        <w:left w:val="none" w:sz="0" w:space="0" w:color="auto"/>
        <w:bottom w:val="none" w:sz="0" w:space="0" w:color="auto"/>
        <w:right w:val="none" w:sz="0" w:space="0" w:color="auto"/>
      </w:divBdr>
    </w:div>
    <w:div w:id="1821540091">
      <w:bodyDiv w:val="1"/>
      <w:marLeft w:val="0"/>
      <w:marRight w:val="0"/>
      <w:marTop w:val="0"/>
      <w:marBottom w:val="0"/>
      <w:divBdr>
        <w:top w:val="none" w:sz="0" w:space="0" w:color="auto"/>
        <w:left w:val="none" w:sz="0" w:space="0" w:color="auto"/>
        <w:bottom w:val="none" w:sz="0" w:space="0" w:color="auto"/>
        <w:right w:val="none" w:sz="0" w:space="0" w:color="auto"/>
      </w:divBdr>
    </w:div>
    <w:div w:id="1849783156">
      <w:bodyDiv w:val="1"/>
      <w:marLeft w:val="0"/>
      <w:marRight w:val="0"/>
      <w:marTop w:val="0"/>
      <w:marBottom w:val="0"/>
      <w:divBdr>
        <w:top w:val="none" w:sz="0" w:space="0" w:color="auto"/>
        <w:left w:val="none" w:sz="0" w:space="0" w:color="auto"/>
        <w:bottom w:val="none" w:sz="0" w:space="0" w:color="auto"/>
        <w:right w:val="none" w:sz="0" w:space="0" w:color="auto"/>
      </w:divBdr>
    </w:div>
    <w:div w:id="1858231448">
      <w:bodyDiv w:val="1"/>
      <w:marLeft w:val="0"/>
      <w:marRight w:val="0"/>
      <w:marTop w:val="0"/>
      <w:marBottom w:val="0"/>
      <w:divBdr>
        <w:top w:val="none" w:sz="0" w:space="0" w:color="auto"/>
        <w:left w:val="none" w:sz="0" w:space="0" w:color="auto"/>
        <w:bottom w:val="none" w:sz="0" w:space="0" w:color="auto"/>
        <w:right w:val="none" w:sz="0" w:space="0" w:color="auto"/>
      </w:divBdr>
    </w:div>
    <w:div w:id="1865707591">
      <w:bodyDiv w:val="1"/>
      <w:marLeft w:val="0"/>
      <w:marRight w:val="0"/>
      <w:marTop w:val="0"/>
      <w:marBottom w:val="0"/>
      <w:divBdr>
        <w:top w:val="none" w:sz="0" w:space="0" w:color="auto"/>
        <w:left w:val="none" w:sz="0" w:space="0" w:color="auto"/>
        <w:bottom w:val="none" w:sz="0" w:space="0" w:color="auto"/>
        <w:right w:val="none" w:sz="0" w:space="0" w:color="auto"/>
      </w:divBdr>
    </w:div>
    <w:div w:id="1880704067">
      <w:bodyDiv w:val="1"/>
      <w:marLeft w:val="0"/>
      <w:marRight w:val="0"/>
      <w:marTop w:val="0"/>
      <w:marBottom w:val="0"/>
      <w:divBdr>
        <w:top w:val="none" w:sz="0" w:space="0" w:color="auto"/>
        <w:left w:val="none" w:sz="0" w:space="0" w:color="auto"/>
        <w:bottom w:val="none" w:sz="0" w:space="0" w:color="auto"/>
        <w:right w:val="none" w:sz="0" w:space="0" w:color="auto"/>
      </w:divBdr>
    </w:div>
    <w:div w:id="1888295302">
      <w:bodyDiv w:val="1"/>
      <w:marLeft w:val="0"/>
      <w:marRight w:val="0"/>
      <w:marTop w:val="0"/>
      <w:marBottom w:val="0"/>
      <w:divBdr>
        <w:top w:val="none" w:sz="0" w:space="0" w:color="auto"/>
        <w:left w:val="none" w:sz="0" w:space="0" w:color="auto"/>
        <w:bottom w:val="none" w:sz="0" w:space="0" w:color="auto"/>
        <w:right w:val="none" w:sz="0" w:space="0" w:color="auto"/>
      </w:divBdr>
    </w:div>
    <w:div w:id="1967346135">
      <w:bodyDiv w:val="1"/>
      <w:marLeft w:val="0"/>
      <w:marRight w:val="0"/>
      <w:marTop w:val="0"/>
      <w:marBottom w:val="0"/>
      <w:divBdr>
        <w:top w:val="none" w:sz="0" w:space="0" w:color="auto"/>
        <w:left w:val="none" w:sz="0" w:space="0" w:color="auto"/>
        <w:bottom w:val="none" w:sz="0" w:space="0" w:color="auto"/>
        <w:right w:val="none" w:sz="0" w:space="0" w:color="auto"/>
      </w:divBdr>
    </w:div>
    <w:div w:id="1983191539">
      <w:bodyDiv w:val="1"/>
      <w:marLeft w:val="0"/>
      <w:marRight w:val="0"/>
      <w:marTop w:val="0"/>
      <w:marBottom w:val="0"/>
      <w:divBdr>
        <w:top w:val="none" w:sz="0" w:space="0" w:color="auto"/>
        <w:left w:val="none" w:sz="0" w:space="0" w:color="auto"/>
        <w:bottom w:val="none" w:sz="0" w:space="0" w:color="auto"/>
        <w:right w:val="none" w:sz="0" w:space="0" w:color="auto"/>
      </w:divBdr>
    </w:div>
    <w:div w:id="1984040670">
      <w:bodyDiv w:val="1"/>
      <w:marLeft w:val="0"/>
      <w:marRight w:val="0"/>
      <w:marTop w:val="0"/>
      <w:marBottom w:val="0"/>
      <w:divBdr>
        <w:top w:val="none" w:sz="0" w:space="0" w:color="auto"/>
        <w:left w:val="none" w:sz="0" w:space="0" w:color="auto"/>
        <w:bottom w:val="none" w:sz="0" w:space="0" w:color="auto"/>
        <w:right w:val="none" w:sz="0" w:space="0" w:color="auto"/>
      </w:divBdr>
    </w:div>
    <w:div w:id="1989673575">
      <w:bodyDiv w:val="1"/>
      <w:marLeft w:val="0"/>
      <w:marRight w:val="0"/>
      <w:marTop w:val="0"/>
      <w:marBottom w:val="0"/>
      <w:divBdr>
        <w:top w:val="none" w:sz="0" w:space="0" w:color="auto"/>
        <w:left w:val="none" w:sz="0" w:space="0" w:color="auto"/>
        <w:bottom w:val="none" w:sz="0" w:space="0" w:color="auto"/>
        <w:right w:val="none" w:sz="0" w:space="0" w:color="auto"/>
      </w:divBdr>
    </w:div>
    <w:div w:id="2037388534">
      <w:bodyDiv w:val="1"/>
      <w:marLeft w:val="0"/>
      <w:marRight w:val="0"/>
      <w:marTop w:val="0"/>
      <w:marBottom w:val="0"/>
      <w:divBdr>
        <w:top w:val="none" w:sz="0" w:space="0" w:color="auto"/>
        <w:left w:val="none" w:sz="0" w:space="0" w:color="auto"/>
        <w:bottom w:val="none" w:sz="0" w:space="0" w:color="auto"/>
        <w:right w:val="none" w:sz="0" w:space="0" w:color="auto"/>
      </w:divBdr>
    </w:div>
    <w:div w:id="2075811879">
      <w:bodyDiv w:val="1"/>
      <w:marLeft w:val="0"/>
      <w:marRight w:val="0"/>
      <w:marTop w:val="0"/>
      <w:marBottom w:val="0"/>
      <w:divBdr>
        <w:top w:val="none" w:sz="0" w:space="0" w:color="auto"/>
        <w:left w:val="none" w:sz="0" w:space="0" w:color="auto"/>
        <w:bottom w:val="none" w:sz="0" w:space="0" w:color="auto"/>
        <w:right w:val="none" w:sz="0" w:space="0" w:color="auto"/>
      </w:divBdr>
    </w:div>
    <w:div w:id="2081631206">
      <w:bodyDiv w:val="1"/>
      <w:marLeft w:val="0"/>
      <w:marRight w:val="0"/>
      <w:marTop w:val="0"/>
      <w:marBottom w:val="0"/>
      <w:divBdr>
        <w:top w:val="none" w:sz="0" w:space="0" w:color="auto"/>
        <w:left w:val="none" w:sz="0" w:space="0" w:color="auto"/>
        <w:bottom w:val="none" w:sz="0" w:space="0" w:color="auto"/>
        <w:right w:val="none" w:sz="0" w:space="0" w:color="auto"/>
      </w:divBdr>
    </w:div>
    <w:div w:id="2098288407">
      <w:bodyDiv w:val="1"/>
      <w:marLeft w:val="0"/>
      <w:marRight w:val="0"/>
      <w:marTop w:val="0"/>
      <w:marBottom w:val="0"/>
      <w:divBdr>
        <w:top w:val="none" w:sz="0" w:space="0" w:color="auto"/>
        <w:left w:val="none" w:sz="0" w:space="0" w:color="auto"/>
        <w:bottom w:val="none" w:sz="0" w:space="0" w:color="auto"/>
        <w:right w:val="none" w:sz="0" w:space="0" w:color="auto"/>
      </w:divBdr>
    </w:div>
    <w:div w:id="2129086369">
      <w:bodyDiv w:val="1"/>
      <w:marLeft w:val="0"/>
      <w:marRight w:val="0"/>
      <w:marTop w:val="0"/>
      <w:marBottom w:val="0"/>
      <w:divBdr>
        <w:top w:val="none" w:sz="0" w:space="0" w:color="auto"/>
        <w:left w:val="none" w:sz="0" w:space="0" w:color="auto"/>
        <w:bottom w:val="none" w:sz="0" w:space="0" w:color="auto"/>
        <w:right w:val="none" w:sz="0" w:space="0" w:color="auto"/>
      </w:divBdr>
    </w:div>
    <w:div w:id="2132941607">
      <w:bodyDiv w:val="1"/>
      <w:marLeft w:val="0"/>
      <w:marRight w:val="0"/>
      <w:marTop w:val="0"/>
      <w:marBottom w:val="0"/>
      <w:divBdr>
        <w:top w:val="none" w:sz="0" w:space="0" w:color="auto"/>
        <w:left w:val="none" w:sz="0" w:space="0" w:color="auto"/>
        <w:bottom w:val="none" w:sz="0" w:space="0" w:color="auto"/>
        <w:right w:val="none" w:sz="0" w:space="0" w:color="auto"/>
      </w:divBdr>
    </w:div>
    <w:div w:id="2133867493">
      <w:bodyDiv w:val="1"/>
      <w:marLeft w:val="0"/>
      <w:marRight w:val="0"/>
      <w:marTop w:val="0"/>
      <w:marBottom w:val="0"/>
      <w:divBdr>
        <w:top w:val="none" w:sz="0" w:space="0" w:color="auto"/>
        <w:left w:val="none" w:sz="0" w:space="0" w:color="auto"/>
        <w:bottom w:val="none" w:sz="0" w:space="0" w:color="auto"/>
        <w:right w:val="none" w:sz="0" w:space="0" w:color="auto"/>
      </w:divBdr>
    </w:div>
    <w:div w:id="2136096649">
      <w:bodyDiv w:val="1"/>
      <w:marLeft w:val="0"/>
      <w:marRight w:val="0"/>
      <w:marTop w:val="0"/>
      <w:marBottom w:val="0"/>
      <w:divBdr>
        <w:top w:val="none" w:sz="0" w:space="0" w:color="auto"/>
        <w:left w:val="none" w:sz="0" w:space="0" w:color="auto"/>
        <w:bottom w:val="none" w:sz="0" w:space="0" w:color="auto"/>
        <w:right w:val="none" w:sz="0" w:space="0" w:color="auto"/>
      </w:divBdr>
    </w:div>
    <w:div w:id="2145535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hyperlink" Target="https://www.ncei.noaa.gov/pub/data/ghcn/daily/readme.txt" TargetMode="External"/><Relationship Id="rId20" Type="http://schemas.openxmlformats.org/officeDocument/2006/relationships/image" Target="media/image9.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ia.gov/cia/publications/factbook/appendix/appendix-d.html" TargetMode="Externa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9A95C8DD-C2CA-4744-B3E2-74F6FBA919CF}">
  <we:reference id="3224b16f-7ab2-4dd6-852f-7f7d85619cde" version="1.2.1.0" store="EXCatalog" storeType="EXCatalog"/>
  <we:alternateReferences>
    <we:reference id="WA200000086" version="1.2.1.0" store="en-NZ"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FA58F8E5-272C-A240-8D49-B7A96476334C}">
  <we:reference id="f518cb36-c901-4d52-a9e7-4331342e485d" version="1.2.0.0" store="EXCatalog" storeType="EXCatalog"/>
  <we:alternateReferences>
    <we:reference id="WA200001011" version="1.2.0.0" store="en-NZ"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01B3D-AA10-3A44-B537-C91F35ABB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1</TotalTime>
  <Pages>15</Pages>
  <Words>3761</Words>
  <Characters>21438</Characters>
  <Application>Microsoft Office Word</Application>
  <DocSecurity>0</DocSecurity>
  <Lines>178</Lines>
  <Paragraphs>50</Paragraphs>
  <ScaleCrop>false</ScaleCrop>
  <Company/>
  <LinksUpToDate>false</LinksUpToDate>
  <CharactersWithSpaces>25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xia</dc:creator>
  <cp:keywords/>
  <dc:description/>
  <cp:lastModifiedBy>Yu Xia</cp:lastModifiedBy>
  <cp:revision>1168</cp:revision>
  <cp:lastPrinted>2025-09-15T09:29:00Z</cp:lastPrinted>
  <dcterms:created xsi:type="dcterms:W3CDTF">2025-05-08T10:15:00Z</dcterms:created>
  <dcterms:modified xsi:type="dcterms:W3CDTF">2025-09-15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3"&gt;&lt;session id="R9MOjeNa"/&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_documentId">
    <vt:lpwstr>documentId_7446</vt:lpwstr>
  </property>
  <property fmtid="{D5CDD505-2E9C-101B-9397-08002B2CF9AE}" pid="5" name="grammarly_documentContext">
    <vt:lpwstr>{"goals":[],"domain":"general","emotions":[],"dialect":"british"}</vt:lpwstr>
  </property>
</Properties>
</file>